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EA4" w:rsidRPr="00AB63A9" w:rsidRDefault="00A35EA4" w:rsidP="00B4030B">
      <w:pPr>
        <w:spacing w:line="480" w:lineRule="auto"/>
        <w:rPr>
          <w:rFonts w:ascii="Times New Roman" w:eastAsia="Times New Roman" w:hAnsi="Times New Roman" w:cs="Times New Roman"/>
          <w:i/>
          <w:sz w:val="24"/>
          <w:szCs w:val="24"/>
        </w:rPr>
      </w:pPr>
      <w:r w:rsidRPr="00AB63A9">
        <w:rPr>
          <w:rFonts w:ascii="Times New Roman" w:eastAsia="Times New Roman" w:hAnsi="Times New Roman" w:cs="Times New Roman"/>
          <w:i/>
          <w:sz w:val="24"/>
          <w:szCs w:val="24"/>
        </w:rPr>
        <w:t xml:space="preserve">Journal of Helminthology </w:t>
      </w:r>
    </w:p>
    <w:p w:rsidR="00A35EA4" w:rsidRDefault="00A35EA4" w:rsidP="00B4030B">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tterns of </w:t>
      </w:r>
      <w:proofErr w:type="spellStart"/>
      <w:r>
        <w:rPr>
          <w:rFonts w:ascii="Times New Roman" w:eastAsia="Times New Roman" w:hAnsi="Times New Roman" w:cs="Times New Roman"/>
          <w:b/>
          <w:i/>
          <w:sz w:val="24"/>
          <w:szCs w:val="24"/>
        </w:rPr>
        <w:t>Clinostomum</w:t>
      </w:r>
      <w:proofErr w:type="spellEnd"/>
      <w:r>
        <w:rPr>
          <w:rFonts w:ascii="Times New Roman" w:eastAsia="Times New Roman" w:hAnsi="Times New Roman" w:cs="Times New Roman"/>
          <w:b/>
          <w:sz w:val="24"/>
          <w:szCs w:val="24"/>
        </w:rPr>
        <w:t xml:space="preserve"> spp. infection in fishes and amphibians: integration of field, genomic, and experimental approaches</w:t>
      </w:r>
    </w:p>
    <w:p w:rsidR="00A35EA4" w:rsidRDefault="00A35EA4" w:rsidP="00B4030B">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rsidR="00A35EA4" w:rsidRDefault="00A35EA4" w:rsidP="00B4030B">
      <w:pPr>
        <w:spacing w:after="0" w:line="36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color w:val="000000"/>
          <w:sz w:val="24"/>
          <w:szCs w:val="24"/>
        </w:rPr>
        <w:t>Dana M. Calhoun</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 Katie L. Leslie</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w:t>
      </w:r>
      <w:r w:rsidRPr="00AB63A9">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wni</w:t>
      </w:r>
      <w:proofErr w:type="spellEnd"/>
      <w:r>
        <w:rPr>
          <w:rFonts w:ascii="Times New Roman" w:eastAsia="Times New Roman" w:hAnsi="Times New Roman" w:cs="Times New Roman"/>
          <w:color w:val="000000"/>
          <w:sz w:val="24"/>
          <w:szCs w:val="24"/>
        </w:rPr>
        <w:t xml:space="preserve"> B. Riepe</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w:t>
      </w:r>
      <w:r w:rsidRPr="00AB63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yler J. Achatz</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w:t>
      </w:r>
      <w:r w:rsidRPr="00AB63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ravis McDevitt-Gale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r w:rsidRPr="00AB63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asyl V. Tkach</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mp; Pieter T. J. Johnson</w:t>
      </w:r>
      <w:r>
        <w:rPr>
          <w:rFonts w:ascii="Times New Roman" w:eastAsia="Times New Roman" w:hAnsi="Times New Roman" w:cs="Times New Roman"/>
          <w:sz w:val="24"/>
          <w:szCs w:val="24"/>
          <w:vertAlign w:val="superscript"/>
        </w:rPr>
        <w:t>1</w:t>
      </w:r>
      <w:bookmarkStart w:id="0" w:name="_GoBack"/>
      <w:bookmarkEnd w:id="0"/>
    </w:p>
    <w:p w:rsidR="00A35EA4" w:rsidRDefault="00A35EA4" w:rsidP="00B4030B">
      <w:pPr>
        <w:spacing w:line="480" w:lineRule="auto"/>
        <w:rPr>
          <w:rFonts w:ascii="Times New Roman" w:eastAsia="Times New Roman" w:hAnsi="Times New Roman" w:cs="Times New Roman"/>
          <w:sz w:val="24"/>
          <w:szCs w:val="24"/>
        </w:rPr>
      </w:pPr>
    </w:p>
    <w:p w:rsidR="00A35EA4" w:rsidRDefault="00A35EA4" w:rsidP="00B4030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pplementary </w:t>
      </w:r>
      <w:proofErr w:type="spellStart"/>
      <w:r>
        <w:rPr>
          <w:rFonts w:ascii="Times New Roman" w:eastAsia="Times New Roman" w:hAnsi="Times New Roman" w:cs="Times New Roman"/>
          <w:sz w:val="24"/>
          <w:szCs w:val="24"/>
        </w:rPr>
        <w:t>STable</w:t>
      </w:r>
      <w:proofErr w:type="spellEnd"/>
      <w:r>
        <w:rPr>
          <w:rFonts w:ascii="Times New Roman" w:eastAsia="Times New Roman" w:hAnsi="Times New Roman" w:cs="Times New Roman"/>
          <w:sz w:val="24"/>
          <w:szCs w:val="24"/>
        </w:rPr>
        <w:t xml:space="preserve"> 1. This table is a review of all published reports of</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the genus</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linostomum</w:t>
      </w:r>
      <w:proofErr w:type="spellEnd"/>
      <w:r>
        <w:rPr>
          <w:rFonts w:ascii="Times New Roman" w:eastAsia="Times New Roman" w:hAnsi="Times New Roman" w:cs="Times New Roman"/>
          <w:sz w:val="24"/>
          <w:szCs w:val="24"/>
        </w:rPr>
        <w:t xml:space="preserve">, excluding unidentified </w:t>
      </w:r>
      <w:proofErr w:type="spellStart"/>
      <w:r w:rsidRPr="006C2E3A">
        <w:rPr>
          <w:rFonts w:ascii="Times New Roman" w:eastAsia="Times New Roman" w:hAnsi="Times New Roman" w:cs="Times New Roman"/>
          <w:i/>
          <w:sz w:val="24"/>
          <w:szCs w:val="24"/>
        </w:rPr>
        <w:t>Clinostomum</w:t>
      </w:r>
      <w:proofErr w:type="spellEnd"/>
      <w:r>
        <w:rPr>
          <w:rFonts w:ascii="Times New Roman" w:eastAsia="Times New Roman" w:hAnsi="Times New Roman" w:cs="Times New Roman"/>
          <w:sz w:val="24"/>
          <w:szCs w:val="24"/>
        </w:rPr>
        <w:t xml:space="preserve"> species, (i.e. no records of </w:t>
      </w:r>
      <w:proofErr w:type="spellStart"/>
      <w:r w:rsidRPr="006C2E3A">
        <w:rPr>
          <w:rFonts w:ascii="Times New Roman" w:eastAsia="Times New Roman" w:hAnsi="Times New Roman" w:cs="Times New Roman"/>
          <w:i/>
          <w:sz w:val="24"/>
          <w:szCs w:val="24"/>
        </w:rPr>
        <w:t>Clinostomum</w:t>
      </w:r>
      <w:proofErr w:type="spellEnd"/>
      <w:r>
        <w:rPr>
          <w:rFonts w:ascii="Times New Roman" w:eastAsia="Times New Roman" w:hAnsi="Times New Roman" w:cs="Times New Roman"/>
          <w:sz w:val="24"/>
          <w:szCs w:val="24"/>
        </w:rPr>
        <w:t xml:space="preserve"> spp. or sp. were included) definitive hosts sorted by group (avian, mammal), the species of </w:t>
      </w:r>
      <w:proofErr w:type="spellStart"/>
      <w:r>
        <w:rPr>
          <w:rFonts w:ascii="Times New Roman" w:eastAsia="Times New Roman" w:hAnsi="Times New Roman" w:cs="Times New Roman"/>
          <w:i/>
          <w:sz w:val="24"/>
          <w:szCs w:val="24"/>
        </w:rPr>
        <w:t>Clinostomum</w:t>
      </w:r>
      <w:proofErr w:type="spellEnd"/>
      <w:r>
        <w:rPr>
          <w:rFonts w:ascii="Times New Roman" w:eastAsia="Times New Roman" w:hAnsi="Times New Roman" w:cs="Times New Roman"/>
          <w:sz w:val="24"/>
          <w:szCs w:val="24"/>
        </w:rPr>
        <w:t xml:space="preserve"> when identified, the locality of host by country and continent, and source of record. Common and scientific names of hosts were validated using </w:t>
      </w:r>
      <w:hyperlink r:id="rId4" w:history="1">
        <w:r w:rsidRPr="00A110FF">
          <w:rPr>
            <w:rStyle w:val="Hyperlink"/>
            <w:rFonts w:ascii="Times New Roman" w:eastAsia="Times New Roman" w:hAnsi="Times New Roman" w:cs="Times New Roman"/>
            <w:sz w:val="24"/>
            <w:szCs w:val="24"/>
          </w:rPr>
          <w:t>https://www.itis.gov/</w:t>
        </w:r>
      </w:hyperlink>
      <w:r>
        <w:rPr>
          <w:rFonts w:ascii="Times New Roman" w:eastAsia="Times New Roman" w:hAnsi="Times New Roman" w:cs="Times New Roman"/>
          <w:sz w:val="24"/>
          <w:szCs w:val="24"/>
        </w:rPr>
        <w:t xml:space="preserve">. Reptile records not included. The parasite species identification should be viewed with caution as the reliability of species level identification has yet to be validated. </w:t>
      </w:r>
    </w:p>
    <w:tbl>
      <w:tblPr>
        <w:tblW w:w="5000" w:type="pct"/>
        <w:tblLook w:val="04A0" w:firstRow="1" w:lastRow="0" w:firstColumn="1" w:lastColumn="0" w:noHBand="0" w:noVBand="1"/>
      </w:tblPr>
      <w:tblGrid>
        <w:gridCol w:w="845"/>
        <w:gridCol w:w="2408"/>
        <w:gridCol w:w="1940"/>
        <w:gridCol w:w="2159"/>
        <w:gridCol w:w="1838"/>
        <w:gridCol w:w="1181"/>
        <w:gridCol w:w="2589"/>
      </w:tblGrid>
      <w:tr w:rsidR="00D82628" w:rsidRPr="007B37A8" w:rsidTr="003C797A">
        <w:trPr>
          <w:trHeight w:val="300"/>
        </w:trPr>
        <w:tc>
          <w:tcPr>
            <w:tcW w:w="382" w:type="pct"/>
            <w:tcBorders>
              <w:top w:val="nil"/>
              <w:left w:val="nil"/>
              <w:bottom w:val="single" w:sz="4" w:space="0" w:color="auto"/>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b/>
                <w:bCs/>
                <w:color w:val="000000"/>
                <w:sz w:val="16"/>
                <w:szCs w:val="16"/>
              </w:rPr>
            </w:pPr>
            <w:r w:rsidRPr="007B37A8">
              <w:rPr>
                <w:rFonts w:ascii="Times New Roman" w:hAnsi="Times New Roman" w:cs="Times New Roman"/>
                <w:b/>
                <w:bCs/>
                <w:color w:val="000000"/>
                <w:sz w:val="16"/>
                <w:szCs w:val="16"/>
              </w:rPr>
              <w:t>Host</w:t>
            </w:r>
          </w:p>
        </w:tc>
        <w:tc>
          <w:tcPr>
            <w:tcW w:w="929" w:type="pct"/>
            <w:tcBorders>
              <w:top w:val="nil"/>
              <w:left w:val="nil"/>
              <w:bottom w:val="single" w:sz="4" w:space="0" w:color="auto"/>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b/>
                <w:bCs/>
                <w:color w:val="000000"/>
                <w:sz w:val="16"/>
                <w:szCs w:val="16"/>
              </w:rPr>
            </w:pPr>
            <w:r w:rsidRPr="007B37A8">
              <w:rPr>
                <w:rFonts w:ascii="Times New Roman" w:hAnsi="Times New Roman" w:cs="Times New Roman"/>
                <w:b/>
                <w:bCs/>
                <w:color w:val="000000"/>
                <w:sz w:val="16"/>
                <w:szCs w:val="16"/>
              </w:rPr>
              <w:t>Scientific name</w:t>
            </w:r>
          </w:p>
        </w:tc>
        <w:tc>
          <w:tcPr>
            <w:tcW w:w="748" w:type="pct"/>
            <w:tcBorders>
              <w:top w:val="nil"/>
              <w:left w:val="nil"/>
              <w:bottom w:val="single" w:sz="4" w:space="0" w:color="auto"/>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b/>
                <w:bCs/>
                <w:color w:val="000000"/>
                <w:sz w:val="16"/>
                <w:szCs w:val="16"/>
              </w:rPr>
            </w:pPr>
            <w:r w:rsidRPr="007B37A8">
              <w:rPr>
                <w:rFonts w:ascii="Times New Roman" w:hAnsi="Times New Roman" w:cs="Times New Roman"/>
                <w:b/>
                <w:bCs/>
                <w:color w:val="000000"/>
                <w:sz w:val="16"/>
                <w:szCs w:val="16"/>
              </w:rPr>
              <w:t>Common name</w:t>
            </w:r>
          </w:p>
        </w:tc>
        <w:tc>
          <w:tcPr>
            <w:tcW w:w="833" w:type="pct"/>
            <w:tcBorders>
              <w:top w:val="nil"/>
              <w:left w:val="nil"/>
              <w:bottom w:val="single" w:sz="4" w:space="0" w:color="auto"/>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b/>
                <w:bCs/>
                <w:color w:val="000000"/>
                <w:sz w:val="16"/>
                <w:szCs w:val="16"/>
              </w:rPr>
            </w:pPr>
            <w:r w:rsidRPr="007B37A8">
              <w:rPr>
                <w:rFonts w:ascii="Times New Roman" w:hAnsi="Times New Roman" w:cs="Times New Roman"/>
                <w:b/>
                <w:bCs/>
                <w:color w:val="000000"/>
                <w:sz w:val="16"/>
                <w:szCs w:val="16"/>
              </w:rPr>
              <w:t>Parasite</w:t>
            </w:r>
          </w:p>
        </w:tc>
        <w:tc>
          <w:tcPr>
            <w:tcW w:w="709" w:type="pct"/>
            <w:tcBorders>
              <w:top w:val="nil"/>
              <w:left w:val="nil"/>
              <w:bottom w:val="single" w:sz="4" w:space="0" w:color="auto"/>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b/>
                <w:bCs/>
                <w:color w:val="000000"/>
                <w:sz w:val="16"/>
                <w:szCs w:val="16"/>
              </w:rPr>
            </w:pPr>
            <w:r w:rsidRPr="007B37A8">
              <w:rPr>
                <w:rFonts w:ascii="Times New Roman" w:hAnsi="Times New Roman" w:cs="Times New Roman"/>
                <w:b/>
                <w:bCs/>
                <w:color w:val="000000"/>
                <w:sz w:val="16"/>
                <w:szCs w:val="16"/>
              </w:rPr>
              <w:t>Country</w:t>
            </w:r>
          </w:p>
        </w:tc>
        <w:tc>
          <w:tcPr>
            <w:tcW w:w="456" w:type="pct"/>
            <w:tcBorders>
              <w:top w:val="nil"/>
              <w:left w:val="nil"/>
              <w:bottom w:val="single" w:sz="4" w:space="0" w:color="auto"/>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b/>
                <w:bCs/>
                <w:color w:val="000000"/>
                <w:sz w:val="16"/>
                <w:szCs w:val="16"/>
              </w:rPr>
            </w:pPr>
            <w:r w:rsidRPr="007B37A8">
              <w:rPr>
                <w:rFonts w:ascii="Times New Roman" w:hAnsi="Times New Roman" w:cs="Times New Roman"/>
                <w:b/>
                <w:bCs/>
                <w:color w:val="000000"/>
                <w:sz w:val="16"/>
                <w:szCs w:val="16"/>
              </w:rPr>
              <w:t>Continent</w:t>
            </w:r>
          </w:p>
        </w:tc>
        <w:tc>
          <w:tcPr>
            <w:tcW w:w="943" w:type="pct"/>
            <w:tcBorders>
              <w:top w:val="nil"/>
              <w:left w:val="nil"/>
              <w:bottom w:val="single" w:sz="4" w:space="0" w:color="auto"/>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b/>
                <w:bCs/>
                <w:color w:val="000000"/>
                <w:sz w:val="16"/>
                <w:szCs w:val="16"/>
              </w:rPr>
            </w:pPr>
            <w:r w:rsidRPr="007B37A8">
              <w:rPr>
                <w:rFonts w:ascii="Times New Roman" w:hAnsi="Times New Roman" w:cs="Times New Roman"/>
                <w:b/>
                <w:bCs/>
                <w:color w:val="000000"/>
                <w:sz w:val="16"/>
                <w:szCs w:val="16"/>
              </w:rPr>
              <w:t>Reference</w:t>
            </w:r>
          </w:p>
        </w:tc>
      </w:tr>
      <w:tr w:rsidR="00D82628" w:rsidRPr="007B37A8" w:rsidTr="003C797A">
        <w:trPr>
          <w:trHeight w:val="300"/>
        </w:trPr>
        <w:tc>
          <w:tcPr>
            <w:tcW w:w="382" w:type="pct"/>
            <w:tcBorders>
              <w:top w:val="single" w:sz="4" w:space="0" w:color="auto"/>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 Avian</w:t>
            </w:r>
          </w:p>
        </w:tc>
        <w:tc>
          <w:tcPr>
            <w:tcW w:w="929" w:type="pct"/>
            <w:tcBorders>
              <w:top w:val="single" w:sz="4" w:space="0" w:color="auto"/>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 xml:space="preserve">Haliaeetus </w:t>
            </w:r>
            <w:proofErr w:type="spellStart"/>
            <w:r w:rsidRPr="007B37A8">
              <w:rPr>
                <w:rFonts w:ascii="Times New Roman" w:hAnsi="Times New Roman" w:cs="Times New Roman"/>
                <w:i/>
                <w:iCs/>
                <w:color w:val="000000"/>
                <w:sz w:val="16"/>
                <w:szCs w:val="16"/>
              </w:rPr>
              <w:t>leucocephalus</w:t>
            </w:r>
            <w:proofErr w:type="spellEnd"/>
          </w:p>
        </w:tc>
        <w:tc>
          <w:tcPr>
            <w:tcW w:w="748" w:type="pct"/>
            <w:tcBorders>
              <w:top w:val="single" w:sz="4" w:space="0" w:color="auto"/>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bald eagle </w:t>
            </w:r>
          </w:p>
        </w:tc>
        <w:tc>
          <w:tcPr>
            <w:tcW w:w="833" w:type="pct"/>
            <w:tcBorders>
              <w:top w:val="single" w:sz="4" w:space="0" w:color="auto"/>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single" w:sz="4" w:space="0" w:color="auto"/>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single" w:sz="4" w:space="0" w:color="auto"/>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single" w:sz="4" w:space="0" w:color="auto"/>
              <w:left w:val="nil"/>
              <w:bottom w:val="nil"/>
              <w:right w:val="nil"/>
            </w:tcBorders>
            <w:shd w:val="clear" w:color="auto" w:fill="auto"/>
            <w:noWrap/>
            <w:vAlign w:val="bottom"/>
            <w:hideMark/>
          </w:tcPr>
          <w:p w:rsidR="00A35EA4" w:rsidRPr="007B37A8" w:rsidRDefault="003E264C"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3kZLLkPm","properties":{"formattedCitation":"(Kocan &amp; Locke, 1974)","plainCitation":"(Kocan &amp; Locke, 1974)","noteIndex":0},"citationItems":[{"id":3435,"uris":["http://zotero.org/users/3615021/items/J6VQ2EYS"],"uri":["http://zotero.org/users/3615021/items/J6VQ2EYS"],"itemData":{"id":3435,"type":"article-journal","title":"Some helminth parasites of the American bald eagle","container-title":"Journal of Wildlife Diseases","page":"8–10","volume":"10","issue":"1","source":"Google Scholar","author":[{"family":"Kocan","given":"A. ALAN"},{"family":"Locke","given":"LOUIS N."}],"issued":{"date-parts":[["1974"]]}}}],"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Kocan &amp; Locke, 1974)</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3E264C"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Av</w:t>
            </w:r>
            <w:r w:rsidR="00A35EA4" w:rsidRPr="007B37A8">
              <w:rPr>
                <w:rFonts w:ascii="Times New Roman" w:hAnsi="Times New Roman" w:cs="Times New Roman"/>
                <w:color w:val="000000"/>
                <w:sz w:val="16"/>
                <w:szCs w:val="16"/>
              </w:rPr>
              <w:t>i</w:t>
            </w:r>
            <w:r>
              <w:rPr>
                <w:rFonts w:ascii="Times New Roman" w:hAnsi="Times New Roman" w:cs="Times New Roman"/>
                <w:color w:val="000000"/>
                <w:sz w:val="16"/>
                <w:szCs w:val="16"/>
              </w:rPr>
              <w:t>a</w:t>
            </w:r>
            <w:r w:rsidR="00A35EA4" w:rsidRPr="007B37A8">
              <w:rPr>
                <w:rFonts w:ascii="Times New Roman" w:hAnsi="Times New Roman" w:cs="Times New Roman"/>
                <w:color w:val="000000"/>
                <w:sz w:val="16"/>
                <w:szCs w:val="16"/>
              </w:rPr>
              <w:t>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coi</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proofErr w:type="spellStart"/>
            <w:r w:rsidRPr="007B37A8">
              <w:rPr>
                <w:rFonts w:ascii="Times New Roman" w:hAnsi="Times New Roman" w:cs="Times New Roman"/>
                <w:color w:val="000000"/>
                <w:sz w:val="16"/>
                <w:szCs w:val="16"/>
              </w:rPr>
              <w:t>cocoi</w:t>
            </w:r>
            <w:proofErr w:type="spellEnd"/>
            <w:r w:rsidRPr="007B37A8">
              <w:rPr>
                <w:rFonts w:ascii="Times New Roman" w:hAnsi="Times New Roman" w:cs="Times New Roman"/>
                <w:color w:val="000000"/>
                <w:sz w:val="16"/>
                <w:szCs w:val="16"/>
              </w:rPr>
              <w:t xml:space="preserve"> heron</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dimorphum</w:t>
            </w:r>
            <w:proofErr w:type="spellEnd"/>
            <w:r w:rsidRPr="007B37A8">
              <w:rPr>
                <w:rFonts w:ascii="Times New Roman" w:hAnsi="Times New Roman" w:cs="Times New Roman"/>
                <w:i/>
                <w:iCs/>
                <w:color w:val="000000"/>
                <w:sz w:val="16"/>
                <w:szCs w:val="16"/>
              </w:rPr>
              <w:t> </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7B37A8" w:rsidRDefault="003E264C"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ST5oyXvs","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 xml:space="preserve">Anhinga </w:t>
            </w:r>
            <w:proofErr w:type="spellStart"/>
            <w:r w:rsidRPr="007B37A8">
              <w:rPr>
                <w:rFonts w:ascii="Times New Roman" w:hAnsi="Times New Roman" w:cs="Times New Roman"/>
                <w:i/>
                <w:iCs/>
                <w:color w:val="000000"/>
                <w:sz w:val="16"/>
                <w:szCs w:val="16"/>
              </w:rPr>
              <w:t>novaehollandiae</w:t>
            </w:r>
            <w:proofErr w:type="spellEnd"/>
            <w:r w:rsidRPr="007B37A8">
              <w:rPr>
                <w:rFonts w:ascii="Times New Roman" w:hAnsi="Times New Roman" w:cs="Times New Roman"/>
                <w:i/>
                <w:iCs/>
                <w:color w:val="000000"/>
                <w:sz w:val="16"/>
                <w:szCs w:val="16"/>
              </w:rPr>
              <w:t> </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asian darter</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ustraliense</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ew South Wales</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A35EA4" w:rsidRPr="007B37A8" w:rsidRDefault="003E264C"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OX4d1Sbk","properties":{"formattedCitation":"(Johnston, 1916)","plainCitation":"(Johnston, 1916)","noteIndex":0},"citationItems":[{"id":3413,"uris":["http://zotero.org/users/3615021/items/ZLAEXB24"],"uri":["http://zotero.org/users/3615021/items/ZLAEXB24"],"itemData":{"id":3413,"type":"article-journal","title":"On the trematodes of Australian birds.","container-title":"Journal and Proceedings of the Royal Society of New South Wales","page":"187-261","volume":"50","author":[{"family":"Johnston","given":"S.J."}],"issued":{"date-parts":[["1916"]]}}}],"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Johnston, 1916)</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 xml:space="preserve">Anhinga </w:t>
            </w:r>
            <w:proofErr w:type="spellStart"/>
            <w:r w:rsidRPr="007B37A8">
              <w:rPr>
                <w:rFonts w:ascii="Times New Roman" w:hAnsi="Times New Roman" w:cs="Times New Roman"/>
                <w:i/>
                <w:iCs/>
                <w:color w:val="000000"/>
                <w:sz w:val="16"/>
                <w:szCs w:val="16"/>
              </w:rPr>
              <w:t>ruf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African darter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halacrocoracis</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srael</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7B37A8" w:rsidRDefault="003E264C"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nHzre2se","properties":{"formattedCitation":"(Caffara {\\i{}et al.}, 2014)","plainCitation":"(Caffara et al., 2014)","noteIndex":0},"citationItems":[{"id":961,"uris":["http://zotero.org/users/3615021/items/XF9P7RBK"],"uri":["http://zotero.org/users/3615021/items/XF9P7RBK"],"itemData":{"id":961,"type":"article-journal","title":"Metacercariae of Clinostomum complanatum (Trematoda: Digenea) in European newts Triturus carnifex and Lissotriton vulgaris (Caudata: Salamandridae)","container-title":"Journal of helminthology","page":"278–285","volume":"88","issue":"03","source":"Google Scholar","shortTitle":"Metacercariae of Clinostomum complanatum (Trematoda","author":[{"family":"Caffara","given":"M."},{"family":"Bruni","given":"G."},{"family":"Paoletti","given":"C."},{"family":"Gustinelli","given":"A."},{"family":"Fioravanti","given":"M. L."}],"issued":{"date-parts":[["2014"]]}}}],"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4)</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 xml:space="preserve">Anhinga </w:t>
            </w:r>
            <w:proofErr w:type="spellStart"/>
            <w:r w:rsidRPr="007B37A8">
              <w:rPr>
                <w:rFonts w:ascii="Times New Roman" w:hAnsi="Times New Roman" w:cs="Times New Roman"/>
                <w:i/>
                <w:iCs/>
                <w:color w:val="000000"/>
                <w:sz w:val="16"/>
                <w:szCs w:val="16"/>
              </w:rPr>
              <w:t>ruf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African darter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fric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A35EA4" w:rsidRPr="007B37A8" w:rsidRDefault="003E264C"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QzU9acn9","properties":{"formattedCitation":"(Olivier {\\i{}et al.}, 2009)","plainCitation":"(Olivier et al., 2009)","noteIndex":0},"citationItems":[{"id":3504,"uris":["http://zotero.org/users/3615021/items/9CTK2PGZ"],"uri":["http://zotero.org/users/3615021/items/9CTK2PGZ"],"itemData":{"id":3504,"type":"article-journal","title":"Report on some monogenean and clinostomid infestations of freshwater fish and waterbird hosts in Middle Letaba Dam, Limpopo Province, South Africa","container-title":"Onderstepoort Journal of Veterinary Research","page":"187–199","volume":"76","issue":"2","source":"Google Scholar","author":[{"family":"Olivier","given":"P. A. S."},{"family":"Luus-Powell","given":"Wilmien J."},{"family":"Saayman","given":"J. E."}],"issued":{"date-parts":[["200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Olivi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 xml:space="preserve">Anhinga </w:t>
            </w:r>
            <w:proofErr w:type="spellStart"/>
            <w:r w:rsidRPr="007B37A8">
              <w:rPr>
                <w:rFonts w:ascii="Times New Roman" w:hAnsi="Times New Roman" w:cs="Times New Roman"/>
                <w:i/>
                <w:iCs/>
                <w:color w:val="000000"/>
                <w:sz w:val="16"/>
                <w:szCs w:val="16"/>
              </w:rPr>
              <w:t>ruf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n darter</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halacrocoracis</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han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A35EA4" w:rsidRPr="007B37A8" w:rsidRDefault="003E264C"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dRlCmwwZ","properties":{"formattedCitation":"(Ukoli, 1966)","plainCitation":"(Ukoli, 1966)","noteIndex":0},"citationItems":[{"id":2989,"uris":["http://zotero.org/users/3615021/items/74P96MP7"],"uri":["http://zotero.org/users/3615021/items/74P96MP7"],"itemData":{"id":2989,"type":"article-journal","title":"On the life history, growth and development from the metacercarial stage to adulthood, of Clinostomum tilapiae Ukoli, 1966","container-title":"Journal of Helminthology","page":"215–226","volume":"40","issue":"1-2","source":"Google Scholar","author":[{"family":"Ukoli","given":"F. M. A."}],"issued":{"date-parts":[["1966"]]}}}],"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Ukoli, 1966)</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reat egret</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luans</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7B37A8" w:rsidRDefault="003E264C"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STW1mkwy","properties":{"formattedCitation":"(Briosio-Aguilar {\\i{}et al.}, 2018)","plainCitation":"(Briosio-Aguilar et al., 2018)","noteIndex":0},"citationItems":[{"id":3293,"uris":["http://zotero.org/users/3615021/items/BJRIR6WE"],"uri":["http://zotero.org/users/3615021/items/BJRIR6WE"],"itemData":{"id":3293,"type":"article-journal","title":"Link Between the Adult and the Metacercaria of Clinostomum heluans (Trematoda: Clinostomidae) Through DNA Sequences, and its Phylogenetic Position Within the Genus Clinostomum Leidy, 1856","container-title":"Journal of Parasitology","page":"292–296","volume":"104","issue":"3","source":"Google Scholar","shortTitle":"Link Between the Adult and the Metacercaria of Clinostomum heluans (Trematoda","author":[{"family":"Briosio-Aguilar","given":"Rosario"},{"family":"Pinto","given":"Hudson Alves"},{"family":"Rodríguez-Santiago","given":"Maria Amparo"},{"family":"López-García","given":"Karina"},{"family":"Garcia-Varela","given":"Martin"},{"family":"León","given":"G. Pérez-Ponce","non-dropping-particle":"de"}],"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Briosio-Aguila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lastRenderedPageBreak/>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7B37A8" w:rsidRDefault="003E264C"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sidR="008F7A08">
              <w:rPr>
                <w:rFonts w:ascii="Times New Roman" w:hAnsi="Times New Roman" w:cs="Times New Roman"/>
                <w:color w:val="000000"/>
                <w:sz w:val="16"/>
                <w:szCs w:val="16"/>
              </w:rPr>
              <w:instrText xml:space="preserve"> ADDIN ZOTERO_ITEM CSL_CITATION {"citationID":"r1Z3du6C","properties":{"formattedCitation":"(Dias {\\i{}et al.}, 2003b)","plainCitation":"(Dias et al., 2003b)","noteIndex":0},"citationItems":[{"id":3171,"uris":["http://zotero.org/users/3615021/items/6HZAGVYZ"],"uri":["http://zotero.org/users/3615021/items/6HZAGVYZ"],"itemData":{"id":3171,"type":"article-journal","title":"The life cycle of Clinostomum complanatum Rudolphi, 1814 (Digenea, Clinostomidae) on the floodplain of the high Paraná river, Brazil","container-title":"Parasitology Research","page":"506-508","volume":"89","issue":"6","source":"Springer Link","abstract":"The life cycle of the digenetic trematode Clinostomum complanatum was studied on the floodplain of the high Paraná river, Brazil. Sampling was done between June 1999 and June 2000. The mollusc Biomphalaria peregrina was the first intermediate host with a prevalence of infection of 0.75%. The fish Loricariichthys platymetopon, Hoplosternum littorale, Parauchenipterus galeatus, Hoplias malabaricus and Loricaria sp. were second intermediate hosts, with the prevalence varying from 2.45% (H. malabaricus) to 60.8% (L. platymetopon). The birds Ardea cocoi, Phalacrocorax brasilianus, Egretta alba and Egretta thula were definitive hosts, with the prevalence ranging between 5.5% (E. thula) and 95% (A. cocoi). The high prevalences in birds, especially in A. cocoi, suggest some kind of mechanism facilitating the predation of infected fish. The importance of the various hosts is discussed, and it is concluded that the floodplain of the high Paraná river has suitable conditions for the maintenance of the life cycle of C. complanatum.","DOI":"10.1007/s00436-002-0796-z","ISSN":"1432-1955","journalAbbreviation":"Parasitol Res","language":"en","author":[{"family":"Dias","given":"M. L. G. G."},{"family":"Eiras","given":"J. C."},{"family":"Machado","given":"M. H."},{"family":"Souza","given":"G. T. R."},{"family":"Pavanelli","given":"G. C."}],"issued":{"date-parts":[["200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Dias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3b)</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album</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3E264C"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YH6yPQYe","properties":{"formattedCitation":"(Rosser {\\i{}et al.}, 2017)","plainCitation":"(Rosser et al., 2017)","noteIndex":0},"citationItems":[{"id":2957,"uris":["http://zotero.org/users/3615021/items/JYTHNH26"],"uri":["http://zotero.org/users/3615021/items/JYTHNH26"],"itemData":{"id":2957,"type":"article-journal","title":"Clinostomum album n. sp. and Clinostomum marginatum (Rudolphi, 1819), parasites of the great egret Ardea alba L. from Mississippi, USA","container-title":"Systematic Parasitology","page":"35–49","volume":"94","issue":"1","source":"Google Scholar","author":[{"family":"Rosser","given":"Thomas G."},{"family":"Alberson","given":"Neely R."},{"family":"Woodyard","given":"Ethan T."},{"family":"Cunningham","given":"Fred L."},{"family":"Pote","given":"Linda M."},{"family":"Griffin","given":"Matt J."}],"issued":{"date-parts":[["2017"]]}}}],"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Ross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3E264C"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4B5luj4F","properties":{"formattedCitation":"(Rosser {\\i{}et al.}, 2017)","plainCitation":"(Rosser et al., 2017)","noteIndex":0},"citationItems":[{"id":2957,"uris":["http://zotero.org/users/3615021/items/JYTHNH26"],"uri":["http://zotero.org/users/3615021/items/JYTHNH26"],"itemData":{"id":2957,"type":"article-journal","title":"Clinostomum album n. sp. and Clinostomum marginatum (Rudolphi, 1819), parasites of the great egret Ardea alba L. from Mississippi, USA","container-title":"Systematic Parasitology","page":"35–49","volume":"94","issue":"1","source":"Google Scholar","author":[{"family":"Rosser","given":"Thomas G."},{"family":"Alberson","given":"Neely R."},{"family":"Woodyard","given":"Ethan T."},{"family":"Cunningham","given":"Fred L."},{"family":"Pote","given":"Linda M."},{"family":"Griffin","given":"Matt J."}],"issued":{"date-parts":[["2017"]]}}}],"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Ross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Colombi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5qisDj4C","properties":{"formattedCitation":"(Sep\\uc0\\u250{}lveda {\\i{}et al.}, 1999)","plainCitation":"(Sepúlveda et al., 1999)","noteIndex":0},"citationItems":[{"id":3427,"uris":["http://zotero.org/users/3615021/items/6FG9JWA8"],"uri":["http://zotero.org/users/3615021/items/6FG9JWA8"],"itemData":{"id":3427,"type":"article-journal","title":"Parasites of the great egret (Ardea albus) in Florida and a review of the helminths reported for the species","container-title":"Journal of the Helminthological Society of Washington","page":"7–13","volume":"66","issue":"1","source":"Google Scholar","author":[{"family":"Sepúlveda","given":"MARíA SOLEDAD"},{"family":"Spalding","given":"M. G."},{"family":"Kinsella","given":"JOHN M."},{"family":"Forrester","given":"D. J."}],"issued":{"date-parts":[["19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púlved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cbEDMayj","properties":{"formattedCitation":"(Sep\\uc0\\u250{}lveda {\\i{}et al.}, 1999)","plainCitation":"(Sepúlveda et al., 1999)","noteIndex":0},"citationItems":[{"id":3427,"uris":["http://zotero.org/users/3615021/items/6FG9JWA8"],"uri":["http://zotero.org/users/3615021/items/6FG9JWA8"],"itemData":{"id":3427,"type":"article-journal","title":"Parasites of the great egret (Ardea albus) in Florida and a review of the helminths reported for the species","container-title":"Journal of the Helminthological Society of Washington","page":"7–13","volume":"66","issue":"1","source":"Google Scholar","author":[{"family":"Sepúlveda","given":"MARíA SOLEDAD"},{"family":"Spalding","given":"M. G."},{"family":"Kinsella","given":"JOHN M."},{"family":"Forrester","given":"D. J."}],"issued":{"date-parts":[["19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púlved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ZHwoRg0o","properties":{"formattedCitation":"(Sep\\uc0\\u250{}lveda {\\i{}et al.}, 1999)","plainCitation":"(Sepúlveda et al., 1999)","noteIndex":0},"citationItems":[{"id":3427,"uris":["http://zotero.org/users/3615021/items/6FG9JWA8"],"uri":["http://zotero.org/users/3615021/items/6FG9JWA8"],"itemData":{"id":3427,"type":"article-journal","title":"Parasites of the great egret (Ardea albus) in Florida and a review of the helminths reported for the species","container-title":"Journal of the Helminthological Society of Washington","page":"7–13","volume":"66","issue":"1","source":"Google Scholar","author":[{"family":"Sepúlveda","given":"MARíA SOLEDAD"},{"family":"Spalding","given":"M. G."},{"family":"Kinsella","given":"JOHN M."},{"family":"Forrester","given":"D. J."}],"issued":{"date-parts":[["19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púlved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FB488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9P8HHyxH","properties":{"formattedCitation":"(Sereno-Uribe {\\i{}et al.}, 2013)","plainCitation":"(Sereno-Uribe et al., 2013)","noteIndex":0},"citationItems":[{"id":2890,"uris":["http://zotero.org/users/3615021/items/I7B48VLW"],"uri":["http://zotero.org/users/3615021/items/I7B48VLW"],"itemData":{"id":2890,"type":"article-journal","title":"Using mitochondrial and ribosomal DNA sequences to test the taxonomic validity of Clinostomum complanatum Rudolphi, 1814 in fish-eating birds and freshwater fishes in Mexico, with the description of a new species","container-title":"Parasitology Research","page":"2855–2870","volume":"112","issue":"8","source":"Google Scholar","author":[{"family":"Sereno-Uribe","given":"Ana L."},{"family":"Pinacho-Pinacho","given":"Carlos D."},{"family":"García-Varela","given":"Martín"},{"family":"León","given":"Gerardo Pérez-Ponce","non-dropping-particle":"de"}],"issued":{"date-parts":[["201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reno-Urib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3)</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tataxumui</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FB488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MtPm5uYw","properties":{"formattedCitation":"(Sereno-Uribe {\\i{}et al.}, 2013)","plainCitation":"(Sereno-Uribe et al., 2013)","noteIndex":0},"citationItems":[{"id":2890,"uris":["http://zotero.org/users/3615021/items/I7B48VLW"],"uri":["http://zotero.org/users/3615021/items/I7B48VLW"],"itemData":{"id":2890,"type":"article-journal","title":"Using mitochondrial and ribosomal DNA sequences to test the taxonomic validity of Clinostomum complanatum Rudolphi, 1814 in fish-eating birds and freshwater fishes in Mexico, with the description of a new species","container-title":"Parasitology Research","page":"2855–2870","volume":"112","issue":"8","source":"Google Scholar","author":[{"family":"Sereno-Uribe","given":"Ana L."},{"family":"Pinacho-Pinacho","given":"Carlos D."},{"family":"García-Varela","given":"Martín"},{"family":"León","given":"Gerardo Pérez-Ponce","non-dropping-particle":"de"}],"issued":{"date-parts":[["201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reno-Urib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3)</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reat egret</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affarae</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EwmKoRkE","properties":{"formattedCitation":"(Sereno-Uribe {\\i{}et al.}, 2018)","plainCitation":"(Sereno-Uribe et al., 2018)","noteIndex":0},"citationItems":[{"id":3637,"uris":["http://zotero.org/users/3615021/items/29TQ2CBV"],"uri":["http://zotero.org/users/3615021/items/29TQ2CBV"],"itemData":{"id":3637,"type":"article-journal","title":"Three new species of Clinostomum Leidy, 1856 (Trematoda) from Middle American fish-eating birds","container-title":"Parasitology research","page":"1–15","source":"Google Scholar","author":[{"family":"Sereno-Uribe","given":"Ana L."},{"family":"García-Varela","given":"Martín"},{"family":"Pinacho-Pinacho","given":"Carlos D."},{"family":"León","given":"Gerardo Pérez-Ponce","non-dropping-particle":"de"}],"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reno-Urib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reat egret</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chlidor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FXws71Gg","properties":{"formattedCitation":"(Sereno-Uribe {\\i{}et al.}, 2018)","plainCitation":"(Sereno-Uribe et al., 2018)","noteIndex":0},"citationItems":[{"id":3637,"uris":["http://zotero.org/users/3615021/items/29TQ2CBV"],"uri":["http://zotero.org/users/3615021/items/29TQ2CBV"],"itemData":{"id":3637,"type":"article-journal","title":"Three new species of Clinostomum Leidy, 1856 (Trematoda) from Middle American fish-eating birds","container-title":"Parasitology research","page":"1–15","source":"Google Scholar","author":[{"family":"Sereno-Uribe","given":"Ana L."},{"family":"García-Varela","given":"Martín"},{"family":"Pinacho-Pinacho","given":"Carlos D."},{"family":"León","given":"Gerardo Pérez-Ponce","non-dropping-particle":"de"}],"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reno-Urib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alba </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DmbBNYiW","properties":{"formattedCitation":"(Matthews &amp; Cribb, 1998)","plainCitation":"(Matthews &amp; Cribb, 1998)","noteIndex":0},"citationItems":[{"id":3179,"uris":["http://zotero.org/users/3615021/items/I7GCWQWR"],"uri":["http://zotero.org/users/3615021/items/I7GCWQWR"],"itemData":{"id":3179,"type":"article-journal","title":"Digenetic trematodes of the genus Clinostomum Leidy, 1856 (Digenea: Clinostomidae) from birds of Queensland, Australia, including C. wilsoni n. sp. from Egretta intermedia","container-title":"Systematic Parasitology","page":"199–208","volume":"39","issue":"3","source":"Google Scholar","shortTitle":"Digenetic trematodes of the genus Clinostomum Leidy, 1856 (Digenea","author":[{"family":"Matthews","given":"D."},{"family":"Cribb","given":"T. H."}],"issued":{"date-parts":[["199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Matthews &amp; Cribb, 199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ne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rey heron</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ermany</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Europe</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rtsc6Zvi","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ne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rey heron</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Pr>
                <w:rFonts w:ascii="Times New Roman" w:hAnsi="Times New Roman" w:cs="Times New Roman"/>
                <w:i/>
                <w:iCs/>
                <w:color w:val="000000"/>
                <w:sz w:val="16"/>
                <w:szCs w:val="16"/>
              </w:rPr>
              <w:t>heterost</w:t>
            </w:r>
            <w:r w:rsidRPr="007B37A8">
              <w:rPr>
                <w:rFonts w:ascii="Times New Roman" w:hAnsi="Times New Roman" w:cs="Times New Roman"/>
                <w:i/>
                <w:iCs/>
                <w:color w:val="000000"/>
                <w:sz w:val="16"/>
                <w:szCs w:val="16"/>
              </w:rPr>
              <w:t>omum</w:t>
            </w:r>
            <w:proofErr w:type="spellEnd"/>
            <w:r w:rsidRPr="007B37A8">
              <w:rPr>
                <w:rFonts w:ascii="Times New Roman" w:hAnsi="Times New Roman" w:cs="Times New Roman"/>
                <w:i/>
                <w:iCs/>
                <w:color w:val="000000"/>
                <w:sz w:val="16"/>
                <w:szCs w:val="16"/>
              </w:rPr>
              <w:t> </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taly</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Europe</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vcVNczIN","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ne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y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taly</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Europe</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WwGjYhG8","properties":{"formattedCitation":"(Caffara {\\i{}et al.}, 2011)","plainCitation":"(Caffara et al., 2011)","noteIndex":0},"citationItems":[{"id":2225,"uris":["http://zotero.org/users/3615021/items/HGKSANNB"],"uri":["http://zotero.org/users/3615021/items/HGKSANNB"],"itemData":{"id":2225,"type":"article-journal","title":"Morphological and molecular differentiation of Clinostomum complanatum and Clinostomum marginatum (Digenea: Clinostomidae) metacercariae and adults","container-title":"Journal of Parasitology","page":"884–891","volume":"97","issue":"5","source":"Google Scholar","shortTitle":"Morphological and molecular differentiation of Clinostomum complanatum and Clinostomum marginatum (Digenea","author":[{"family":"Caffara","given":"Monica"},{"family":"Locke","given":"Sean A."},{"family":"Gustinelli","given":"Andrea"},{"family":"Marcogliese","given":"David J."},{"family":"Fioravanti","given":"Maria L."}],"issued":{"date-parts":[["201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ne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y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Tanzani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HQCWNOnW","properties":{"formattedCitation":"(Echi {\\i{}et al.}, 2009)","plainCitation":"(Echi et al., 2009)","noteIndex":0},"citationItems":[{"id":3255,"uris":["http://zotero.org/users/3615021/items/MPALMZ4H"],"uri":["http://zotero.org/users/3615021/items/MPALMZ4H"],"itemData":{"id":3255,"type":"article-journal","title":"Co–infection and Morphometrics of three Clinostomatids (Digenea: Clinostomatidae) in Tilapia guinenesis Bleeker, 1862 from Opi Lake, Nigeria","container-title":"Bio-Research","page":"432–436","volume":"7","issue":"1","source":"Google Scholar","shortTitle":"Co–infection and Morphometrics of three Clinostomatids (Digenea","author":[{"family":"Echi","given":"P. C."},{"family":"Okafor","given":"F. C."},{"family":"Eyo","given":"J. E."}],"issued":{"date-parts":[["200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Ech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ne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y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utane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Keny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otho8mrL","properties":{"formattedCitation":"(Gustinelli {\\i{}et al.}, 2010)","plainCitation":"(Gustinelli et al., 2010)","noteIndex":0},"citationItems":[{"id":3381,"uris":["http://zotero.org/users/3615021/items/A555FGDH"],"uri":["http://zotero.org/users/3615021/items/A555FGDH"],"itemData":{"id":3381,"type":"article-journal","title":"First description of the adult stage of Clinostomumcutaneum Paperna, 1964 (Digenea: Clinostomidae) from grey herons Ardea cinerea L. and a redescription of the metacercaria from the Nile tilapia Oreochromis niloticus niloticus (L.) in Kenya","container-title":"Systematic Parasitology","page":"39–51","volume":"76","issue":"1","source":"Google Scholar","shortTitle":"First description of the adult stage of Clinostomumcutaneum Paperna, 1964 (Digenea","author":[{"family":"Gustinelli","given":"Andrea"},{"family":"Caffara","given":"Monica"},{"family":"Florio","given":"Daniela"},{"family":"Otachi","given":"Elick O."},{"family":"Wathuta","given":"Euty M."},{"family":"Fioravanti","given":"Maria L."}],"issued":{"date-parts":[["201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Gustinell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0)</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ne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y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utane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Kenya </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84lG23KB","properties":{"formattedCitation":"(Murugami {\\i{}et al.}, 2018)","plainCitation":"(Murugami et al., 2018)","noteIndex":0},"citationItems":[{"id":3484,"uris":["http://zotero.org/users/3615021/items/ZAZTIQU2"],"uri":["http://zotero.org/users/3615021/items/ZAZTIQU2"],"itemData":{"id":3484,"type":"article-journal","title":"Helminth parasites of farmed fish and water birds in Kirinyaga County, Kenya","container-title":"International Journal of Fisheries and Aquatic Studies","page":"6-12","volume":"6","source":"Google Scholar","author":[{"family":"Murugami","given":"J. W."},{"family":"Waruiru","given":"R. M."},{"family":"Mbuthia","given":"P. G."},{"family":"Maina","given":"K. W."},{"family":"Thaiyah","given":"A. G."},{"family":"Mavuti","given":"S. K."},{"family":"Otieno","given":"R. O."},{"family":"Ngowi","given":"H. A."},{"family":"Mdegela","given":"R. H."}],"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Murugam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ne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y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fric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OPkSByd7","properties":{"formattedCitation":"(Olivier {\\i{}et al.}, 2009)","plainCitation":"(Olivier et al., 2009)","noteIndex":0},"citationItems":[{"id":3504,"uris":["http://zotero.org/users/3615021/items/9CTK2PGZ"],"uri":["http://zotero.org/users/3615021/items/9CTK2PGZ"],"itemData":{"id":3504,"type":"article-journal","title":"Report on some monogenean and clinostomid infestations of freshwater fish and waterbird hosts in Middle Letaba Dam, Limpopo Province, South Africa","container-title":"Onderstepoort Journal of Veterinary Research","page":"187–199","volume":"76","issue":"2","source":"Google Scholar","author":[{"family":"Olivier","given":"P. A. S."},{"family":"Luus-Powell","given":"Wilmien J."},{"family":"Saayman","given":"J. E."}],"issued":{"date-parts":[["200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Olivi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ne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y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Japan</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7B37A8" w:rsidRDefault="00282E0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J5Z262wE","properties":{"formattedCitation":"(Peirce &amp; Din, 1970)","plainCitation":"(Peirce &amp; Din, 1970)","noteIndex":0},"citationItems":[{"id":3515,"uris":["http://zotero.org/users/3615021/items/RQD25U2D"],"uri":["http://zotero.org/users/3615021/items/RQD25U2D"],"itemData":{"id":3515,"type":"article-journal","title":"Two new hosts for Clinostomum phalacrocoracis Dubois, 1931 (Trematoda), from Uganda.","container-title":"Journal of Parasitology","volume":"56","issue":"3","source":"Google Scholar","author":[{"family":"Peirce","given":"M. A."},{"family":"Din","given":"N. A."}],"issued":{"date-parts":[["197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Peirce &amp; Din, 1970)</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ne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y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erlin</w:t>
            </w:r>
          </w:p>
        </w:tc>
        <w:tc>
          <w:tcPr>
            <w:tcW w:w="456" w:type="pct"/>
            <w:tcBorders>
              <w:top w:val="nil"/>
              <w:left w:val="nil"/>
              <w:bottom w:val="nil"/>
              <w:right w:val="nil"/>
            </w:tcBorders>
            <w:shd w:val="clear" w:color="auto" w:fill="auto"/>
            <w:noWrap/>
            <w:vAlign w:val="bottom"/>
            <w:hideMark/>
          </w:tcPr>
          <w:p w:rsidR="00A35EA4" w:rsidRPr="00BD6CDA" w:rsidRDefault="00A35EA4" w:rsidP="00B4030B">
            <w:pPr>
              <w:spacing w:line="240" w:lineRule="auto"/>
              <w:rPr>
                <w:rFonts w:ascii="Times New Roman" w:hAnsi="Times New Roman" w:cs="Times New Roman"/>
                <w:color w:val="000000"/>
                <w:sz w:val="16"/>
                <w:szCs w:val="16"/>
              </w:rPr>
            </w:pPr>
            <w:r w:rsidRPr="00BD6CDA">
              <w:rPr>
                <w:rFonts w:ascii="Times New Roman" w:hAnsi="Times New Roman" w:cs="Times New Roman"/>
                <w:color w:val="000000"/>
                <w:sz w:val="16"/>
                <w:szCs w:val="16"/>
              </w:rPr>
              <w:t>Europe</w:t>
            </w:r>
          </w:p>
        </w:tc>
        <w:tc>
          <w:tcPr>
            <w:tcW w:w="943" w:type="pct"/>
            <w:tcBorders>
              <w:top w:val="nil"/>
              <w:left w:val="nil"/>
              <w:bottom w:val="nil"/>
              <w:right w:val="nil"/>
            </w:tcBorders>
            <w:shd w:val="clear" w:color="auto" w:fill="auto"/>
            <w:noWrap/>
            <w:vAlign w:val="bottom"/>
            <w:hideMark/>
          </w:tcPr>
          <w:p w:rsidR="00A35EA4" w:rsidRPr="00BD6CDA" w:rsidRDefault="00A35EA4" w:rsidP="00B4030B">
            <w:pPr>
              <w:spacing w:line="240" w:lineRule="auto"/>
              <w:rPr>
                <w:rFonts w:ascii="Times New Roman" w:hAnsi="Times New Roman" w:cs="Times New Roman"/>
                <w:color w:val="000000"/>
                <w:sz w:val="16"/>
                <w:szCs w:val="16"/>
              </w:rPr>
            </w:pPr>
            <w:proofErr w:type="spellStart"/>
            <w:r w:rsidRPr="00BD6CDA">
              <w:rPr>
                <w:rFonts w:ascii="Times New Roman" w:hAnsi="Times New Roman" w:cs="Times New Roman"/>
                <w:color w:val="000000"/>
                <w:sz w:val="16"/>
                <w:szCs w:val="16"/>
              </w:rPr>
              <w:t>Rudolphi</w:t>
            </w:r>
            <w:proofErr w:type="spellEnd"/>
            <w:r w:rsidRPr="00BD6CDA">
              <w:rPr>
                <w:rFonts w:ascii="Times New Roman" w:hAnsi="Times New Roman" w:cs="Times New Roman"/>
                <w:color w:val="000000"/>
                <w:sz w:val="16"/>
                <w:szCs w:val="16"/>
              </w:rPr>
              <w:t xml:space="preserve"> 1819</w:t>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ne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y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kassimovi</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ran</w:t>
            </w:r>
          </w:p>
        </w:tc>
        <w:tc>
          <w:tcPr>
            <w:tcW w:w="456" w:type="pct"/>
            <w:tcBorders>
              <w:top w:val="nil"/>
              <w:left w:val="nil"/>
              <w:bottom w:val="nil"/>
              <w:right w:val="nil"/>
            </w:tcBorders>
            <w:shd w:val="clear" w:color="auto" w:fill="auto"/>
            <w:noWrap/>
            <w:vAlign w:val="bottom"/>
            <w:hideMark/>
          </w:tcPr>
          <w:p w:rsidR="00A35EA4" w:rsidRPr="00BD6CDA" w:rsidRDefault="00A35EA4" w:rsidP="00B4030B">
            <w:pPr>
              <w:spacing w:line="240" w:lineRule="auto"/>
              <w:rPr>
                <w:rFonts w:ascii="Times New Roman" w:hAnsi="Times New Roman" w:cs="Times New Roman"/>
                <w:color w:val="000000"/>
                <w:sz w:val="16"/>
                <w:szCs w:val="16"/>
              </w:rPr>
            </w:pPr>
            <w:r w:rsidRPr="00BD6CDA">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BD6CDA" w:rsidRDefault="00FB4884" w:rsidP="00B4030B">
            <w:pPr>
              <w:spacing w:line="240" w:lineRule="auto"/>
              <w:rPr>
                <w:rFonts w:ascii="Times New Roman" w:hAnsi="Times New Roman" w:cs="Times New Roman"/>
                <w:color w:val="000000"/>
                <w:sz w:val="16"/>
                <w:szCs w:val="16"/>
              </w:rPr>
            </w:pPr>
            <w:r w:rsidRPr="00BD6CDA">
              <w:rPr>
                <w:rFonts w:ascii="Times New Roman" w:hAnsi="Times New Roman" w:cs="Times New Roman"/>
                <w:color w:val="000000"/>
                <w:sz w:val="16"/>
                <w:szCs w:val="16"/>
              </w:rPr>
              <w:fldChar w:fldCharType="begin"/>
            </w:r>
            <w:r w:rsidRPr="00BD6CDA">
              <w:rPr>
                <w:rFonts w:ascii="Times New Roman" w:hAnsi="Times New Roman" w:cs="Times New Roman"/>
                <w:color w:val="000000"/>
                <w:sz w:val="16"/>
                <w:szCs w:val="16"/>
              </w:rPr>
              <w:instrText xml:space="preserve"> ADDIN ZOTERO_ITEM CSL_CITATION {"citationID":"emNoywAx","properties":{"formattedCitation":"(Vaidova &amp; Feizullaev, 1958)","plainCitation":"(Vaidova &amp; Feizullaev, 1958)","noteIndex":0},"citationItems":[{"id":3590,"uris":["http://zotero.org/users/3615021/items/BBBTZXUZ"],"uri":["http://zotero.org/users/3615021/items/BBBTZXUZ"],"itemData":{"id":3590,"type":"paper-conference","title":"Clinostomum kassimovi n. sp. from the digestive tract of Ardea cinerea.","container-title":"Doklady Akademii Nauk Azerbaidzhanskoi SSR","page":"805–807","volume":"14","source":"Google Scholar","author":[{"family":"Vaidova","given":"S. M."},{"family":"Feizullaev","given":"N. A."}],"issued":{"date-parts":[["1958"]]}}}],"schema":"https://github.com/citation-style-language/schema/raw/master/csl-citation.json"} </w:instrText>
            </w:r>
            <w:r w:rsidRPr="00BD6CDA">
              <w:rPr>
                <w:rFonts w:ascii="Times New Roman" w:hAnsi="Times New Roman" w:cs="Times New Roman"/>
                <w:color w:val="000000"/>
                <w:sz w:val="16"/>
                <w:szCs w:val="16"/>
              </w:rPr>
              <w:fldChar w:fldCharType="separate"/>
            </w:r>
            <w:r w:rsidR="00D82628" w:rsidRPr="00BD6CDA">
              <w:rPr>
                <w:rFonts w:ascii="Times New Roman" w:hAnsi="Times New Roman" w:cs="Times New Roman"/>
                <w:sz w:val="16"/>
              </w:rPr>
              <w:t>(Vaidova &amp; Feizullaev, 1958)</w:t>
            </w:r>
            <w:r w:rsidRPr="00BD6CDA">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coi</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proofErr w:type="spellStart"/>
            <w:r w:rsidRPr="007B37A8">
              <w:rPr>
                <w:rFonts w:ascii="Times New Roman" w:hAnsi="Times New Roman" w:cs="Times New Roman"/>
                <w:color w:val="000000"/>
                <w:sz w:val="16"/>
                <w:szCs w:val="16"/>
              </w:rPr>
              <w:t>cocoi</w:t>
            </w:r>
            <w:proofErr w:type="spellEnd"/>
            <w:r w:rsidRPr="007B37A8">
              <w:rPr>
                <w:rFonts w:ascii="Times New Roman" w:hAnsi="Times New Roman" w:cs="Times New Roman"/>
                <w:color w:val="000000"/>
                <w:sz w:val="16"/>
                <w:szCs w:val="16"/>
              </w:rPr>
              <w:t xml:space="preserve"> hero</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BD6CDA" w:rsidRDefault="00A35EA4" w:rsidP="00B4030B">
            <w:pPr>
              <w:spacing w:line="240" w:lineRule="auto"/>
              <w:rPr>
                <w:rFonts w:ascii="Times New Roman" w:hAnsi="Times New Roman" w:cs="Times New Roman"/>
                <w:color w:val="000000"/>
                <w:sz w:val="16"/>
                <w:szCs w:val="16"/>
              </w:rPr>
            </w:pPr>
            <w:r w:rsidRPr="00BD6CDA">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BD6CDA" w:rsidRDefault="00FB4884" w:rsidP="00B4030B">
            <w:pPr>
              <w:spacing w:line="240" w:lineRule="auto"/>
              <w:rPr>
                <w:rFonts w:ascii="Times New Roman" w:hAnsi="Times New Roman" w:cs="Times New Roman"/>
                <w:color w:val="000000"/>
                <w:sz w:val="16"/>
                <w:szCs w:val="16"/>
              </w:rPr>
            </w:pPr>
            <w:r w:rsidRPr="00BD6CDA">
              <w:rPr>
                <w:rFonts w:ascii="Times New Roman" w:hAnsi="Times New Roman" w:cs="Times New Roman"/>
                <w:color w:val="000000"/>
                <w:sz w:val="16"/>
                <w:szCs w:val="16"/>
              </w:rPr>
              <w:fldChar w:fldCharType="begin"/>
            </w:r>
            <w:r w:rsidRPr="00BD6CDA">
              <w:rPr>
                <w:rFonts w:ascii="Times New Roman" w:hAnsi="Times New Roman" w:cs="Times New Roman"/>
                <w:color w:val="000000"/>
                <w:sz w:val="16"/>
                <w:szCs w:val="16"/>
              </w:rPr>
              <w:instrText xml:space="preserve"> ADDIN ZOTERO_ITEM CSL_CITATION {"citationID":"TPsGUrPt","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sidRPr="00BD6CDA">
              <w:rPr>
                <w:rFonts w:ascii="Times New Roman" w:hAnsi="Times New Roman" w:cs="Times New Roman"/>
                <w:color w:val="000000"/>
                <w:sz w:val="16"/>
                <w:szCs w:val="16"/>
              </w:rPr>
              <w:fldChar w:fldCharType="separate"/>
            </w:r>
            <w:r w:rsidR="00D82628" w:rsidRPr="00BD6CDA">
              <w:rPr>
                <w:rFonts w:ascii="Times New Roman" w:hAnsi="Times New Roman" w:cs="Times New Roman"/>
                <w:sz w:val="16"/>
              </w:rPr>
              <w:t>(Braun, 1899)</w:t>
            </w:r>
            <w:r w:rsidRPr="00BD6CDA">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coi</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proofErr w:type="spellStart"/>
            <w:r w:rsidRPr="007B37A8">
              <w:rPr>
                <w:rFonts w:ascii="Times New Roman" w:hAnsi="Times New Roman" w:cs="Times New Roman"/>
                <w:color w:val="000000"/>
                <w:sz w:val="16"/>
                <w:szCs w:val="16"/>
              </w:rPr>
              <w:t>cocoi</w:t>
            </w:r>
            <w:proofErr w:type="spellEnd"/>
            <w:r w:rsidRPr="007B37A8">
              <w:rPr>
                <w:rFonts w:ascii="Times New Roman" w:hAnsi="Times New Roman" w:cs="Times New Roman"/>
                <w:color w:val="000000"/>
                <w:sz w:val="16"/>
                <w:szCs w:val="16"/>
              </w:rPr>
              <w:t xml:space="preserve"> heron</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BD6CDA" w:rsidRDefault="00A35EA4" w:rsidP="00B4030B">
            <w:pPr>
              <w:spacing w:line="240" w:lineRule="auto"/>
              <w:rPr>
                <w:rFonts w:ascii="Times New Roman" w:hAnsi="Times New Roman" w:cs="Times New Roman"/>
                <w:color w:val="000000"/>
                <w:sz w:val="16"/>
                <w:szCs w:val="16"/>
              </w:rPr>
            </w:pPr>
            <w:r w:rsidRPr="00BD6CDA">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BD6CDA" w:rsidRDefault="00FB4884" w:rsidP="00B4030B">
            <w:pPr>
              <w:spacing w:line="240" w:lineRule="auto"/>
              <w:rPr>
                <w:rFonts w:ascii="Times New Roman" w:hAnsi="Times New Roman" w:cs="Times New Roman"/>
                <w:color w:val="000000"/>
                <w:sz w:val="16"/>
                <w:szCs w:val="16"/>
              </w:rPr>
            </w:pPr>
            <w:r w:rsidRPr="00BD6CDA">
              <w:rPr>
                <w:rFonts w:ascii="Times New Roman" w:hAnsi="Times New Roman" w:cs="Times New Roman"/>
                <w:color w:val="000000"/>
                <w:sz w:val="16"/>
                <w:szCs w:val="16"/>
              </w:rPr>
              <w:fldChar w:fldCharType="begin"/>
            </w:r>
            <w:r w:rsidR="008F7A08" w:rsidRPr="00BD6CDA">
              <w:rPr>
                <w:rFonts w:ascii="Times New Roman" w:hAnsi="Times New Roman" w:cs="Times New Roman"/>
                <w:color w:val="000000"/>
                <w:sz w:val="16"/>
                <w:szCs w:val="16"/>
              </w:rPr>
              <w:instrText xml:space="preserve"> ADDIN ZOTERO_ITEM CSL_CITATION {"citationID":"nbiH8GGc","properties":{"formattedCitation":"(Dias {\\i{}et al.}, 2003b)","plainCitation":"(Dias et al., 2003b)","noteIndex":0},"citationItems":[{"id":3171,"uris":["http://zotero.org/users/3615021/items/6HZAGVYZ"],"uri":["http://zotero.org/users/3615021/items/6HZAGVYZ"],"itemData":{"id":3171,"type":"article-journal","title":"The life cycle of Clinostomum complanatum Rudolphi, 1814 (Digenea, Clinostomidae) on the floodplain of the high Paraná river, Brazil","container-title":"Parasitology Research","page":"506-508","volume":"89","issue":"6","source":"Springer Link","abstract":"The life cycle of the digenetic trematode Clinostomum complanatum was studied on the floodplain of the high Paraná river, Brazil. Sampling was done between June 1999 and June 2000. The mollusc Biomphalaria peregrina was the first intermediate host with a prevalence of infection of 0.75%. The fish Loricariichthys platymetopon, Hoplosternum littorale, Parauchenipterus galeatus, Hoplias malabaricus and Loricaria sp. were second intermediate hosts, with the prevalence varying from 2.45% (H. malabaricus) to 60.8% (L. platymetopon). The birds Ardea cocoi, Phalacrocorax brasilianus, Egretta alba and Egretta thula were definitive hosts, with the prevalence ranging between 5.5% (E. thula) and 95% (A. cocoi). The high prevalences in birds, especially in A. cocoi, suggest some kind of mechanism facilitating the predation of infected fish. The importance of the various hosts is discussed, and it is concluded that the floodplain of the high Paraná river has suitable conditions for the maintenance of the life cycle of C. complanatum.","DOI":"10.1007/s00436-002-0796-z","ISSN":"1432-1955","journalAbbreviation":"Parasitol Res","language":"en","author":[{"family":"Dias","given":"M. L. G. G."},{"family":"Eiras","given":"J. C."},{"family":"Machado","given":"M. H."},{"family":"Souza","given":"G. T. R."},{"family":"Pavanelli","given":"G. C."}],"issued":{"date-parts":[["2003"]]}}}],"schema":"https://github.com/citation-style-language/schema/raw/master/csl-citation.json"} </w:instrText>
            </w:r>
            <w:r w:rsidRPr="00BD6CDA">
              <w:rPr>
                <w:rFonts w:ascii="Times New Roman" w:hAnsi="Times New Roman" w:cs="Times New Roman"/>
                <w:color w:val="000000"/>
                <w:sz w:val="16"/>
                <w:szCs w:val="16"/>
              </w:rPr>
              <w:fldChar w:fldCharType="separate"/>
            </w:r>
            <w:r w:rsidR="00D82628" w:rsidRPr="00BD6CDA">
              <w:rPr>
                <w:rFonts w:ascii="Times New Roman" w:hAnsi="Times New Roman" w:cs="Times New Roman"/>
                <w:sz w:val="16"/>
                <w:szCs w:val="24"/>
              </w:rPr>
              <w:t xml:space="preserve">(Dias </w:t>
            </w:r>
            <w:r w:rsidR="00D82628" w:rsidRPr="00BD6CDA">
              <w:rPr>
                <w:rFonts w:ascii="Times New Roman" w:hAnsi="Times New Roman" w:cs="Times New Roman"/>
                <w:i/>
                <w:iCs/>
                <w:sz w:val="16"/>
                <w:szCs w:val="24"/>
              </w:rPr>
              <w:t>et al.</w:t>
            </w:r>
            <w:r w:rsidR="00D82628" w:rsidRPr="00BD6CDA">
              <w:rPr>
                <w:rFonts w:ascii="Times New Roman" w:hAnsi="Times New Roman" w:cs="Times New Roman"/>
                <w:sz w:val="16"/>
                <w:szCs w:val="24"/>
              </w:rPr>
              <w:t>, 2003b)</w:t>
            </w:r>
            <w:r w:rsidRPr="00BD6CDA">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coi</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proofErr w:type="spellStart"/>
            <w:r w:rsidRPr="007B37A8">
              <w:rPr>
                <w:rFonts w:ascii="Times New Roman" w:hAnsi="Times New Roman" w:cs="Times New Roman"/>
                <w:color w:val="000000"/>
                <w:sz w:val="16"/>
                <w:szCs w:val="16"/>
              </w:rPr>
              <w:t>cocoi</w:t>
            </w:r>
            <w:proofErr w:type="spellEnd"/>
            <w:r w:rsidRPr="007B37A8">
              <w:rPr>
                <w:rFonts w:ascii="Times New Roman" w:hAnsi="Times New Roman" w:cs="Times New Roman"/>
                <w:color w:val="000000"/>
                <w:sz w:val="16"/>
                <w:szCs w:val="16"/>
              </w:rPr>
              <w:t xml:space="preserve">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BD6CDA" w:rsidRDefault="00A35EA4" w:rsidP="00B4030B">
            <w:pPr>
              <w:spacing w:line="240" w:lineRule="auto"/>
              <w:rPr>
                <w:rFonts w:ascii="Times New Roman" w:hAnsi="Times New Roman" w:cs="Times New Roman"/>
                <w:color w:val="000000"/>
                <w:sz w:val="16"/>
                <w:szCs w:val="16"/>
              </w:rPr>
            </w:pPr>
            <w:r w:rsidRPr="00BD6CDA">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BD6CDA" w:rsidRDefault="00A35EA4" w:rsidP="00B4030B">
            <w:pPr>
              <w:spacing w:line="240" w:lineRule="auto"/>
              <w:rPr>
                <w:rFonts w:ascii="Times New Roman" w:hAnsi="Times New Roman" w:cs="Times New Roman"/>
                <w:color w:val="000000"/>
                <w:sz w:val="16"/>
                <w:szCs w:val="16"/>
              </w:rPr>
            </w:pPr>
            <w:proofErr w:type="spellStart"/>
            <w:r w:rsidRPr="00BD6CDA">
              <w:rPr>
                <w:rFonts w:ascii="Times New Roman" w:hAnsi="Times New Roman" w:cs="Times New Roman"/>
                <w:color w:val="000000"/>
                <w:sz w:val="16"/>
                <w:szCs w:val="16"/>
              </w:rPr>
              <w:t>Rudolphi</w:t>
            </w:r>
            <w:proofErr w:type="spellEnd"/>
            <w:r w:rsidRPr="00BD6CDA">
              <w:rPr>
                <w:rFonts w:ascii="Times New Roman" w:hAnsi="Times New Roman" w:cs="Times New Roman"/>
                <w:color w:val="000000"/>
                <w:sz w:val="16"/>
                <w:szCs w:val="16"/>
              </w:rPr>
              <w:t xml:space="preserve"> 1819 </w:t>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lastRenderedPageBreak/>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goliath</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oliath heron</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tilapiae</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Congo</w:t>
            </w:r>
          </w:p>
        </w:tc>
        <w:tc>
          <w:tcPr>
            <w:tcW w:w="456" w:type="pct"/>
            <w:tcBorders>
              <w:top w:val="nil"/>
              <w:left w:val="nil"/>
              <w:bottom w:val="nil"/>
              <w:right w:val="nil"/>
            </w:tcBorders>
            <w:shd w:val="clear" w:color="auto" w:fill="auto"/>
            <w:noWrap/>
            <w:vAlign w:val="bottom"/>
            <w:hideMark/>
          </w:tcPr>
          <w:p w:rsidR="00A35EA4" w:rsidRPr="00BD6CDA" w:rsidRDefault="00A35EA4" w:rsidP="00B4030B">
            <w:pPr>
              <w:spacing w:line="240" w:lineRule="auto"/>
              <w:rPr>
                <w:rFonts w:ascii="Times New Roman" w:hAnsi="Times New Roman" w:cs="Times New Roman"/>
                <w:color w:val="000000"/>
                <w:sz w:val="16"/>
                <w:szCs w:val="16"/>
              </w:rPr>
            </w:pPr>
            <w:r w:rsidRPr="00BD6CDA">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A35EA4" w:rsidRPr="00BD6CDA" w:rsidRDefault="00FB4884" w:rsidP="00B4030B">
            <w:pPr>
              <w:spacing w:line="240" w:lineRule="auto"/>
              <w:rPr>
                <w:rFonts w:ascii="Times New Roman" w:hAnsi="Times New Roman" w:cs="Times New Roman"/>
                <w:color w:val="000000"/>
                <w:sz w:val="16"/>
                <w:szCs w:val="16"/>
              </w:rPr>
            </w:pPr>
            <w:r w:rsidRPr="00BD6CDA">
              <w:rPr>
                <w:rFonts w:ascii="Times New Roman" w:hAnsi="Times New Roman" w:cs="Times New Roman"/>
                <w:color w:val="000000"/>
                <w:sz w:val="16"/>
                <w:szCs w:val="16"/>
              </w:rPr>
              <w:fldChar w:fldCharType="begin"/>
            </w:r>
            <w:r w:rsidRPr="00BD6CDA">
              <w:rPr>
                <w:rFonts w:ascii="Times New Roman" w:hAnsi="Times New Roman" w:cs="Times New Roman"/>
                <w:color w:val="000000"/>
                <w:sz w:val="16"/>
                <w:szCs w:val="16"/>
              </w:rPr>
              <w:instrText xml:space="preserve"> ADDIN ZOTERO_ITEM CSL_CITATION {"citationID":"OUdPZWOz","properties":{"formattedCitation":"(Manter &amp; Pritchard, 1960)","plainCitation":"(Manter &amp; Pritchard, 1960)","noteIndex":0},"citationItems":[{"id":3460,"uris":["http://zotero.org/users/3615021/items/ZKW8J2UX"],"uri":["http://zotero.org/users/3615021/items/ZKW8J2UX"],"itemData":{"id":3460,"type":"article-journal","title":"Some hemiurid trematodes from Hawaiian fishes","container-title":"Proceedings of the Helminthological Society of Washington","page":"87–102","volume":"27","issue":"1","source":"Google Scholar","author":[{"family":"Manter","given":"Harold W."},{"family":"Pritchard","given":"MARY H."}],"issued":{"date-parts":[["1960"]]}}}],"schema":"https://github.com/citation-style-language/schema/raw/master/csl-citation.json"} </w:instrText>
            </w:r>
            <w:r w:rsidRPr="00BD6CDA">
              <w:rPr>
                <w:rFonts w:ascii="Times New Roman" w:hAnsi="Times New Roman" w:cs="Times New Roman"/>
                <w:color w:val="000000"/>
                <w:sz w:val="16"/>
                <w:szCs w:val="16"/>
              </w:rPr>
              <w:fldChar w:fldCharType="separate"/>
            </w:r>
            <w:r w:rsidR="00D82628" w:rsidRPr="00BD6CDA">
              <w:rPr>
                <w:rFonts w:ascii="Times New Roman" w:hAnsi="Times New Roman" w:cs="Times New Roman"/>
                <w:sz w:val="16"/>
              </w:rPr>
              <w:t>(Manter &amp; Pritchard, 1960)</w:t>
            </w:r>
            <w:r w:rsidRPr="00BD6CDA">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rodias</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blue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luans</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FB488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GqO80wLt","properties":{"formattedCitation":"(Bravo-Hollis, 1947)","plainCitation":"(Bravo-Hollis, 1947)","noteIndex":0},"citationItems":[{"id":3291,"uris":["http://zotero.org/users/3615021/items/PZHII3TA"],"uri":["http://zotero.org/users/3615021/items/PZHII3TA"],"itemData":{"id":3291,"type":"paper-conference","title":"Dos especies de Clinostomum (Trematoda), de aves procedentes del Estado de Nuevo León, México","container-title":"Anales del Instituto de Biología, Universidad Nacional Autónoma de México","page":"489–498","volume":"18","source":"Google Scholar","author":[{"family":"Bravo-Hollis","given":"M."}],"issued":{"date-parts":[["1947"]]}}}],"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vo-Hollis, 1947)</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rodias</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reat blue heron</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Canad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FB488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CkikYtEM","properties":{"formattedCitation":"(Caffara {\\i{}et al.}, 2011)","plainCitation":"(Caffara et al., 2011)","noteIndex":0},"citationItems":[{"id":2225,"uris":["http://zotero.org/users/3615021/items/HGKSANNB"],"uri":["http://zotero.org/users/3615021/items/HGKSANNB"],"itemData":{"id":2225,"type":"article-journal","title":"Morphological and molecular differentiation of Clinostomum complanatum and Clinostomum marginatum (Digenea: Clinostomidae) metacercariae and adults","container-title":"Journal of Parasitology","page":"884–891","volume":"97","issue":"5","source":"Google Scholar","shortTitle":"Morphological and molecular differentiation of Clinostomum complanatum and Clinostomum marginatum (Digenea","author":[{"family":"Caffara","given":"Monica"},{"family":"Locke","given":"Sean A."},{"family":"Gustinelli","given":"Andrea"},{"family":"Marcogliese","given":"David J."},{"family":"Fioravanti","given":"Maria L."}],"issued":{"date-parts":[["201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rodias</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reat blue heron</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luans</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FB488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6lHMGjaL","properties":{"formattedCitation":"(Gumbleton, 2018)","plainCitation":"(Gumbleton, 2018)","noteIndex":0},"citationItems":[{"id":3375,"uris":["http://zotero.org/users/3615021/items/RR6IKE2D"],"uri":["http://zotero.org/users/3615021/items/RR6IKE2D"],"itemData":{"id":3375,"type":"thesis","title":"Parasitic Indicators of Foraging Strategies in Wading Birds","publisher":"NOVA Southern University","number-of-pages":"166","source":"Google Scholar","author":[{"family":"Gumbleton","given":"Sarah"}],"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Gumbleton,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rodias</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blue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tataxumui</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FB488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L31FJjX2","properties":{"formattedCitation":"(Sereno-Uribe {\\i{}et al.}, 2013)","plainCitation":"(Sereno-Uribe et al., 2013)","noteIndex":0},"citationItems":[{"id":2890,"uris":["http://zotero.org/users/3615021/items/I7B48VLW"],"uri":["http://zotero.org/users/3615021/items/I7B48VLW"],"itemData":{"id":2890,"type":"article-journal","title":"Using mitochondrial and ribosomal DNA sequences to test the taxonomic validity of Clinostomum complanatum Rudolphi, 1814 in fish-eating birds and freshwater fishes in Mexico, with the description of a new species","container-title":"Parasitology Research","page":"2855–2870","volume":"112","issue":"8","source":"Google Scholar","author":[{"family":"Sereno-Uribe","given":"Ana L."},{"family":"Pinacho-Pinacho","given":"Carlos D."},{"family":"García-Varela","given":"Martín"},{"family":"León","given":"Gerardo Pérez-Ponce","non-dropping-particle":"de"}],"issued":{"date-parts":[["201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reno-Urib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3)</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novaehollandiae</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white-faced heron</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A35EA4" w:rsidRPr="007B37A8" w:rsidRDefault="00FB488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u5NgdWzR","properties":{"formattedCitation":"(Matthews &amp; Cribb, 1998)","plainCitation":"(Matthews &amp; Cribb, 1998)","noteIndex":0},"citationItems":[{"id":3179,"uris":["http://zotero.org/users/3615021/items/I7GCWQWR"],"uri":["http://zotero.org/users/3615021/items/I7GCWQWR"],"itemData":{"id":3179,"type":"article-journal","title":"Digenetic trematodes of the genus Clinostomum Leidy, 1856 (Digenea: Clinostomidae) from birds of Queensland, Australia, including C. wilsoni n. sp. from Egretta intermedia","container-title":"Systematic Parasitology","page":"199–208","volume":"39","issue":"3","source":"Google Scholar","shortTitle":"Digenetic trematodes of the genus Clinostomum Leidy, 1856 (Digenea","author":[{"family":"Matthews","given":"D."},{"family":"Cribb","given":"T. H."}],"issued":{"date-parts":[["199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Matthews &amp; Cribb, 199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urpu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purple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foliiforme</w:t>
            </w:r>
            <w:proofErr w:type="spellEnd"/>
            <w:r w:rsidRPr="007B37A8">
              <w:rPr>
                <w:rFonts w:ascii="Times New Roman" w:hAnsi="Times New Roman" w:cs="Times New Roman"/>
                <w:i/>
                <w:iCs/>
                <w:color w:val="000000"/>
                <w:sz w:val="16"/>
                <w:szCs w:val="16"/>
              </w:rPr>
              <w:t> </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7B37A8" w:rsidRDefault="00FB488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bh2nyNSy","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urpu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purple heron</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terostom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taly</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Europe</w:t>
            </w:r>
          </w:p>
        </w:tc>
        <w:tc>
          <w:tcPr>
            <w:tcW w:w="943" w:type="pct"/>
            <w:tcBorders>
              <w:top w:val="nil"/>
              <w:left w:val="nil"/>
              <w:bottom w:val="nil"/>
              <w:right w:val="nil"/>
            </w:tcBorders>
            <w:shd w:val="clear" w:color="auto" w:fill="auto"/>
            <w:noWrap/>
            <w:vAlign w:val="bottom"/>
            <w:hideMark/>
          </w:tcPr>
          <w:p w:rsidR="00A35EA4" w:rsidRPr="007B37A8" w:rsidRDefault="00FB488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IZ7lWfyN","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urpu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purple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taly</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Europe</w:t>
            </w:r>
          </w:p>
        </w:tc>
        <w:tc>
          <w:tcPr>
            <w:tcW w:w="943" w:type="pct"/>
            <w:tcBorders>
              <w:top w:val="nil"/>
              <w:left w:val="nil"/>
              <w:bottom w:val="nil"/>
              <w:right w:val="nil"/>
            </w:tcBorders>
            <w:shd w:val="clear" w:color="auto" w:fill="auto"/>
            <w:noWrap/>
            <w:vAlign w:val="bottom"/>
            <w:hideMark/>
          </w:tcPr>
          <w:p w:rsidR="00A35EA4" w:rsidRPr="007B37A8" w:rsidRDefault="00FB488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11NcG635","properties":{"formattedCitation":"(Caffara {\\i{}et al.}, 2011)","plainCitation":"(Caffara et al., 2011)","noteIndex":0},"citationItems":[{"id":2225,"uris":["http://zotero.org/users/3615021/items/HGKSANNB"],"uri":["http://zotero.org/users/3615021/items/HGKSANNB"],"itemData":{"id":2225,"type":"article-journal","title":"Morphological and molecular differentiation of Clinostomum complanatum and Clinostomum marginatum (Digenea: Clinostomidae) metacercariae and adults","container-title":"Journal of Parasitology","page":"884–891","volume":"97","issue":"5","source":"Google Scholar","shortTitle":"Morphological and molecular differentiation of Clinostomum complanatum and Clinostomum marginatum (Digenea","author":[{"family":"Caffara","given":"Monica"},{"family":"Locke","given":"Sean A."},{"family":"Gustinelli","given":"Andrea"},{"family":"Marcogliese","given":"David J."},{"family":"Fioravanti","given":"Maria L."}],"issued":{"date-parts":[["201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urpu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purple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terostom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Japan</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upBmlzYG","properties":{"formattedCitation":"(Leidy, 1856)","plainCitation":"(Leidy, 1856)","noteIndex":0},"citationItems":[{"id":3440,"uris":["http://zotero.org/users/3615021/items/T3FNJUTR"],"uri":["http://zotero.org/users/3615021/items/T3FNJUTR"],"itemData":{"id":3440,"type":"article-journal","title":"Notices of extinct vertebrated animals discovered by Prof. E","container-title":"Proceedings of the Academy of Natural Sciences of Philadelphia","page":"255–256","volume":"8","source":"Google Scholar","author":[{"family":"Leidy","given":"JOSEPH"}],"issued":{"date-parts":[["1856"]]}}}],"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Leidy, 1856)</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urpur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purple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terostom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
        </w:tc>
        <w:tc>
          <w:tcPr>
            <w:tcW w:w="456" w:type="pct"/>
            <w:tcBorders>
              <w:top w:val="nil"/>
              <w:left w:val="nil"/>
              <w:bottom w:val="nil"/>
              <w:right w:val="nil"/>
            </w:tcBorders>
            <w:shd w:val="clear" w:color="auto" w:fill="auto"/>
            <w:noWrap/>
            <w:vAlign w:val="bottom"/>
            <w:hideMark/>
          </w:tcPr>
          <w:p w:rsidR="00A35EA4" w:rsidRPr="00BD6CDA" w:rsidRDefault="00A35EA4" w:rsidP="00B4030B">
            <w:pPr>
              <w:spacing w:line="240" w:lineRule="auto"/>
              <w:rPr>
                <w:rFonts w:ascii="Times New Roman" w:hAnsi="Times New Roman" w:cs="Times New Roman"/>
                <w:sz w:val="16"/>
                <w:szCs w:val="16"/>
              </w:rPr>
            </w:pPr>
          </w:p>
        </w:tc>
        <w:tc>
          <w:tcPr>
            <w:tcW w:w="943" w:type="pct"/>
            <w:tcBorders>
              <w:top w:val="nil"/>
              <w:left w:val="nil"/>
              <w:bottom w:val="nil"/>
              <w:right w:val="nil"/>
            </w:tcBorders>
            <w:shd w:val="clear" w:color="auto" w:fill="auto"/>
            <w:noWrap/>
            <w:vAlign w:val="bottom"/>
            <w:hideMark/>
          </w:tcPr>
          <w:p w:rsidR="00A35EA4" w:rsidRPr="00BD6CDA" w:rsidRDefault="00A35EA4" w:rsidP="00B4030B">
            <w:pPr>
              <w:spacing w:line="240" w:lineRule="auto"/>
              <w:rPr>
                <w:rFonts w:ascii="Times New Roman" w:hAnsi="Times New Roman" w:cs="Times New Roman"/>
                <w:color w:val="000000"/>
                <w:sz w:val="16"/>
                <w:szCs w:val="16"/>
              </w:rPr>
            </w:pPr>
            <w:proofErr w:type="spellStart"/>
            <w:r w:rsidRPr="00BD6CDA">
              <w:rPr>
                <w:rFonts w:ascii="Times New Roman" w:hAnsi="Times New Roman" w:cs="Times New Roman"/>
                <w:color w:val="000000"/>
                <w:sz w:val="16"/>
                <w:szCs w:val="16"/>
              </w:rPr>
              <w:t>Rudolphi</w:t>
            </w:r>
            <w:proofErr w:type="spellEnd"/>
            <w:r w:rsidRPr="00BD6CDA">
              <w:rPr>
                <w:rFonts w:ascii="Times New Roman" w:hAnsi="Times New Roman" w:cs="Times New Roman"/>
                <w:color w:val="000000"/>
                <w:sz w:val="16"/>
                <w:szCs w:val="16"/>
              </w:rPr>
              <w:t xml:space="preserve"> 1809</w:t>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sp.</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reat herons</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lambitans</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Dominican Republic</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PDB9AZp3","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sp. </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reat herons</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Wm37Myyj","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ol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grayii</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ndian pond heron</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gigantic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ndi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RtLpnscS","properties":{"formattedCitation":"(Agarwal, 1960)","plainCitation":"(Agarwal, 1960)","noteIndex":0},"citationItems":[{"id":3182,"uris":["http://zotero.org/users/3615021/items/6Y2IS4EG"],"uri":["http://zotero.org/users/3615021/items/6Y2IS4EG"],"itemData":{"id":3182,"type":"article-journal","title":"Studies on the morphology, systematics and life history of Clinostomum giganticum n. sp.(Trematoda: Clinostomatidae.","container-title":"Indian Journal of Helminthology","page":"75–115","volume":"11","issue":"1/2","source":"Google Scholar","shortTitle":"Studies on the morphology, systematics and life history of Clinostomum giganticum n. sp.(Trematoda","author":[{"family":"Agarwal","given":"S. M."}],"issued":{"date-parts":[["196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Agarwal, 1960)</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ol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grayii</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Indian pond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magadh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TbgZDraR","properties":{"formattedCitation":"(Singh &amp; Prasad, 1979)","plainCitation":"(Singh &amp; Prasad, 1979)","noteIndex":0},"citationItems":[{"id":3546,"uris":["http://zotero.org/users/3615021/items/K9JV4MH7"],"uri":["http://zotero.org/users/3615021/items/K9JV4MH7"],"itemData":{"id":3546,"type":"article-journal","title":"On a new trematode Clinostomum magadhatum n. sp. from a pond heron Ardeola grayii","container-title":"Indian Journal of Zootomy","source":"Google Scholar","author":[{"family":"Singh","given":"A. K."},{"family":"Prasad","given":"D."}],"issued":{"date-parts":[["197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Singh &amp; Prasad, 197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 xml:space="preserve">Botaurus </w:t>
            </w:r>
            <w:proofErr w:type="spellStart"/>
            <w:r w:rsidRPr="007B37A8">
              <w:rPr>
                <w:rFonts w:ascii="Times New Roman" w:hAnsi="Times New Roman" w:cs="Times New Roman"/>
                <w:i/>
                <w:iCs/>
                <w:color w:val="000000"/>
                <w:sz w:val="16"/>
                <w:szCs w:val="16"/>
              </w:rPr>
              <w:t>poiciloptilus</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Australasian bitter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orn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ZdnzLSHS","properties":{"formattedCitation":"(Matthews &amp; Cribb, 1998)","plainCitation":"(Matthews &amp; Cribb, 1998)","noteIndex":0},"citationItems":[{"id":3179,"uris":["http://zotero.org/users/3615021/items/I7GCWQWR"],"uri":["http://zotero.org/users/3615021/items/I7GCWQWR"],"itemData":{"id":3179,"type":"article-journal","title":"Digenetic trematodes of the genus Clinostomum Leidy, 1856 (Digenea: Clinostomidae) from birds of Queensland, Australia, including C. wilsoni n. sp. from Egretta intermedia","container-title":"Systematic Parasitology","page":"199–208","volume":"39","issue":"3","source":"Google Scholar","shortTitle":"Digenetic trematodes of the genus Clinostomum Leidy, 1856 (Digenea","author":[{"family":"Matthews","given":"D."},{"family":"Cribb","given":"T. H."}],"issued":{"date-parts":[["199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Matthews &amp; Cribb, 199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 xml:space="preserve">Botaurus </w:t>
            </w:r>
            <w:proofErr w:type="spellStart"/>
            <w:r w:rsidRPr="007B37A8">
              <w:rPr>
                <w:rFonts w:ascii="Times New Roman" w:hAnsi="Times New Roman" w:cs="Times New Roman"/>
                <w:i/>
                <w:iCs/>
                <w:color w:val="000000"/>
                <w:sz w:val="16"/>
                <w:szCs w:val="16"/>
              </w:rPr>
              <w:t>poiciloptilus</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Australasian bitter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orn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RDxsb3Yl","properties":{"formattedCitation":"(Nicoll, 1914)","plainCitation":"(Nicoll, 1914)","noteIndex":0},"citationItems":[{"id":3493,"uris":["http://zotero.org/users/3615021/items/NAHWFCJ4"],"uri":["http://zotero.org/users/3615021/items/NAHWFCJ4"],"itemData":{"id":3493,"type":"article-journal","title":"The trematode parasites of North Queensland. II. Parasites of birds","container-title":"Parasitology","page":"105–126","volume":"7","issue":"2","source":"Google Scholar","author":[{"family":"Nicoll","given":"William"}],"issued":{"date-parts":[["1914"]]}}}],"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Nicoll, 1914)</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Bubulcus</w:t>
            </w:r>
            <w:proofErr w:type="spellEnd"/>
            <w:r w:rsidRPr="007B37A8">
              <w:rPr>
                <w:rFonts w:ascii="Times New Roman" w:hAnsi="Times New Roman" w:cs="Times New Roman"/>
                <w:i/>
                <w:iCs/>
                <w:color w:val="000000"/>
                <w:sz w:val="16"/>
                <w:szCs w:val="16"/>
              </w:rPr>
              <w:t xml:space="preserve"> ibis</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cattle egret</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giganticum</w:t>
            </w:r>
            <w:proofErr w:type="spellEnd"/>
            <w:r w:rsidRPr="007B37A8">
              <w:rPr>
                <w:rFonts w:ascii="Times New Roman" w:hAnsi="Times New Roman" w:cs="Times New Roman"/>
                <w:i/>
                <w:iCs/>
                <w:color w:val="000000"/>
                <w:sz w:val="16"/>
                <w:szCs w:val="16"/>
              </w:rPr>
              <w:t xml:space="preserve"> </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ndi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ej7oqc7R","properties":{"formattedCitation":"(Agarwal, 1960)","plainCitation":"(Agarwal, 1960)","noteIndex":0},"citationItems":[{"id":3182,"uris":["http://zotero.org/users/3615021/items/6Y2IS4EG"],"uri":["http://zotero.org/users/3615021/items/6Y2IS4EG"],"itemData":{"id":3182,"type":"article-journal","title":"Studies on the morphology, systematics and life history of Clinostomum giganticum n. sp.(Trematoda: Clinostomatidae.","container-title":"Indian Journal of Helminthology","page":"75–115","volume":"11","issue":"1/2","source":"Google Scholar","shortTitle":"Studies on the morphology, systematics and life history of Clinostomum giganticum n. sp.(Trematoda","author":[{"family":"Agarwal","given":"S. M."}],"issued":{"date-parts":[["196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Agarwal, 1960)</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Bubulcus</w:t>
            </w:r>
            <w:proofErr w:type="spellEnd"/>
            <w:r w:rsidRPr="007B37A8">
              <w:rPr>
                <w:rFonts w:ascii="Times New Roman" w:hAnsi="Times New Roman" w:cs="Times New Roman"/>
                <w:i/>
                <w:iCs/>
                <w:color w:val="000000"/>
                <w:sz w:val="16"/>
                <w:szCs w:val="16"/>
              </w:rPr>
              <w:t xml:space="preserve"> ibis</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cattle egret</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5fSJu4rY","properties":{"formattedCitation":"(Caffara {\\i{}et al.}, 2011)","plainCitation":"(Caffara et al., 2011)","noteIndex":0},"citationItems":[{"id":2225,"uris":["http://zotero.org/users/3615021/items/HGKSANNB"],"uri":["http://zotero.org/users/3615021/items/HGKSANNB"],"itemData":{"id":2225,"type":"article-journal","title":"Morphological and molecular differentiation of Clinostomum complanatum and Clinostomum marginatum (Digenea: Clinostomidae) metacercariae and adults","container-title":"Journal of Parasitology","page":"884–891","volume":"97","issue":"5","source":"Google Scholar","shortTitle":"Morphological and molecular differentiation of Clinostomum complanatum and Clinostomum marginatum (Digenea","author":[{"family":"Caffara","given":"Monica"},{"family":"Locke","given":"Sean A."},{"family":"Gustinelli","given":"Andrea"},{"family":"Marcogliese","given":"David J."},{"family":"Fioravanti","given":"Maria L."}],"issued":{"date-parts":[["201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Bubulcus</w:t>
            </w:r>
            <w:proofErr w:type="spellEnd"/>
            <w:r w:rsidRPr="007B37A8">
              <w:rPr>
                <w:rFonts w:ascii="Times New Roman" w:hAnsi="Times New Roman" w:cs="Times New Roman"/>
                <w:i/>
                <w:iCs/>
                <w:color w:val="000000"/>
                <w:sz w:val="16"/>
                <w:szCs w:val="16"/>
              </w:rPr>
              <w:t xml:space="preserve"> ibis</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cattle egret</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Y9n38de9","properties":{"formattedCitation":"(Caffara {\\i{}et al.}, 2011)","plainCitation":"(Caffara et al., 2011)","noteIndex":0},"citationItems":[{"id":2225,"uris":["http://zotero.org/users/3615021/items/HGKSANNB"],"uri":["http://zotero.org/users/3615021/items/HGKSANNB"],"itemData":{"id":2225,"type":"article-journal","title":"Morphological and molecular differentiation of Clinostomum complanatum and Clinostomum marginatum (Digenea: Clinostomidae) metacercariae and adults","container-title":"Journal of Parasitology","page":"884–891","volume":"97","issue":"5","source":"Google Scholar","shortTitle":"Morphological and molecular differentiation of Clinostomum complanatum and Clinostomum marginatum (Digenea","author":[{"family":"Caffara","given":"Monica"},{"family":"Locke","given":"Sean A."},{"family":"Gustinelli","given":"Andrea"},{"family":"Marcogliese","given":"David J."},{"family":"Fioravanti","given":"Maria L."}],"issued":{"date-parts":[["201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Bubulcus</w:t>
            </w:r>
            <w:proofErr w:type="spellEnd"/>
            <w:r w:rsidRPr="007B37A8">
              <w:rPr>
                <w:rFonts w:ascii="Times New Roman" w:hAnsi="Times New Roman" w:cs="Times New Roman"/>
                <w:i/>
                <w:iCs/>
                <w:color w:val="000000"/>
                <w:sz w:val="16"/>
                <w:szCs w:val="16"/>
              </w:rPr>
              <w:t xml:space="preserve"> ibis</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cattle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AVEsOuto","properties":{"formattedCitation":"(Stuart {\\i{}et al.}, 1972)","plainCitation":"(Stuart et al., 1972)","noteIndex":0},"citationItems":[{"id":3557,"uris":["http://zotero.org/users/3615021/items/4CI4NLJ9"],"uri":["http://zotero.org/users/3615021/items/4CI4NLJ9"],"itemData":{"id":3557,"type":"article-journal","title":"Endoparasites of the cattle egret (Bubulcus ibis) in Alabama.","container-title":"Journal of Parasitology","volume":"58","issue":"3","source":"Google Scholar","author":[{"family":"Stuart","given":"J. J."},{"family":"Dismukes","given":"J. F."},{"family":"Dixon","given":"C. F."}],"issued":{"date-parts":[["1972"]]}}}],"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tuart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72)</w:t>
            </w:r>
            <w:r>
              <w:rPr>
                <w:rFonts w:ascii="Times New Roman" w:hAnsi="Times New Roman" w:cs="Times New Roman"/>
                <w:color w:val="000000"/>
                <w:sz w:val="16"/>
                <w:szCs w:val="16"/>
              </w:rPr>
              <w:fldChar w:fldCharType="end"/>
            </w:r>
            <w:r w:rsidR="00A35EA4" w:rsidRPr="007B37A8">
              <w:rPr>
                <w:rFonts w:ascii="Times New Roman" w:hAnsi="Times New Roman" w:cs="Times New Roman"/>
                <w:color w:val="000000"/>
                <w:sz w:val="16"/>
                <w:szCs w:val="16"/>
              </w:rPr>
              <w:t xml:space="preserve"> </w:t>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Bubulcus</w:t>
            </w:r>
            <w:proofErr w:type="spellEnd"/>
            <w:r w:rsidRPr="007B37A8">
              <w:rPr>
                <w:rFonts w:ascii="Times New Roman" w:hAnsi="Times New Roman" w:cs="Times New Roman"/>
                <w:i/>
                <w:iCs/>
                <w:color w:val="000000"/>
                <w:sz w:val="16"/>
                <w:szCs w:val="16"/>
              </w:rPr>
              <w:t xml:space="preserve"> ibis</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cattle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tilapiae</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Republic of Kore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OslXQKQw","properties":{"formattedCitation":"(Ukoli, 1966)","plainCitation":"(Ukoli, 1966)","noteIndex":0},"citationItems":[{"id":2989,"uris":["http://zotero.org/users/3615021/items/74P96MP7"],"uri":["http://zotero.org/users/3615021/items/74P96MP7"],"itemData":{"id":2989,"type":"article-journal","title":"On the life history, growth and development from the metacercarial stage to adulthood, of Clinostomum tilapiae Ukoli, 1966","container-title":"Journal of Helminthology","page":"215–226","volume":"40","issue":"1-2","source":"Google Scholar","author":[{"family":"Ukoli","given":"F. M. A."}],"issued":{"date-parts":[["1966"]]}}}],"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Ukoli, 1966)</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Ciconia maguari</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proofErr w:type="spellStart"/>
            <w:r w:rsidRPr="007B37A8">
              <w:rPr>
                <w:rFonts w:ascii="Times New Roman" w:hAnsi="Times New Roman" w:cs="Times New Roman"/>
                <w:color w:val="000000"/>
                <w:sz w:val="16"/>
                <w:szCs w:val="16"/>
              </w:rPr>
              <w:t>maquari</w:t>
            </w:r>
            <w:proofErr w:type="spellEnd"/>
            <w:r w:rsidRPr="007B37A8">
              <w:rPr>
                <w:rFonts w:ascii="Times New Roman" w:hAnsi="Times New Roman" w:cs="Times New Roman"/>
                <w:color w:val="000000"/>
                <w:sz w:val="16"/>
                <w:szCs w:val="16"/>
              </w:rPr>
              <w:t xml:space="preserve"> stork</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detrunc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kPFrh9Jj","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ochleariu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chlearius</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oat-billed heron</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chlidor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B16DA1"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wUv9Mi63","properties":{"formattedCitation":"(Sereno-Uribe {\\i{}et al.}, 2018)","plainCitation":"(Sereno-Uribe et al., 2018)","noteIndex":0},"citationItems":[{"id":3637,"uris":["http://zotero.org/users/3615021/items/29TQ2CBV"],"uri":["http://zotero.org/users/3615021/items/29TQ2CBV"],"itemData":{"id":3637,"type":"article-journal","title":"Three new species of Clinostomum Leidy, 1856 (Trematoda) from Middle American fish-eating birds","container-title":"Parasitology research","page":"1–15","source":"Google Scholar","author":[{"family":"Sereno-Uribe","given":"Ana L."},{"family":"García-Varela","given":"Martín"},{"family":"Pinacho-Pinacho","given":"Carlos D."},{"family":"León","given":"Gerardo Pérez-Ponce","non-dropping-particle":"de"}],"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reno-Urib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lastRenderedPageBreak/>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aerule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little blue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0C4A56"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m6UtCMWP","properties":{"formattedCitation":"(Sepulveda {\\i{}et al.}, 1996)","plainCitation":"(Sepulveda et al., 1996)","noteIndex":0},"citationItems":[{"id":3428,"uris":["http://zotero.org/users/3615021/items/AZH88674"],"uri":["http://zotero.org/users/3615021/items/AZH88674"],"itemData":{"id":3428,"type":"article-journal","title":"Parasitic helminths of the little blue heron, Egretta caerulea, in southern Florida","container-title":"Journal of the Helminthological Society of Washington","page":"136–140","volume":"63","source":"Google Scholar","author":[{"family":"Sepulveda","given":"MARIA SOLEDAD"},{"family":"SpALDiNG","given":"MARILYN G."},{"family":"KiNSELLA","given":"JOHN M."},{"family":"Forrester","given":"D. J."}],"issued":{"date-parts":[["1996"]]}}}],"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pulved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6)</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aerulea</w:t>
            </w:r>
            <w:proofErr w:type="spellEnd"/>
            <w:r w:rsidRPr="007B37A8">
              <w:rPr>
                <w:rFonts w:ascii="Times New Roman" w:hAnsi="Times New Roman" w:cs="Times New Roman"/>
                <w:i/>
                <w:iCs/>
                <w:color w:val="000000"/>
                <w:sz w:val="16"/>
                <w:szCs w:val="16"/>
              </w:rPr>
              <w:t> </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little blue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luans</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7B37A8" w:rsidRDefault="00DD0AC3"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VD5WuQro","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garzett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little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Japan</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7B37A8" w:rsidRDefault="00DD0AC3"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exn11SKK","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garzett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little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taly</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Europe</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WDaQ1HjW","properties":{"formattedCitation":"(Caffara {\\i{}et al.}, 2011)","plainCitation":"(Caffara et al., 2011)","noteIndex":0},"citationItems":[{"id":2225,"uris":["http://zotero.org/users/3615021/items/HGKSANNB"],"uri":["http://zotero.org/users/3615021/items/HGKSANNB"],"itemData":{"id":2225,"type":"article-journal","title":"Morphological and molecular differentiation of Clinostomum complanatum and Clinostomum marginatum (Digenea: Clinostomidae) metacercariae and adults","container-title":"Journal of Parasitology","page":"884–891","volume":"97","issue":"5","source":"Google Scholar","shortTitle":"Morphological and molecular differentiation of Clinostomum complanatum and Clinostomum marginatum (Digenea","author":[{"family":"Caffara","given":"Monica"},{"family":"Locke","given":"Sean A."},{"family":"Gustinelli","given":"Andrea"},{"family":"Marcogliese","given":"David J."},{"family":"Fioravanti","given":"Maria L."}],"issued":{"date-parts":[["201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garzett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little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LzwrREzv","properties":{"formattedCitation":"(Matthews &amp; Cribb, 1998)","plainCitation":"(Matthews &amp; Cribb, 1998)","noteIndex":0},"citationItems":[{"id":3179,"uris":["http://zotero.org/users/3615021/items/I7GCWQWR"],"uri":["http://zotero.org/users/3615021/items/I7GCWQWR"],"itemData":{"id":3179,"type":"article-journal","title":"Digenetic trematodes of the genus Clinostomum Leidy, 1856 (Digenea: Clinostomidae) from birds of Queensland, Australia, including C. wilsoni n. sp. from Egretta intermedia","container-title":"Systematic Parasitology","page":"199–208","volume":"39","issue":"3","source":"Google Scholar","shortTitle":"Digenetic trematodes of the genus Clinostomum Leidy, 1856 (Digenea","author":[{"family":"Matthews","given":"D."},{"family":"Cribb","given":"T. H."}],"issued":{"date-parts":[["199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Matthews &amp; Cribb, 199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intermedi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plumed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Japan</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5kb16WsN","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intermedi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plumed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pHMr4hAI","properties":{"formattedCitation":"(Matthews &amp; Cribb, 1998)","plainCitation":"(Matthews &amp; Cribb, 1998)","noteIndex":0},"citationItems":[{"id":3179,"uris":["http://zotero.org/users/3615021/items/I7GCWQWR"],"uri":["http://zotero.org/users/3615021/items/I7GCWQWR"],"itemData":{"id":3179,"type":"article-journal","title":"Digenetic trematodes of the genus Clinostomum Leidy, 1856 (Digenea: Clinostomidae) from birds of Queensland, Australia, including C. wilsoni n. sp. from Egretta intermedia","container-title":"Systematic Parasitology","page":"199–208","volume":"39","issue":"3","source":"Google Scholar","shortTitle":"Digenetic trematodes of the genus Clinostomum Leidy, 1856 (Digenea","author":[{"family":"Matthews","given":"D."},{"family":"Cribb","given":"T. H."}],"issued":{"date-parts":[["199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Matthews &amp; Cribb, 199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intermedia</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plumed egre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wilsoni</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XcGAB8Cn","properties":{"formattedCitation":"(Matthews &amp; Cribb, 1998)","plainCitation":"(Matthews &amp; Cribb, 1998)","noteIndex":0},"citationItems":[{"id":3179,"uris":["http://zotero.org/users/3615021/items/I7GCWQWR"],"uri":["http://zotero.org/users/3615021/items/I7GCWQWR"],"itemData":{"id":3179,"type":"article-journal","title":"Digenetic trematodes of the genus Clinostomum Leidy, 1856 (Digenea: Clinostomidae) from birds of Queensland, Australia, including C. wilsoni n. sp. from Egretta intermedia","container-title":"Systematic Parasitology","page":"199–208","volume":"39","issue":"3","source":"Google Scholar","shortTitle":"Digenetic trematodes of the genus Clinostomum Leidy, 1856 (Digenea","author":[{"family":"Matthews","given":"D."},{"family":"Cribb","given":"T. H."}],"issued":{"date-parts":[["199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Matthews &amp; Cribb, 199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novaehollandiae</w:t>
            </w:r>
            <w:proofErr w:type="spellEnd"/>
            <w:r w:rsidRPr="007B37A8">
              <w:rPr>
                <w:rFonts w:ascii="Times New Roman" w:hAnsi="Times New Roman" w:cs="Times New Roman"/>
                <w:i/>
                <w:iCs/>
                <w:color w:val="000000"/>
                <w:sz w:val="16"/>
                <w:szCs w:val="16"/>
              </w:rPr>
              <w:t> </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white-faced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gNQELHAS","properties":{"formattedCitation":"(Matthews &amp; Cribb, 1998)","plainCitation":"(Matthews &amp; Cribb, 1998)","noteIndex":0},"citationItems":[{"id":3179,"uris":["http://zotero.org/users/3615021/items/I7GCWQWR"],"uri":["http://zotero.org/users/3615021/items/I7GCWQWR"],"itemData":{"id":3179,"type":"article-journal","title":"Digenetic trematodes of the genus Clinostomum Leidy, 1856 (Digenea: Clinostomidae) from birds of Queensland, Australia, including C. wilsoni n. sp. from Egretta intermedia","container-title":"Systematic Parasitology","page":"199–208","volume":"39","issue":"3","source":"Google Scholar","shortTitle":"Digenetic trematodes of the genus Clinostomum Leidy, 1856 (Digenea","author":[{"family":"Matthews","given":"D."},{"family":"Cribb","given":"T. H."}],"issued":{"date-parts":[["199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Matthews &amp; Cribb, 199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thul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nowy egret</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sidR="008F7A08">
              <w:rPr>
                <w:rFonts w:ascii="Times New Roman" w:hAnsi="Times New Roman" w:cs="Times New Roman"/>
                <w:color w:val="000000"/>
                <w:sz w:val="16"/>
                <w:szCs w:val="16"/>
              </w:rPr>
              <w:instrText xml:space="preserve"> ADDIN ZOTERO_ITEM CSL_CITATION {"citationID":"QUHkiB8i","properties":{"formattedCitation":"(Dias {\\i{}et al.}, 2003b)","plainCitation":"(Dias et al., 2003b)","noteIndex":0},"citationItems":[{"id":3171,"uris":["http://zotero.org/users/3615021/items/6HZAGVYZ"],"uri":["http://zotero.org/users/3615021/items/6HZAGVYZ"],"itemData":{"id":3171,"type":"article-journal","title":"The life cycle of Clinostomum complanatum Rudolphi, 1814 (Digenea, Clinostomidae) on the floodplain of the high Paraná river, Brazil","container-title":"Parasitology Research","page":"506-508","volume":"89","issue":"6","source":"Springer Link","abstract":"The life cycle of the digenetic trematode Clinostomum complanatum was studied on the floodplain of the high Paraná river, Brazil. Sampling was done between June 1999 and June 2000. The mollusc Biomphalaria peregrina was the first intermediate host with a prevalence of infection of 0.75%. The fish Loricariichthys platymetopon, Hoplosternum littorale, Parauchenipterus galeatus, Hoplias malabaricus and Loricaria sp. were second intermediate hosts, with the prevalence varying from 2.45% (H. malabaricus) to 60.8% (L. platymetopon). The birds Ardea cocoi, Phalacrocorax brasilianus, Egretta alba and Egretta thula were definitive hosts, with the prevalence ranging between 5.5% (E. thula) and 95% (A. cocoi). The high prevalences in birds, especially in A. cocoi, suggest some kind of mechanism facilitating the predation of infected fish. The importance of the various hosts is discussed, and it is concluded that the floodplain of the high Paraná river has suitable conditions for the maintenance of the life cycle of C. complanatum.","DOI":"10.1007/s00436-002-0796-z","ISSN":"1432-1955","journalAbbreviation":"Parasitol Res","language":"en","author":[{"family":"Dias","given":"M. L. G. G."},{"family":"Eiras","given":"J. C."},{"family":"Machado","given":"M. H."},{"family":"Souza","given":"G. T. R."},{"family":"Pavanelli","given":"G. C."}],"issued":{"date-parts":[["200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Dias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3b)</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thul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nowy egret</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rquus</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dVaZ7f0F","properties":{"formattedCitation":"(Sereno-Uribe {\\i{}et al.}, 2018)","plainCitation":"(Sereno-Uribe et al., 2018)","noteIndex":0},"citationItems":[{"id":3637,"uris":["http://zotero.org/users/3615021/items/29TQ2CBV"],"uri":["http://zotero.org/users/3615021/items/29TQ2CBV"],"itemData":{"id":3637,"type":"article-journal","title":"Three new species of Clinostomum Leidy, 1856 (Trematoda) from Middle American fish-eating birds","container-title":"Parasitology research","page":"1–15","source":"Google Scholar","author":[{"family":"Sereno-Uribe","given":"Ana L."},{"family":"García-Varela","given":"Martín"},{"family":"Pinacho-Pinacho","given":"Carlos D."},{"family":"León","given":"Gerardo Pérez-Ponce","non-dropping-particle":"de"}],"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reno-Urib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Egrett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thul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nowy egret</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affarae</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b9P5VsAK","properties":{"formattedCitation":"(Sereno-Uribe {\\i{}et al.}, 2018)","plainCitation":"(Sereno-Uribe et al., 2018)","noteIndex":0},"citationItems":[{"id":3637,"uris":["http://zotero.org/users/3615021/items/29TQ2CBV"],"uri":["http://zotero.org/users/3615021/items/29TQ2CBV"],"itemData":{"id":3637,"type":"article-journal","title":"Three new species of Clinostomum Leidy, 1856 (Trematoda) from Middle American fish-eating birds","container-title":"Parasitology research","page":"1–15","source":"Google Scholar","author":[{"family":"Sereno-Uribe","given":"Ana L."},{"family":"García-Varela","given":"Martín"},{"family":"Pinacho-Pinacho","given":"Carlos D."},{"family":"León","given":"Gerardo Pérez-Ponce","non-dropping-particle":"de"}],"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reno-Urib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Gorsachiu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goisagi</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Japanese night heron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Japan</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vxafeCpn","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Microcarbo</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niger</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little cormoran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wadhi</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Pakistan</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JAOnUEz7","properties":{"formattedCitation":"(Abro {\\i{}et al.}, 2016)","plainCitation":"(Abro et al., 2016)","noteIndex":0},"citationItems":[{"id":3197,"uris":["http://zotero.org/users/3615021/items/336JC6UA"],"uri":["http://zotero.org/users/3615021/items/336JC6UA"],"itemData":{"id":3197,"type":"article-journal","title":"Description of a new species Clinostomum awadhi n. sp.(Trematoda: Clinostomidae) in Phalacorcorax niger(Aves: Phalacrocoracidae) of Sanghar, Sindh, Pakistan","container-title":"Journal of NBR","page":"122–128","volume":"5","issue":"3","source":"Google Scholar","shortTitle":"Description of a new species Clinostomum awadhi n. sp.(Trematoda","author":[{"family":"Abro","given":"Muhammad Moosa"},{"family":"Dharejo","given":"Ali Murtaza"},{"family":"Khan","given":"Muhammad Munif"},{"family":"Birmani","given":"Nadir Ali"}],"issued":{"date-parts":[["2016"]]}}}],"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Abr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6)</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Microcarbo</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niger</w:t>
            </w:r>
            <w:proofErr w:type="spellEnd"/>
            <w:r w:rsidRPr="007B37A8">
              <w:rPr>
                <w:rFonts w:ascii="Times New Roman" w:hAnsi="Times New Roman" w:cs="Times New Roman"/>
                <w:i/>
                <w:iCs/>
                <w:color w:val="000000"/>
                <w:sz w:val="16"/>
                <w:szCs w:val="16"/>
              </w:rPr>
              <w:t> </w:t>
            </w:r>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little cormorant </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Pakistan</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WJszt07r","properties":{"formattedCitation":"(Monks {\\i{}et al.}, 2005)","plainCitation":"(Monks et al., 2005)","noteIndex":0},"citationItems":[{"id":3480,"uris":["http://zotero.org/users/3615021/items/RFVBKRWN"],"uri":["http://zotero.org/users/3615021/items/RFVBKRWN"],"itemData":{"id":3480,"type":"article-journal","title":"Helminths of freshwater fishes from the Metztitlán Canyon Reserve of the Biosphere, Hidalgo, Mexico","container-title":"Comparative Parasitology","page":"212–219","volume":"72","issue":"2","source":"Google Scholar","author":[{"family":"Monks","given":"Scott"},{"family":"Zárate-Ramírez","given":"Víctor Rafael"},{"family":"Pulido-Flores","given":"Griselda"}],"issued":{"date-parts":[["2005"]]}}}],"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Monks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5)</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Mycteri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mericana</w:t>
            </w:r>
            <w:proofErr w:type="spellEnd"/>
          </w:p>
        </w:tc>
        <w:tc>
          <w:tcPr>
            <w:tcW w:w="748"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wood stork</w:t>
            </w:r>
          </w:p>
        </w:tc>
        <w:tc>
          <w:tcPr>
            <w:tcW w:w="833"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detruncatum</w:t>
            </w:r>
            <w:proofErr w:type="spellEnd"/>
          </w:p>
        </w:tc>
        <w:tc>
          <w:tcPr>
            <w:tcW w:w="709"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A35EA4" w:rsidRPr="007B37A8" w:rsidRDefault="00A35EA4"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A35EA4"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TpKllciG","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Mycteri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mericana</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wood stork</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gXFMrHqx","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Mycteri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mericana</w:t>
            </w:r>
            <w:proofErr w:type="spellEnd"/>
            <w:r w:rsidRPr="007B37A8">
              <w:rPr>
                <w:rFonts w:ascii="Times New Roman" w:hAnsi="Times New Roman" w:cs="Times New Roman"/>
                <w:i/>
                <w:iCs/>
                <w:color w:val="000000"/>
                <w:sz w:val="16"/>
                <w:szCs w:val="16"/>
              </w:rPr>
              <w:t> </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wood stork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sorbens</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zT4HRiOo","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Nycti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aledonic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nankeen night hero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ZlyIgNmy","properties":{"formattedCitation":"(Matthews &amp; Cribb, 1998)","plainCitation":"(Matthews &amp; Cribb, 1998)","noteIndex":0},"citationItems":[{"id":3179,"uris":["http://zotero.org/users/3615021/items/I7GCWQWR"],"uri":["http://zotero.org/users/3615021/items/I7GCWQWR"],"itemData":{"id":3179,"type":"article-journal","title":"Digenetic trematodes of the genus Clinostomum Leidy, 1856 (Digenea: Clinostomidae) from birds of Queensland, Australia, including C. wilsoni n. sp. from Egretta intermedia","container-title":"Systematic Parasitology","page":"199–208","volume":"39","issue":"3","source":"Google Scholar","shortTitle":"Digenetic trematodes of the genus Clinostomum Leidy, 1856 (Digenea","author":[{"family":"Matthews","given":"D."},{"family":"Cribb","given":"T. H."}],"issued":{"date-parts":[["199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Matthews &amp; Cribb, 199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Nycti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aledonic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nankeen night hero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orn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BzdqxpVM","properties":{"formattedCitation":"(Matthews &amp; Cribb, 1998)","plainCitation":"(Matthews &amp; Cribb, 1998)","noteIndex":0},"citationItems":[{"id":3179,"uris":["http://zotero.org/users/3615021/items/I7GCWQWR"],"uri":["http://zotero.org/users/3615021/items/I7GCWQWR"],"itemData":{"id":3179,"type":"article-journal","title":"Digenetic trematodes of the genus Clinostomum Leidy, 1856 (Digenea: Clinostomidae) from birds of Queensland, Australia, including C. wilsoni n. sp. from Egretta intermedia","container-title":"Systematic Parasitology","page":"199–208","volume":"39","issue":"3","source":"Google Scholar","shortTitle":"Digenetic trematodes of the genus Clinostomum Leidy, 1856 (Digenea","author":[{"family":"Matthews","given":"D."},{"family":"Cribb","given":"T. H."}],"issued":{"date-parts":[["199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Matthews &amp; Cribb, 199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Nycti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aledonic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nankeen night hero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orn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FuzYPY0D","properties":{"formattedCitation":"(Nicoll, 1914)","plainCitation":"(Nicoll, 1914)","noteIndex":0},"citationItems":[{"id":3493,"uris":["http://zotero.org/users/3615021/items/NAHWFCJ4"],"uri":["http://zotero.org/users/3615021/items/NAHWFCJ4"],"itemData":{"id":3493,"type":"article-journal","title":"The trematode parasites of North Queensland. II. Parasites of birds","container-title":"Parasitology","page":"105–126","volume":"7","issue":"2","source":"Google Scholar","author":[{"family":"Nicoll","given":"William"}],"issued":{"date-parts":[["1914"]]}}}],"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Nicoll, 1914)</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Nycti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gardetti</w:t>
            </w:r>
            <w:proofErr w:type="spellEnd"/>
            <w:r w:rsidRPr="007B37A8">
              <w:rPr>
                <w:rFonts w:ascii="Times New Roman" w:hAnsi="Times New Roman" w:cs="Times New Roman"/>
                <w:i/>
                <w:iCs/>
                <w:color w:val="000000"/>
                <w:sz w:val="16"/>
                <w:szCs w:val="16"/>
              </w:rPr>
              <w:t> </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luans</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XYhJOYav","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Nycticorax</w:t>
            </w:r>
            <w:proofErr w:type="spellEnd"/>
            <w:r w:rsidRPr="007B37A8">
              <w:rPr>
                <w:rFonts w:ascii="Times New Roman" w:hAnsi="Times New Roman" w:cs="Times New Roman"/>
                <w:i/>
                <w:iCs/>
                <w:color w:val="000000"/>
                <w:sz w:val="16"/>
                <w:szCs w:val="16"/>
              </w:rPr>
              <w:t xml:space="preserve"> griseus </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heterostom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taly</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Europe</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gTMRrzM0","properties":{"formattedCitation":"(Braun, 1899)","plainCitation":"(Braun, 1899)","noteIndex":0},"citationItems":[{"id":3289,"uris":["http://zotero.org/users/3615021/items/HNCJITM3"],"uri":["http://zotero.org/users/3615021/items/HNCJITM3"],"itemData":{"id":3289,"type":"article-journal","title":"Über Clinostomum Leidy","container-title":"Zoologischer Anzeiger","page":"489–493","volume":"22","issue":"603","source":"Google Scholar","author":[{"family":"Braun","given":"MGCC"}],"issued":{"date-parts":[["189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un, 189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Nycti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nycticorax</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black-crowned night hero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Republic of Zimbabwe</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KdPbkuIe","properties":{"formattedCitation":"(Echi {\\i{}et al.}, 2009)","plainCitation":"(Echi et al., 2009)","noteIndex":0},"citationItems":[{"id":3255,"uris":["http://zotero.org/users/3615021/items/MPALMZ4H"],"uri":["http://zotero.org/users/3615021/items/MPALMZ4H"],"itemData":{"id":3255,"type":"article-journal","title":"Co–infection and Morphometrics of three Clinostomatids (Digenea: Clinostomatidae) in Tilapia guinenesis Bleeker, 1862 from Opi Lake, Nigeria","container-title":"Bio-Research","page":"432–436","volume":"7","issue":"1","source":"Google Scholar","shortTitle":"Co–infection and Morphometrics of three Clinostomatids (Digenea","author":[{"family":"Echi","given":"P. C."},{"family":"Okafor","given":"F. C."},{"family":"Eyo","given":"J. E."}],"issued":{"date-parts":[["200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Ech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lastRenderedPageBreak/>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Nycti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nycticorax</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black-crowned night hero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fric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uOz1DyUw","properties":{"formattedCitation":"(Olivier {\\i{}et al.}, 2009)","plainCitation":"(Olivier et al., 2009)","noteIndex":0},"citationItems":[{"id":3504,"uris":["http://zotero.org/users/3615021/items/9CTK2PGZ"],"uri":["http://zotero.org/users/3615021/items/9CTK2PGZ"],"itemData":{"id":3504,"type":"article-journal","title":"Report on some monogenean and clinostomid infestations of freshwater fish and waterbird hosts in Middle Letaba Dam, Limpopo Province, South Africa","container-title":"Onderstepoort Journal of Veterinary Research","page":"187–199","volume":"76","issue":"2","source":"Google Scholar","author":[{"family":"Olivier","given":"P. A. S."},{"family":"Luus-Powell","given":"Wilmien J."},{"family":"Saayman","given":"J. E."}],"issued":{"date-parts":[["200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Olivi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elecanu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nspicillat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Australian pelica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ustraliense</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Queensland</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ustrali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mLbBESSE","properties":{"formattedCitation":"(Matthews &amp; Cribb, 1998)","plainCitation":"(Matthews &amp; Cribb, 1998)","noteIndex":0},"citationItems":[{"id":3179,"uris":["http://zotero.org/users/3615021/items/I7GCWQWR"],"uri":["http://zotero.org/users/3615021/items/I7GCWQWR"],"itemData":{"id":3179,"type":"article-journal","title":"Digenetic trematodes of the genus Clinostomum Leidy, 1856 (Digenea: Clinostomidae) from birds of Queensland, Australia, including C. wilsoni n. sp. from Egretta intermedia","container-title":"Systematic Parasitology","page":"199–208","volume":"39","issue":"3","source":"Google Scholar","shortTitle":"Digenetic trematodes of the genus Clinostomum Leidy, 1856 (Digenea","author":[{"family":"Matthews","given":"D."},{"family":"Cribb","given":"T. H."}],"issued":{"date-parts":[["199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Matthews &amp; Cribb, 199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elecanu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erythrorhyncho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merican white pelicans</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aSKIkgH0","properties":{"formattedCitation":"(Kinsella, 1972)","plainCitation":"(Kinsella, 1972)","noteIndex":0},"citationItems":[{"id":3425,"uris":["http://zotero.org/users/3615021/items/IVX83EBI"],"uri":["http://zotero.org/users/3615021/items/IVX83EBI"],"itemData":{"id":3425,"type":"article-journal","title":"Helminth Parasites of the Black Skimmer, Rynchops nigra, from Lake Okeechobee, Florida","container-title":"Journal of Parasitology","page":"780–780","volume":"58","issue":"4","source":"Google Scholar","author":[{"family":"Kinsella","given":"John M."}],"issued":{"date-parts":[["1972"]]}}}],"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Kinsella, 1972)</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elecanu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erythrorhyncho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American white pelica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ttenu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IJXQcMXK","properties":{"formattedCitation":"(Uzmann &amp; Douglas, 1966)","plainCitation":"(Uzmann &amp; Douglas, 1966)","noteIndex":0},"citationItems":[{"id":3043,"uris":["http://zotero.org/users/3615021/items/FHCD8WGE"],"uri":["http://zotero.org/users/3615021/items/FHCD8WGE"],"itemData":{"id":3043,"type":"article-journal","title":"Clinostomum marginatum in steelhead trout (Salmo gairdneri) and cutthroat trout (Salmo clarki) in a western Washington lake","container-title":"Transactions of the American Fisheries Society","page":"35–38","volume":"95","issue":"1","source":"Google Scholar","author":[{"family":"Uzmann","given":"Joseph R."},{"family":"Douglas","given":"John"}],"issued":{"date-parts":[["1966"]]}}}],"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Uzmann &amp; Douglas, 1966)</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elecanu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onocrotal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white pelica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halacrocoracis</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gand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WijQIrIU","properties":{"formattedCitation":"(Peirce &amp; Din, 1970)","plainCitation":"(Peirce &amp; Din, 1970)","noteIndex":0},"citationItems":[{"id":3515,"uris":["http://zotero.org/users/3615021/items/RQD25U2D"],"uri":["http://zotero.org/users/3615021/items/RQD25U2D"],"itemData":{"id":3515,"type":"article-journal","title":"Two new hosts for Clinostomum phalacrocoracis Dubois, 1931 (Trematoda), from Uganda.","container-title":"Journal of Parasitology","volume":"56","issue":"3","source":"Google Scholar","author":[{"family":"Peirce","given":"M. A."},{"family":"Din","given":"N. A."}],"issued":{"date-parts":[["197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Peirce &amp; Din, 1970)</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elecanu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onocrotal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at white pelica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halacrocoracis</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ozambique</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MH4oHVrZ","properties":{"formattedCitation":"(Tendeiro {\\i{}et al.}, 1974)","plainCitation":"(Tendeiro et al., 1974)","noteIndex":0},"citationItems":[{"id":3580,"uris":["http://zotero.org/users/3615021/items/W28X3G5A"],"uri":["http://zotero.org/users/3615021/items/W28X3G5A"],"itemData":{"id":3580,"type":"article-journal","title":"Sobre dois clinostomideos (Trematoda, Digenea) parasitas do pelicano, Pelecanus onocrotalus L. com descricao de uma especie nova.","container-title":"Revista de Ciências Veterinárias. Universidade de Lourenço Marques (Ser A)","page":"45-71","volume":"7","author":[{"family":"Tendeiro","given":"J."},{"family":"Travassos Santos Dias","given":"J.A."},{"family":"Fazendeiro do Carmo Martins","given":"MI"}],"issued":{"date-parts":[["1974"]]}}}],"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Tendeir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74)</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elecanu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rufescen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pink-backed pelica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halacrocoracis</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gand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oSxY4DLu","properties":{"formattedCitation":"(Peirce &amp; Din, 1970)","plainCitation":"(Peirce &amp; Din, 1970)","noteIndex":0},"citationItems":[{"id":3515,"uris":["http://zotero.org/users/3615021/items/RQD25U2D"],"uri":["http://zotero.org/users/3615021/items/RQD25U2D"],"itemData":{"id":3515,"type":"article-journal","title":"Two new hosts for Clinostomum phalacrocoracis Dubois, 1931 (Trematoda), from Uganda.","container-title":"Journal of Parasitology","volume":"56","issue":"3","source":"Google Scholar","author":[{"family":"Peirce","given":"M. A."},{"family":"Din","given":"N. A."}],"issued":{"date-parts":[["197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Peirce &amp; Din, 1970)</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halacrocorax</w:t>
            </w:r>
            <w:proofErr w:type="spellEnd"/>
            <w:r w:rsidRPr="007B37A8">
              <w:rPr>
                <w:rFonts w:ascii="Times New Roman" w:hAnsi="Times New Roman" w:cs="Times New Roman"/>
                <w:i/>
                <w:iCs/>
                <w:color w:val="000000"/>
                <w:sz w:val="16"/>
                <w:szCs w:val="16"/>
              </w:rPr>
              <w:t xml:space="preserve"> africanus</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reed cormorant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fric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64O1LbTO","properties":{"formattedCitation":"(Olivier {\\i{}et al.}, 2009)","plainCitation":"(Olivier et al., 2009)","noteIndex":0},"citationItems":[{"id":3504,"uris":["http://zotero.org/users/3615021/items/9CTK2PGZ"],"uri":["http://zotero.org/users/3615021/items/9CTK2PGZ"],"itemData":{"id":3504,"type":"article-journal","title":"Report on some monogenean and clinostomid infestations of freshwater fish and waterbird hosts in Middle Letaba Dam, Limpopo Province, South Africa","container-title":"Onderstepoort Journal of Veterinary Research","page":"187–199","volume":"76","issue":"2","source":"Google Scholar","author":[{"family":"Olivier","given":"P. A. S."},{"family":"Luus-Powell","given":"Wilmien J."},{"family":"Saayman","given":"J. E."}],"issued":{"date-parts":[["200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Olivi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halacro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uritus</w:t>
            </w:r>
            <w:proofErr w:type="spellEnd"/>
            <w:r w:rsidRPr="007B37A8">
              <w:rPr>
                <w:rFonts w:ascii="Times New Roman" w:hAnsi="Times New Roman" w:cs="Times New Roman"/>
                <w:i/>
                <w:iCs/>
                <w:color w:val="000000"/>
                <w:sz w:val="16"/>
                <w:szCs w:val="16"/>
              </w:rPr>
              <w:t xml:space="preserve"> floridanus </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double-crested cormorant</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ttenu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LLW6k0YK","properties":{"formattedCitation":"(Hutton &amp; Sogandares-Bernal, 1960)","plainCitation":"(Hutton &amp; Sogandares-Bernal, 1960)","noteIndex":0},"citationItems":[{"id":3397,"uris":["http://zotero.org/users/3615021/items/HYXJ7WF6"],"uri":["http://zotero.org/users/3615021/items/HYXJ7WF6"],"itemData":{"id":3397,"type":"article-journal","title":"Studies on helminth parasites from the coast of Florida. II. Digenetic trematodes from shore birds of the west coast of Florida. 1.","container-title":"Bulletin of Marine Science of the Gulf and Caribbean","page":"40–54","volume":"10","issue":"1","source":"Google Scholar","author":[{"family":"Hutton","given":"Robert F."},{"family":"Sogandares-Bernal","given":"Franklin"}],"issued":{"date-parts":[["196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Hutton &amp; Sogandares-Bernal, 1960)</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halacro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brasilian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proofErr w:type="spellStart"/>
            <w:r w:rsidRPr="007B37A8">
              <w:rPr>
                <w:rFonts w:ascii="Times New Roman" w:hAnsi="Times New Roman" w:cs="Times New Roman"/>
                <w:color w:val="000000"/>
                <w:sz w:val="16"/>
                <w:szCs w:val="16"/>
              </w:rPr>
              <w:t>neotropic</w:t>
            </w:r>
            <w:proofErr w:type="spellEnd"/>
            <w:r w:rsidRPr="007B37A8">
              <w:rPr>
                <w:rFonts w:ascii="Times New Roman" w:hAnsi="Times New Roman" w:cs="Times New Roman"/>
                <w:color w:val="000000"/>
                <w:sz w:val="16"/>
                <w:szCs w:val="16"/>
              </w:rPr>
              <w:t xml:space="preserve"> cormorant</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sidR="008F7A08">
              <w:rPr>
                <w:rFonts w:ascii="Times New Roman" w:hAnsi="Times New Roman" w:cs="Times New Roman"/>
                <w:color w:val="000000"/>
                <w:sz w:val="16"/>
                <w:szCs w:val="16"/>
              </w:rPr>
              <w:instrText xml:space="preserve"> ADDIN ZOTERO_ITEM CSL_CITATION {"citationID":"CCX3bj9C","properties":{"formattedCitation":"(Dias {\\i{}et al.}, 2003b)","plainCitation":"(Dias et al., 2003b)","noteIndex":0},"citationItems":[{"id":3171,"uris":["http://zotero.org/users/3615021/items/6HZAGVYZ"],"uri":["http://zotero.org/users/3615021/items/6HZAGVYZ"],"itemData":{"id":3171,"type":"article-journal","title":"The life cycle of Clinostomum complanatum Rudolphi, 1814 (Digenea, Clinostomidae) on the floodplain of the high Paraná river, Brazil","container-title":"Parasitology Research","page":"506-508","volume":"89","issue":"6","source":"Springer Link","abstract":"The life cycle of the digenetic trematode Clinostomum complanatum was studied on the floodplain of the high Paraná river, Brazil. Sampling was done between June 1999 and June 2000. The mollusc Biomphalaria peregrina was the first intermediate host with a prevalence of infection of 0.75%. The fish Loricariichthys platymetopon, Hoplosternum littorale, Parauchenipterus galeatus, Hoplias malabaricus and Loricaria sp. were second intermediate hosts, with the prevalence varying from 2.45% (H. malabaricus) to 60.8% (L. platymetopon). The birds Ardea cocoi, Phalacrocorax brasilianus, Egretta alba and Egretta thula were definitive hosts, with the prevalence ranging between 5.5% (E. thula) and 95% (A. cocoi). The high prevalences in birds, especially in A. cocoi, suggest some kind of mechanism facilitating the predation of infected fish. The importance of the various hosts is discussed, and it is concluded that the floodplain of the high Paraná river has suitable conditions for the maintenance of the life cycle of C. complanatum.","DOI":"10.1007/s00436-002-0796-z","ISSN":"1432-1955","journalAbbreviation":"Parasitol Res","language":"en","author":[{"family":"Dias","given":"M. L. G. G."},{"family":"Eiras","given":"J. C."},{"family":"Machado","given":"M. H."},{"family":"Souza","given":"G. T. R."},{"family":"Pavanelli","given":"G. C."}],"issued":{"date-parts":[["200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Dias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3b)</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halacro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brasilian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proofErr w:type="spellStart"/>
            <w:r w:rsidRPr="007B37A8">
              <w:rPr>
                <w:rFonts w:ascii="Times New Roman" w:hAnsi="Times New Roman" w:cs="Times New Roman"/>
                <w:color w:val="000000"/>
                <w:sz w:val="16"/>
                <w:szCs w:val="16"/>
              </w:rPr>
              <w:t>neotropic</w:t>
            </w:r>
            <w:proofErr w:type="spellEnd"/>
            <w:r w:rsidRPr="007B37A8">
              <w:rPr>
                <w:rFonts w:ascii="Times New Roman" w:hAnsi="Times New Roman" w:cs="Times New Roman"/>
                <w:color w:val="000000"/>
                <w:sz w:val="16"/>
                <w:szCs w:val="16"/>
              </w:rPr>
              <w:t xml:space="preserve"> cormorant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intermedialis</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Venezuel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qYCbCxOr","properties":{"formattedCitation":"(Lamont, 1920)","plainCitation":"(Lamont, 1920)","noteIndex":0},"citationItems":[{"id":3439,"uris":["http://zotero.org/users/3615021/items/FNETFNBY"],"uri":["http://zotero.org/users/3615021/items/FNETFNBY"],"itemData":{"id":3439,"type":"article-journal","title":"A new species of Clinostomum","container-title":"The University of Michigan","page":"1-8","volume":"83","source":"Google Scholar","author":[{"family":"Lamont","given":"Marion Elizabeth"}],"issued":{"date-parts":[["192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Lamont, 1920)</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halacrocorax</w:t>
            </w:r>
            <w:proofErr w:type="spellEnd"/>
            <w:r w:rsidRPr="007B37A8">
              <w:rPr>
                <w:rFonts w:ascii="Times New Roman" w:hAnsi="Times New Roman" w:cs="Times New Roman"/>
                <w:i/>
                <w:iCs/>
                <w:color w:val="000000"/>
                <w:sz w:val="16"/>
                <w:szCs w:val="16"/>
              </w:rPr>
              <w:t xml:space="preserve"> carbo</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great cormorant</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Egypt</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Vg3NBxGl","properties":{"formattedCitation":"(El-Dakhly {\\i{}et al.}, 2018)","plainCitation":"(El-Dakhly et al., 2018)","noteIndex":0},"citationItems":[{"id":3344,"uris":["http://zotero.org/users/3615021/items/3Y5H2JCC"],"uri":["http://zotero.org/users/3615021/items/3Y5H2JCC"],"itemData":{"id":3344,"type":"article-journal","title":"Occurrence of Helminths in the Great Cormorants, Phalacrocorax carbo, in Qena, Egypt","container-title":"Journal of Advanced Veterinary Research","page":"6–11","volume":"8","issue":"1","source":"Google Scholar","author":[{"family":"El-Dakhly","given":"Khaled Mohamed"},{"family":"Hussein","given":"Nermean"},{"family":"El-Nahass","given":"El-Shaymaa"}],"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El-Dakhly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halacro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levaillanti</w:t>
            </w:r>
            <w:proofErr w:type="spellEnd"/>
            <w:r w:rsidRPr="007B37A8">
              <w:rPr>
                <w:rFonts w:ascii="Times New Roman" w:hAnsi="Times New Roman" w:cs="Times New Roman"/>
                <w:i/>
                <w:iCs/>
                <w:color w:val="000000"/>
                <w:sz w:val="16"/>
                <w:szCs w:val="16"/>
              </w:rPr>
              <w:t> </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halacrocoracis</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ngol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sidR="00D82628">
              <w:rPr>
                <w:rFonts w:ascii="Times New Roman" w:hAnsi="Times New Roman" w:cs="Times New Roman"/>
                <w:color w:val="000000"/>
                <w:sz w:val="16"/>
                <w:szCs w:val="16"/>
              </w:rPr>
              <w:instrText xml:space="preserve"> ADDIN ZOTERO_ITEM CSL_CITATION {"citationID":"vNbZIbuL","properties":{"formattedCitation":"(Dubois, 1933)","plainCitation":"(Dubois, 1933)","noteIndex":0},"citationItems":[{"id":3340,"uris":["http://zotero.org/users/3615021/items/9UZ8UEUW"],"uri":["http://zotero.org/users/3615021/items/9UZ8UEUW"],"itemData":{"id":3340,"type":"article-journal","title":"Deux nouvelles espéces de Clinostomatidae","container-title":"Bulletin of Society of Neuch Science and Nature","page":"61-72","volume":"54","author":[{"family":"Dubois","given":"G."}],"issued":{"date-parts":[["193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Dubois, 1933)</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halacro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enicillat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Brandt's cormorant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intermedialis</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rrRSzO4g","properties":{"formattedCitation":"(Bravo-Hollis, 1947)","plainCitation":"(Bravo-Hollis, 1947)","noteIndex":0},"citationItems":[{"id":3291,"uris":["http://zotero.org/users/3615021/items/PZHII3TA"],"uri":["http://zotero.org/users/3615021/items/PZHII3TA"],"itemData":{"id":3291,"type":"paper-conference","title":"Dos especies de Clinostomum (Trematoda), de aves procedentes del Estado de Nuevo León, México","container-title":"Anales del Instituto de Biología, Universidad Nacional Autónoma de México","page":"489–498","volume":"18","source":"Google Scholar","author":[{"family":"Bravo-Hollis","given":"M."}],"issued":{"date-parts":[["1947"]]}}}],"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ravo-Hollis, 1947)</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halacro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vigua</w:t>
            </w:r>
            <w:proofErr w:type="spellEnd"/>
            <w:r w:rsidRPr="007B37A8">
              <w:rPr>
                <w:rFonts w:ascii="Times New Roman" w:hAnsi="Times New Roman" w:cs="Times New Roman"/>
                <w:i/>
                <w:iCs/>
                <w:color w:val="000000"/>
                <w:sz w:val="16"/>
                <w:szCs w:val="16"/>
              </w:rPr>
              <w:t> </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intermedialis</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Venezuel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PsLQ2HSc","properties":{"formattedCitation":"(Lamont, 1920)","plainCitation":"(Lamont, 1920)","noteIndex":0},"citationItems":[{"id":3439,"uris":["http://zotero.org/users/3615021/items/FNETFNBY"],"uri":["http://zotero.org/users/3615021/items/FNETFNBY"],"itemData":{"id":3439,"type":"article-journal","title":"A new species of Clinostomum","container-title":"The University of Michigan","page":"1-8","volume":"83","source":"Google Scholar","author":[{"family":"Lamont","given":"Marion Elizabeth"}],"issued":{"date-parts":[["192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Lamont, 1920)</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halacrocorax</w:t>
            </w:r>
            <w:proofErr w:type="spellEnd"/>
            <w:r w:rsidRPr="007B37A8">
              <w:rPr>
                <w:rFonts w:ascii="Times New Roman" w:hAnsi="Times New Roman" w:cs="Times New Roman"/>
                <w:i/>
                <w:iCs/>
                <w:color w:val="000000"/>
                <w:sz w:val="16"/>
                <w:szCs w:val="16"/>
              </w:rPr>
              <w:t> </w:t>
            </w:r>
            <w:proofErr w:type="spellStart"/>
            <w:r w:rsidRPr="007B37A8">
              <w:rPr>
                <w:rFonts w:ascii="Times New Roman" w:hAnsi="Times New Roman" w:cs="Times New Roman"/>
                <w:i/>
                <w:iCs/>
                <w:color w:val="000000"/>
                <w:sz w:val="16"/>
                <w:szCs w:val="16"/>
              </w:rPr>
              <w:t>lucid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white-breasted Cormorant</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r w:rsidRPr="007B37A8">
              <w:rPr>
                <w:rFonts w:ascii="Times New Roman" w:hAnsi="Times New Roman" w:cs="Times New Roman"/>
                <w:i/>
                <w:iCs/>
                <w:color w:val="000000"/>
                <w:sz w:val="16"/>
                <w:szCs w:val="16"/>
              </w:rPr>
              <w:t xml:space="preserve"> </w:t>
            </w:r>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fric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3wSFFmdF","properties":{"formattedCitation":"(Olivier {\\i{}et al.}, 2009)","plainCitation":"(Olivier et al., 2009)","noteIndex":0},"citationItems":[{"id":3504,"uris":["http://zotero.org/users/3615021/items/9CTK2PGZ"],"uri":["http://zotero.org/users/3615021/items/9CTK2PGZ"],"itemData":{"id":3504,"type":"article-journal","title":"Report on some monogenean and clinostomid infestations of freshwater fish and waterbird hosts in Middle Letaba Dam, Limpopo Province, South Africa","container-title":"Onderstepoort Journal of Veterinary Research","page":"187–199","volume":"76","issue":"2","source":"Google Scholar","author":[{"family":"Olivier","given":"P. A. S."},{"family":"Luus-Powell","given":"Wilmien J."},{"family":"Saayman","given":"J. E."}],"issued":{"date-parts":[["200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Olivi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latal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jaja</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roseate spoonbill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IjbuzWmx","properties":{"formattedCitation":"(Sepulveda {\\i{}et al.}, 1996)","plainCitation":"(Sepulveda et al., 1996)","noteIndex":0},"citationItems":[{"id":3428,"uris":["http://zotero.org/users/3615021/items/AZH88674"],"uri":["http://zotero.org/users/3615021/items/AZH88674"],"itemData":{"id":3428,"type":"article-journal","title":"Parasitic helminths of the little blue heron, Egretta caerulea, in southern Florida","container-title":"Journal of the Helminthological Society of Washington","page":"136–140","volume":"63","source":"Google Scholar","author":[{"family":"Sepulveda","given":"MARIA SOLEDAD"},{"family":"SpALDiNG","given":"MARILYN G."},{"family":"KiNSELLA","given":"JOHN M."},{"family":"Forrester","given":"D. J."}],"issued":{"date-parts":[["1996"]]}}}],"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pulved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6)</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Rynchop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niger</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black skimmer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ttenu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3C797A" w:rsidRPr="007B37A8" w:rsidRDefault="002A11E8"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xDsWaoAl","properties":{"formattedCitation":"(Kinsella, 1972)","plainCitation":"(Kinsella, 1972)","noteIndex":0},"citationItems":[{"id":3425,"uris":["http://zotero.org/users/3615021/items/IVX83EBI"],"uri":["http://zotero.org/users/3615021/items/IVX83EBI"],"itemData":{"id":3425,"type":"article-journal","title":"Helminth Parasites of the Black Skimmer, Rynchops nigra, from Lake Okeechobee, Florida","container-title":"Journal of Parasitology","page":"780–780","volume":"58","issue":"4","source":"Google Scholar","author":[{"family":"Kinsella","given":"John M."}],"issued":{"date-parts":[["1972"]]}}}],"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Kinsella, 1972)</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Tigrisom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lineatum</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rufescent tiger hero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razil</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EPXVEgkR","properties":{"formattedCitation":"(Arruda {\\i{}et al.}, 2001)","plainCitation":"(Arruda et al., 2001)","noteIndex":0},"citationItems":[{"id":3320,"uris":["http://zotero.org/users/3615021/items/8IZECZIY"],"uri":["http://zotero.org/users/3615021/items/8IZECZIY"],"itemData":{"id":3320,"type":"article-journal","title":"New host and geographical records for helminths parasites of Ardeidae (Aves, Ciconiiformes) in Brazil","container-title":"Revista Brasileira de Zoologia","page":"225–232","volume":"18","source":"Google Scholar","author":[{"family":"Arruda","given":"Vanessa S.","dropping-particle":"de"},{"family":"Pinto","given":"Roberto M."},{"family":"Muniz-Pereira","given":"Luís C."}],"issued":{"date-parts":[["200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Arrud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1)</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Tigrisom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lineatum</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rufescent tiger hero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rgentin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x3luQAoG","properties":{"formattedCitation":"(Lunasch &amp; Drago, 2009)","plainCitation":"(Lunasch &amp; Drago, 2009)","noteIndex":0},"citationItems":[{"id":3452,"uris":["http://zotero.org/users/3615021/items/5GWI6WRX"],"uri":["http://zotero.org/users/3615021/items/5GWI6WRX"],"itemData":{"id":3452,"type":"article-journal","title":"Digenean parasites of six species of birds from Formosa Province, Argentina","container-title":"Revista Mexicana de Biodiversidad","page":"39–46","volume":"80","issue":"1","source":"Google Scholar","author":[{"family":"Lunasch","given":"Lía Inés"},{"family":"Drago","given":"Fabiana Beatriz"}],"issued":{"date-parts":[["200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Lunasch &amp; Drago, 200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Tigrisom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mexicanum</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bare-throated tiger hero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tataxumui</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ebn0BVre","properties":{"formattedCitation":"(Sereno-Uribe {\\i{}et al.}, 2013)","plainCitation":"(Sereno-Uribe et al., 2013)","noteIndex":0},"citationItems":[{"id":2890,"uris":["http://zotero.org/users/3615021/items/I7B48VLW"],"uri":["http://zotero.org/users/3615021/items/I7B48VLW"],"itemData":{"id":2890,"type":"article-journal","title":"Using mitochondrial and ribosomal DNA sequences to test the taxonomic validity of Clinostomum complanatum Rudolphi, 1814 in fish-eating birds and freshwater fishes in Mexico, with the description of a new species","container-title":"Parasitology Research","page":"2855–2870","volume":"112","issue":"8","source":"Google Scholar","author":[{"family":"Sereno-Uribe","given":"Ana L."},{"family":"Pinacho-Pinacho","given":"Carlos D."},{"family":"García-Varela","given":"Martín"},{"family":"León","given":"Gerardo Pérez-Ponce","non-dropping-particle":"de"}],"issued":{"date-parts":[["201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reno-Urib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3)</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vian</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Tigrisom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mexicanum</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bare-throated tiger heron</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chlidor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exico</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pekqVeWL","properties":{"formattedCitation":"(Sereno-Uribe {\\i{}et al.}, 2018)","plainCitation":"(Sereno-Uribe et al., 2018)","noteIndex":0},"citationItems":[{"id":3637,"uris":["http://zotero.org/users/3615021/items/29TQ2CBV"],"uri":["http://zotero.org/users/3615021/items/29TQ2CBV"],"itemData":{"id":3637,"type":"article-journal","title":"Three new species of Clinostomum Leidy, 1856 (Trematoda) from Middle American fish-eating birds","container-title":"Parasitology research","page":"1–15","source":"Google Scholar","author":[{"family":"Sereno-Uribe","given":"Ana L."},{"family":"García-Varela","given":"Martín"},{"family":"Pinacho-Pinacho","given":"Carlos D."},{"family":"León","given":"Gerardo Pérez-Ponce","non-dropping-particle":"de"}],"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ereno-Urib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Avian </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Ardea</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inerea</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grey heron </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Venezuel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meric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Haw6Y3nW","properties":{"formattedCitation":"(Lamont, 1920)","plainCitation":"(Lamont, 1920)","noteIndex":0},"citationItems":[{"id":3439,"uris":["http://zotero.org/users/3615021/items/FNETFNBY"],"uri":["http://zotero.org/users/3615021/items/FNETFNBY"],"itemData":{"id":3439,"type":"article-journal","title":"A new species of Clinostomum","container-title":"The University of Michigan","page":"1-8","volume":"83","source":"Google Scholar","author":[{"family":"Lamont","given":"Marion Elizabeth"}],"issued":{"date-parts":[["192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Lamont, 1920)</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 xml:space="preserve">Avian </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Phalacrocorax</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urit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double-crested cormorant</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poteae</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United States of Americ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North Americ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75PbGRUz","properties":{"formattedCitation":"(Rosser {\\i{}et al.}, 2018)","plainCitation":"(Rosser et al., 2018)","noteIndex":0},"citationItems":[{"id":3530,"uris":["http://zotero.org/users/3615021/items/VNE2WR7N"],"uri":["http://zotero.org/users/3615021/items/VNE2WR7N"],"itemData":{"id":3530,"type":"article-journal","title":"Clinostomum poteae n. sp.(Digenea: Clinostomidae), in the trachea of a double-crested cormorant Phalacrocorax auritus Lesson, 1831 and molecular data linking the life-cycle stages of Clinostomum album Rosser, Alberson, Woodyard, Cunningham, Pote &amp; Griffin, 2017 in Mississippi, USA","container-title":"Systematic Parasitology","page":"1–24","source":"Google Scholar","shortTitle":"Clinostomum poteae n. sp.(Digenea","author":[{"family":"Rosser","given":"Thomas G."},{"family":"Baumgartner","given":"Wes A."},{"family":"Alberson","given":"Neely R."},{"family":"Noto","given":"Travis W."},{"family":"Woodyard","given":"Ethan T."},{"family":"King","given":"D. Tommy"},{"family":"Wise","given":"David J."},{"family":"Griffin","given":"Matt J."}],"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Ross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lastRenderedPageBreak/>
              <w:t>Mammal</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Feli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at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domestic cat</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kalappahi</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ndi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Wn6Cwwfm","properties":{"formattedCitation":"(Bhalerao, 1942)","plainCitation":"(Bhalerao, 1942)","noteIndex":0},"citationItems":[{"id":3036,"uris":["http://zotero.org/users/3615021/items/MVHWJDF7"],"uri":["http://zotero.org/users/3615021/items/MVHWJDF7"],"itemData":{"id":3036,"type":"article-journal","title":"Some metacercarial forms of Clinostomatidae (trematoda) from India","container-title":"Proceedings of the Indian Academy of Sciences-Section B","page":"67–71","volume":"16","source":"Google Scholar","author":[{"family":"Bhalerao","given":"G. D."}],"issued":{"date-parts":[["1942"]]}}}],"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Bhalerao, 1942)</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ammal</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Feli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at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domestic cat</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fals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South Afric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fric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SXRnzwan","properties":{"formattedCitation":"(Ortlepp, 1963)","plainCitation":"(Ortlepp, 1963)","noteIndex":0},"citationItems":[{"id":2851,"uris":["http://zotero.org/users/3615021/items/LXSV5284"],"uri":["http://zotero.org/users/3615021/items/LXSV5284"],"itemData":{"id":2851,"type":"article-journal","title":"Clinostomid trematodes as aberrant parasites in the mouth of the domestic cat (Felis catus domesticus).","container-title":"Onderstepoort Journal of Veterinary Research","page":"137–143","volume":"30","issue":"2","source":"Google Scholar","author":[{"family":"Ortlepp","given":"R. J."}],"issued":{"date-parts":[["196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Ortlepp, 1963)</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ammal</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Felis</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atus</w:t>
            </w:r>
            <w:proofErr w:type="spellEnd"/>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domestic cat</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abdoni</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Philippines</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eU8iPmxh","properties":{"formattedCitation":"(Tubangui &amp; Garcia, 1939)","plainCitation":"(Tubangui &amp; Garcia, 1939)","noteIndex":0},"citationItems":[{"id":3587,"uris":["http://zotero.org/users/3615021/items/XJZ73NXT"],"uri":["http://zotero.org/users/3615021/items/XJZ73NXT"],"itemData":{"id":3587,"type":"article-journal","title":"Clinostomum abdoni sp. nov., a trematode parasite of the cat in the Philippines.","container-title":"Philippine Journal of Science","page":"397–401","volume":"70","issue":"4","source":"Google Scholar","author":[{"family":"Tubangui","given":"Marcos A."},{"family":"Garcia","given":"Eusebio Y."}],"issued":{"date-parts":[["193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Tubangui &amp; Garcia, 193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ammal</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Homo sapiens</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human</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Kore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kyM6TPuw","properties":{"formattedCitation":"(Chung {\\i{}et al.}, 1995)","plainCitation":"(Chung et al., 1995)","noteIndex":0},"citationItems":[{"id":3268,"uris":["http://zotero.org/users/3615021/items/C4VML8GU"],"uri":["http://zotero.org/users/3615021/items/C4VML8GU"],"itemData":{"id":3268,"type":"article-journal","title":"Clinostomum complanatum in Korea","container-title":"The Korean Journal of Parasitology","page":"305–312","volume":"33","issue":"4","source":"Google Scholar","author":[{"family":"Chung","given":"Dong-Il"},{"family":"Kong","given":"Hyun-Hee"},{"family":"JOO","given":"Chong-Yoon"}],"issued":{"date-parts":[["1995"]]}}}],"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Chu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5)</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ammal</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Homo sapiens</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human</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Japan</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viVmuj1R","properties":{"formattedCitation":"(Hara {\\i{}et al.}, 2014)","plainCitation":"(Hara et al., 2014)","noteIndex":0},"citationItems":[{"id":2857,"uris":["http://zotero.org/users/3615021/items/R6K7AM48"],"uri":["http://zotero.org/users/3615021/items/R6K7AM48"],"itemData":{"id":2857,"type":"article-journal","title":"Human laryngitis caused by Clinostomum complanatum","container-title":"Nagoya Journal of Medical Science","page":"181-185","volume":"76","issue":"1-2","source":"Google Scholar","author":[{"family":"Hara","given":"Hirotaka"},{"family":"Miyauchi","given":"Yuji"},{"family":"Tahara","given":"Shinsaku"},{"family":"Yamashita","given":"Hiroshi"}],"issued":{"date-parts":[["2014"]]}}}],"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H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4)</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ammal</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Homo sapiens</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human</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Kore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JK3OqMSw","properties":{"formattedCitation":"(Kitagawa {\\i{}et al.}, 2003)","plainCitation":"(Kitagawa et al., 2003)","noteIndex":0},"citationItems":[{"id":3432,"uris":["http://zotero.org/users/3615021/items/6DCGE6LL"],"uri":["http://zotero.org/users/3615021/items/6DCGE6LL"],"itemData":{"id":3432,"type":"article-journal","title":"Lidocaine spray used to capture a live Clinostomum parasite causing human laryngitis","container-title":"American Journal of Otolaryngology","page":"341–343","volume":"24","issue":"5","source":"Google Scholar","author":[{"family":"Kitagawa","given":"Norihito"},{"family":"Oda","given":"Mayuko"},{"family":"Totoki","given":"Tadahide"},{"family":"Washizaki","given":"Seiji"},{"family":"Oda","given":"Masamichi"},{"family":"Kifune","given":"Teiji"}],"issued":{"date-parts":[["200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Kitagaw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3)</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ammal</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Homo sapiens</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human</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Kore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z8rZEdc9","properties":{"formattedCitation":"(Park {\\i{}et al.}, 2009)","plainCitation":"(Park et al., 2009)","noteIndex":0},"citationItems":[{"id":2914,"uris":["http://zotero.org/users/3615021/items/5IVCX5GG"],"uri":["http://zotero.org/users/3615021/items/5IVCX5GG"],"itemData":{"id":2914,"type":"article-journal","title":"A human case of Clinostomum complanatum infection in Korea","container-title":"The Korean Journal of Parasitology","page":"401","volume":"47","issue":"4","source":"Google Scholar","author":[{"family":"Park","given":"Chan-Woong"},{"family":"Kim","given":"Jong-Soon"},{"family":"Joo","given":"Hyun-Soo"},{"family":"Kim","given":"Jin"}],"issued":{"date-parts":[["2009"]]}}}],"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Park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ammal</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Homo sapiens</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human</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Korea</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y2lq1dSo","properties":{"formattedCitation":"(Song {\\i{}et al.}, 2018)","plainCitation":"(Song et al., 2018)","noteIndex":0},"citationItems":[{"id":3198,"uris":["http://zotero.org/users/3615021/items/M6ZWECB7"],"uri":["http://zotero.org/users/3615021/items/M6ZWECB7"],"itemData":{"id":3198,"type":"article-journal","title":"Human Laryngeal Infection by Clinostomum complanatum","container-title":"The American Journal of Tropical Medicine and Hygiene","page":"7–8","volume":"98","issue":"1","source":"Google Scholar","author":[{"family":"Song","given":"Hyun Beom"},{"family":"Choi","given":"Min-Ho"},{"family":"Chung","given":"Eun-Jae"}],"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o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ammal</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Homo sapiens</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human</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Israel</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WdfMBsGA","properties":{"formattedCitation":"(Witenberg, 1944)","plainCitation":"(Witenberg, 1944)","noteIndex":0},"citationItems":[{"id":2855,"uris":["http://zotero.org/users/3615021/items/LB7LEDJF"],"uri":["http://zotero.org/users/3615021/items/LB7LEDJF"],"itemData":{"id":2855,"type":"article-journal","title":"What is the cause of the parasitic Laryngo-Pharyngitis in the Near East (\" Halzoun\")?","container-title":"Acta Medica Orientalia","page":"191–2","volume":"3","issue":"6","source":"Google Scholar","author":[{"family":"Witenberg","given":"G."}],"issued":{"date-parts":[["1944"]]}}}],"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Witenberg, 1944)</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ammal</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Homo sapiens</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human</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Japan</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3C797A" w:rsidRPr="007B37A8" w:rsidRDefault="00C1603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x37zLIRg","properties":{"formattedCitation":"(Yamashita, 1938)","plainCitation":"(Yamashita, 1938)","noteIndex":0},"citationItems":[{"id":2853,"uris":["http://zotero.org/users/3615021/items/GI3KVFLF"],"uri":["http://zotero.org/users/3615021/items/GI3KVFLF"],"itemData":{"id":2853,"type":"article-journal","title":"Clinostomum complanatum, a trematode parasite new to man.","container-title":"Annotationes Zoologicae Japonenses","page":"563–566","volume":"17","issue":"3/4","source":"Google Scholar","author":[{"family":"Yamashita","given":"J."}],"issued":{"date-parts":[["193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Yamashita, 1938)</w:t>
            </w:r>
            <w:r>
              <w:rPr>
                <w:rFonts w:ascii="Times New Roman" w:hAnsi="Times New Roman" w:cs="Times New Roman"/>
                <w:color w:val="000000"/>
                <w:sz w:val="16"/>
                <w:szCs w:val="16"/>
              </w:rPr>
              <w:fldChar w:fldCharType="end"/>
            </w:r>
          </w:p>
        </w:tc>
      </w:tr>
      <w:tr w:rsidR="00D82628" w:rsidRPr="007B37A8" w:rsidTr="003C797A">
        <w:trPr>
          <w:trHeight w:val="300"/>
        </w:trPr>
        <w:tc>
          <w:tcPr>
            <w:tcW w:w="382"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Mammal</w:t>
            </w:r>
          </w:p>
        </w:tc>
        <w:tc>
          <w:tcPr>
            <w:tcW w:w="92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r w:rsidRPr="007B37A8">
              <w:rPr>
                <w:rFonts w:ascii="Times New Roman" w:hAnsi="Times New Roman" w:cs="Times New Roman"/>
                <w:i/>
                <w:iCs/>
                <w:color w:val="000000"/>
                <w:sz w:val="16"/>
                <w:szCs w:val="16"/>
              </w:rPr>
              <w:t>Homo sapiens</w:t>
            </w:r>
          </w:p>
        </w:tc>
        <w:tc>
          <w:tcPr>
            <w:tcW w:w="748"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human</w:t>
            </w:r>
          </w:p>
        </w:tc>
        <w:tc>
          <w:tcPr>
            <w:tcW w:w="833"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i/>
                <w:iCs/>
                <w:color w:val="000000"/>
                <w:sz w:val="16"/>
                <w:szCs w:val="16"/>
              </w:rPr>
            </w:pPr>
            <w:proofErr w:type="spellStart"/>
            <w:r w:rsidRPr="007B37A8">
              <w:rPr>
                <w:rFonts w:ascii="Times New Roman" w:hAnsi="Times New Roman" w:cs="Times New Roman"/>
                <w:i/>
                <w:iCs/>
                <w:color w:val="000000"/>
                <w:sz w:val="16"/>
                <w:szCs w:val="16"/>
              </w:rPr>
              <w:t>Clinostomum</w:t>
            </w:r>
            <w:proofErr w:type="spellEnd"/>
            <w:r w:rsidRPr="007B37A8">
              <w:rPr>
                <w:rFonts w:ascii="Times New Roman" w:hAnsi="Times New Roman" w:cs="Times New Roman"/>
                <w:i/>
                <w:iCs/>
                <w:color w:val="000000"/>
                <w:sz w:val="16"/>
                <w:szCs w:val="16"/>
              </w:rPr>
              <w:t xml:space="preserve"> </w:t>
            </w:r>
            <w:proofErr w:type="spellStart"/>
            <w:r w:rsidRPr="007B37A8">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Japan</w:t>
            </w:r>
          </w:p>
        </w:tc>
        <w:tc>
          <w:tcPr>
            <w:tcW w:w="456" w:type="pct"/>
            <w:tcBorders>
              <w:top w:val="nil"/>
              <w:left w:val="nil"/>
              <w:bottom w:val="nil"/>
              <w:right w:val="nil"/>
            </w:tcBorders>
            <w:shd w:val="clear" w:color="auto" w:fill="auto"/>
            <w:noWrap/>
            <w:vAlign w:val="bottom"/>
            <w:hideMark/>
          </w:tcPr>
          <w:p w:rsidR="003C797A" w:rsidRPr="007B37A8" w:rsidRDefault="003C797A" w:rsidP="00B4030B">
            <w:pPr>
              <w:spacing w:line="240" w:lineRule="auto"/>
              <w:rPr>
                <w:rFonts w:ascii="Times New Roman" w:hAnsi="Times New Roman" w:cs="Times New Roman"/>
                <w:color w:val="000000"/>
                <w:sz w:val="16"/>
                <w:szCs w:val="16"/>
              </w:rPr>
            </w:pPr>
            <w:r w:rsidRPr="007B37A8">
              <w:rPr>
                <w:rFonts w:ascii="Times New Roman" w:hAnsi="Times New Roman" w:cs="Times New Roman"/>
                <w:color w:val="000000"/>
                <w:sz w:val="16"/>
                <w:szCs w:val="16"/>
              </w:rPr>
              <w:t>Asia</w:t>
            </w:r>
          </w:p>
        </w:tc>
        <w:tc>
          <w:tcPr>
            <w:tcW w:w="943" w:type="pct"/>
            <w:tcBorders>
              <w:top w:val="nil"/>
              <w:left w:val="nil"/>
              <w:bottom w:val="nil"/>
              <w:right w:val="nil"/>
            </w:tcBorders>
            <w:shd w:val="clear" w:color="auto" w:fill="auto"/>
            <w:noWrap/>
            <w:vAlign w:val="bottom"/>
            <w:hideMark/>
          </w:tcPr>
          <w:p w:rsidR="003C797A" w:rsidRPr="007B37A8" w:rsidRDefault="00CC3C06"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JBwPS4Co","properties":{"formattedCitation":"(Yoshirmura {\\i{}et al.}, 1991)","plainCitation":"(Yoshirmura et al., 1991)","noteIndex":0},"citationItems":[{"id":3640,"uris":["http://zotero.org/users/3615021/items/898L65PF"],"uri":["http://zotero.org/users/3615021/items/898L65PF"],"itemData":{"id":3640,"type":"article-journal","title":"Clinostomum complanatum from the pharynx of a women in Akita, Japan. A case report.","container-title":"Japan Journal of Parasitology","page":"99-101","volume":"40","author":[{"family":"Yoshirmura","given":"K."},{"family":"Ishigooka","given":"S."},{"family":"Satoh","given":"I."},{"family":"Kamegai","given":"S."}],"issued":{"date-parts":[["199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Yoshirmu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1)</w:t>
            </w:r>
            <w:r>
              <w:rPr>
                <w:rFonts w:ascii="Times New Roman" w:hAnsi="Times New Roman" w:cs="Times New Roman"/>
                <w:color w:val="000000"/>
                <w:sz w:val="16"/>
                <w:szCs w:val="16"/>
              </w:rPr>
              <w:fldChar w:fldCharType="end"/>
            </w:r>
          </w:p>
        </w:tc>
      </w:tr>
    </w:tbl>
    <w:p w:rsidR="00A35EA4" w:rsidRDefault="00A35EA4" w:rsidP="00B4030B">
      <w:pPr>
        <w:spacing w:after="160" w:line="259" w:lineRule="auto"/>
        <w:rPr>
          <w:rFonts w:ascii="Times New Roman" w:eastAsia="Times New Roman" w:hAnsi="Times New Roman" w:cs="Times New Roman"/>
          <w:sz w:val="24"/>
          <w:szCs w:val="24"/>
        </w:rPr>
      </w:pPr>
      <w:r>
        <w:br w:type="page"/>
      </w:r>
    </w:p>
    <w:p w:rsidR="00A35EA4" w:rsidRDefault="00A35EA4" w:rsidP="00B4030B">
      <w:pPr>
        <w:spacing w:after="0" w:line="480" w:lineRule="auto"/>
        <w:rPr>
          <w:rFonts w:ascii="Times New Roman" w:eastAsia="Times New Roman" w:hAnsi="Times New Roman" w:cs="Times New Roman"/>
          <w:sz w:val="24"/>
          <w:szCs w:val="24"/>
        </w:rPr>
        <w:sectPr w:rsidR="00A35EA4" w:rsidSect="000C4A56">
          <w:pgSz w:w="15840" w:h="12240" w:orient="landscape"/>
          <w:pgMar w:top="1440" w:right="1440" w:bottom="1440" w:left="1440" w:header="720" w:footer="720" w:gutter="0"/>
          <w:lnNumType w:countBy="1" w:restart="continuous"/>
          <w:pgNumType w:start="1"/>
          <w:cols w:space="720"/>
          <w:docGrid w:linePitch="299"/>
        </w:sectPr>
      </w:pPr>
    </w:p>
    <w:p w:rsidR="00A35EA4" w:rsidRDefault="00A35EA4" w:rsidP="00B4030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upplementary </w:t>
      </w:r>
      <w:proofErr w:type="spellStart"/>
      <w:r>
        <w:rPr>
          <w:rFonts w:ascii="Times New Roman" w:eastAsia="Times New Roman" w:hAnsi="Times New Roman" w:cs="Times New Roman"/>
          <w:sz w:val="24"/>
          <w:szCs w:val="24"/>
        </w:rPr>
        <w:t>STable</w:t>
      </w:r>
      <w:proofErr w:type="spellEnd"/>
      <w:r>
        <w:rPr>
          <w:rFonts w:ascii="Times New Roman" w:eastAsia="Times New Roman" w:hAnsi="Times New Roman" w:cs="Times New Roman"/>
          <w:sz w:val="24"/>
          <w:szCs w:val="24"/>
        </w:rPr>
        <w:t xml:space="preserve"> 2: This table is a review of all reports within the genus</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linostomum</w:t>
      </w:r>
      <w:proofErr w:type="spellEnd"/>
      <w:r>
        <w:rPr>
          <w:rFonts w:ascii="Times New Roman" w:eastAsia="Times New Roman" w:hAnsi="Times New Roman" w:cs="Times New Roman"/>
          <w:sz w:val="24"/>
          <w:szCs w:val="24"/>
        </w:rPr>
        <w:t xml:space="preserve"> first intermediate host, (snail) sorted by scientific name of host followed by common name when available, the species of </w:t>
      </w:r>
      <w:proofErr w:type="spellStart"/>
      <w:r>
        <w:rPr>
          <w:rFonts w:ascii="Times New Roman" w:eastAsia="Times New Roman" w:hAnsi="Times New Roman" w:cs="Times New Roman"/>
          <w:i/>
          <w:sz w:val="24"/>
          <w:szCs w:val="24"/>
        </w:rPr>
        <w:t>Clinostomum</w:t>
      </w:r>
      <w:proofErr w:type="spellEnd"/>
      <w:r>
        <w:rPr>
          <w:rFonts w:ascii="Times New Roman" w:eastAsia="Times New Roman" w:hAnsi="Times New Roman" w:cs="Times New Roman"/>
          <w:sz w:val="24"/>
          <w:szCs w:val="24"/>
        </w:rPr>
        <w:t xml:space="preserve"> when identified, excluding unidentified </w:t>
      </w:r>
      <w:proofErr w:type="spellStart"/>
      <w:r w:rsidRPr="006C2E3A">
        <w:rPr>
          <w:rFonts w:ascii="Times New Roman" w:eastAsia="Times New Roman" w:hAnsi="Times New Roman" w:cs="Times New Roman"/>
          <w:i/>
          <w:sz w:val="24"/>
          <w:szCs w:val="24"/>
        </w:rPr>
        <w:t>Clinostomum</w:t>
      </w:r>
      <w:proofErr w:type="spellEnd"/>
      <w:r>
        <w:rPr>
          <w:rFonts w:ascii="Times New Roman" w:eastAsia="Times New Roman" w:hAnsi="Times New Roman" w:cs="Times New Roman"/>
          <w:sz w:val="24"/>
          <w:szCs w:val="24"/>
        </w:rPr>
        <w:t xml:space="preserve"> species, (i.e. no records of </w:t>
      </w:r>
      <w:proofErr w:type="spellStart"/>
      <w:r w:rsidRPr="006C2E3A">
        <w:rPr>
          <w:rFonts w:ascii="Times New Roman" w:eastAsia="Times New Roman" w:hAnsi="Times New Roman" w:cs="Times New Roman"/>
          <w:i/>
          <w:sz w:val="24"/>
          <w:szCs w:val="24"/>
        </w:rPr>
        <w:t>Clinostomum</w:t>
      </w:r>
      <w:proofErr w:type="spellEnd"/>
      <w:r>
        <w:rPr>
          <w:rFonts w:ascii="Times New Roman" w:eastAsia="Times New Roman" w:hAnsi="Times New Roman" w:cs="Times New Roman"/>
          <w:sz w:val="24"/>
          <w:szCs w:val="24"/>
        </w:rPr>
        <w:t xml:space="preserve"> spp. or sp. were included), the locality by country and continent, and reference of report. The parasite species identification should be viewed with caution as the reliability of species level identification has yet to be validated. </w:t>
      </w:r>
    </w:p>
    <w:tbl>
      <w:tblPr>
        <w:tblW w:w="5000" w:type="pct"/>
        <w:tblLook w:val="04A0" w:firstRow="1" w:lastRow="0" w:firstColumn="1" w:lastColumn="0" w:noHBand="0" w:noVBand="1"/>
      </w:tblPr>
      <w:tblGrid>
        <w:gridCol w:w="615"/>
        <w:gridCol w:w="2692"/>
        <w:gridCol w:w="1754"/>
        <w:gridCol w:w="2223"/>
        <w:gridCol w:w="1838"/>
        <w:gridCol w:w="1435"/>
        <w:gridCol w:w="2403"/>
      </w:tblGrid>
      <w:tr w:rsidR="004422E4" w:rsidRPr="00BF39B4" w:rsidTr="000C4A56">
        <w:trPr>
          <w:trHeight w:val="300"/>
        </w:trPr>
        <w:tc>
          <w:tcPr>
            <w:tcW w:w="267" w:type="pct"/>
            <w:tcBorders>
              <w:top w:val="nil"/>
              <w:left w:val="nil"/>
              <w:bottom w:val="single" w:sz="4" w:space="0" w:color="auto"/>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b/>
                <w:bCs/>
                <w:color w:val="000000"/>
                <w:sz w:val="16"/>
                <w:szCs w:val="16"/>
              </w:rPr>
            </w:pPr>
            <w:r w:rsidRPr="00BF39B4">
              <w:rPr>
                <w:rFonts w:ascii="Times New Roman" w:hAnsi="Times New Roman" w:cs="Times New Roman"/>
                <w:b/>
                <w:bCs/>
                <w:color w:val="000000"/>
                <w:sz w:val="16"/>
                <w:szCs w:val="16"/>
              </w:rPr>
              <w:t>Host</w:t>
            </w:r>
          </w:p>
        </w:tc>
        <w:tc>
          <w:tcPr>
            <w:tcW w:w="1068" w:type="pct"/>
            <w:tcBorders>
              <w:top w:val="nil"/>
              <w:left w:val="nil"/>
              <w:bottom w:val="single" w:sz="4" w:space="0" w:color="auto"/>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b/>
                <w:bCs/>
                <w:color w:val="000000"/>
                <w:sz w:val="16"/>
                <w:szCs w:val="16"/>
              </w:rPr>
            </w:pPr>
            <w:r w:rsidRPr="00BF39B4">
              <w:rPr>
                <w:rFonts w:ascii="Times New Roman" w:hAnsi="Times New Roman" w:cs="Times New Roman"/>
                <w:b/>
                <w:bCs/>
                <w:color w:val="000000"/>
                <w:sz w:val="16"/>
                <w:szCs w:val="16"/>
              </w:rPr>
              <w:t>Scientific name</w:t>
            </w:r>
          </w:p>
        </w:tc>
        <w:tc>
          <w:tcPr>
            <w:tcW w:w="706" w:type="pct"/>
            <w:tcBorders>
              <w:top w:val="nil"/>
              <w:left w:val="nil"/>
              <w:bottom w:val="single" w:sz="4" w:space="0" w:color="auto"/>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b/>
                <w:bCs/>
                <w:color w:val="000000"/>
                <w:sz w:val="16"/>
                <w:szCs w:val="16"/>
              </w:rPr>
            </w:pPr>
            <w:r w:rsidRPr="00BF39B4">
              <w:rPr>
                <w:rFonts w:ascii="Times New Roman" w:hAnsi="Times New Roman" w:cs="Times New Roman"/>
                <w:b/>
                <w:bCs/>
                <w:color w:val="000000"/>
                <w:sz w:val="16"/>
                <w:szCs w:val="16"/>
              </w:rPr>
              <w:t>Common name</w:t>
            </w:r>
          </w:p>
        </w:tc>
        <w:tc>
          <w:tcPr>
            <w:tcW w:w="887" w:type="pct"/>
            <w:tcBorders>
              <w:top w:val="nil"/>
              <w:left w:val="nil"/>
              <w:bottom w:val="single" w:sz="4" w:space="0" w:color="auto"/>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b/>
                <w:bCs/>
                <w:color w:val="000000"/>
                <w:sz w:val="16"/>
                <w:szCs w:val="16"/>
              </w:rPr>
            </w:pPr>
            <w:r w:rsidRPr="00BF39B4">
              <w:rPr>
                <w:rFonts w:ascii="Times New Roman" w:hAnsi="Times New Roman" w:cs="Times New Roman"/>
                <w:b/>
                <w:bCs/>
                <w:color w:val="000000"/>
                <w:sz w:val="16"/>
                <w:szCs w:val="16"/>
              </w:rPr>
              <w:t>Parasite</w:t>
            </w:r>
          </w:p>
        </w:tc>
        <w:tc>
          <w:tcPr>
            <w:tcW w:w="709" w:type="pct"/>
            <w:tcBorders>
              <w:top w:val="nil"/>
              <w:left w:val="nil"/>
              <w:bottom w:val="single" w:sz="4" w:space="0" w:color="auto"/>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b/>
                <w:bCs/>
                <w:color w:val="000000"/>
                <w:sz w:val="16"/>
                <w:szCs w:val="16"/>
              </w:rPr>
            </w:pPr>
            <w:r w:rsidRPr="00BF39B4">
              <w:rPr>
                <w:rFonts w:ascii="Times New Roman" w:hAnsi="Times New Roman" w:cs="Times New Roman"/>
                <w:b/>
                <w:bCs/>
                <w:color w:val="000000"/>
                <w:sz w:val="16"/>
                <w:szCs w:val="16"/>
              </w:rPr>
              <w:t>County</w:t>
            </w:r>
          </w:p>
        </w:tc>
        <w:tc>
          <w:tcPr>
            <w:tcW w:w="583" w:type="pct"/>
            <w:tcBorders>
              <w:top w:val="nil"/>
              <w:left w:val="nil"/>
              <w:bottom w:val="single" w:sz="4" w:space="0" w:color="auto"/>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b/>
                <w:bCs/>
                <w:color w:val="000000"/>
                <w:sz w:val="16"/>
                <w:szCs w:val="16"/>
              </w:rPr>
            </w:pPr>
            <w:r w:rsidRPr="00BF39B4">
              <w:rPr>
                <w:rFonts w:ascii="Times New Roman" w:hAnsi="Times New Roman" w:cs="Times New Roman"/>
                <w:b/>
                <w:bCs/>
                <w:color w:val="000000"/>
                <w:sz w:val="16"/>
                <w:szCs w:val="16"/>
              </w:rPr>
              <w:t>Continent</w:t>
            </w:r>
          </w:p>
        </w:tc>
        <w:tc>
          <w:tcPr>
            <w:tcW w:w="780" w:type="pct"/>
            <w:tcBorders>
              <w:top w:val="nil"/>
              <w:left w:val="nil"/>
              <w:bottom w:val="single" w:sz="4" w:space="0" w:color="auto"/>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b/>
                <w:bCs/>
                <w:color w:val="000000"/>
                <w:sz w:val="16"/>
                <w:szCs w:val="16"/>
              </w:rPr>
            </w:pPr>
            <w:r w:rsidRPr="00BF39B4">
              <w:rPr>
                <w:rFonts w:ascii="Times New Roman" w:hAnsi="Times New Roman" w:cs="Times New Roman"/>
                <w:b/>
                <w:bCs/>
                <w:color w:val="000000"/>
                <w:sz w:val="16"/>
                <w:szCs w:val="16"/>
              </w:rPr>
              <w:t>Reference</w:t>
            </w:r>
          </w:p>
        </w:tc>
      </w:tr>
      <w:tr w:rsidR="004422E4" w:rsidRPr="00BF39B4" w:rsidTr="000C4A56">
        <w:trPr>
          <w:trHeight w:val="300"/>
        </w:trPr>
        <w:tc>
          <w:tcPr>
            <w:tcW w:w="267" w:type="pct"/>
            <w:tcBorders>
              <w:top w:val="single" w:sz="4" w:space="0" w:color="auto"/>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single" w:sz="4" w:space="0" w:color="auto"/>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Biomphalaria</w:t>
            </w:r>
            <w:proofErr w:type="spellEnd"/>
            <w:r w:rsidRPr="00BF39B4">
              <w:rPr>
                <w:rFonts w:ascii="Times New Roman" w:hAnsi="Times New Roman" w:cs="Times New Roman"/>
                <w:i/>
                <w:iCs/>
                <w:color w:val="000000"/>
                <w:sz w:val="16"/>
                <w:szCs w:val="16"/>
              </w:rPr>
              <w:t xml:space="preserve"> glabrata</w:t>
            </w:r>
          </w:p>
        </w:tc>
        <w:tc>
          <w:tcPr>
            <w:tcW w:w="706" w:type="pct"/>
            <w:tcBorders>
              <w:top w:val="single" w:sz="4" w:space="0" w:color="auto"/>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single" w:sz="4" w:space="0" w:color="auto"/>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golvani</w:t>
            </w:r>
            <w:proofErr w:type="spellEnd"/>
          </w:p>
        </w:tc>
        <w:tc>
          <w:tcPr>
            <w:tcW w:w="709" w:type="pct"/>
            <w:tcBorders>
              <w:top w:val="single" w:sz="4" w:space="0" w:color="auto"/>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Guadeloupe</w:t>
            </w:r>
          </w:p>
        </w:tc>
        <w:tc>
          <w:tcPr>
            <w:tcW w:w="583" w:type="pct"/>
            <w:tcBorders>
              <w:top w:val="single" w:sz="4" w:space="0" w:color="auto"/>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outh America</w:t>
            </w:r>
          </w:p>
        </w:tc>
        <w:tc>
          <w:tcPr>
            <w:tcW w:w="780" w:type="pct"/>
            <w:tcBorders>
              <w:top w:val="single" w:sz="4" w:space="0" w:color="auto"/>
              <w:left w:val="nil"/>
              <w:bottom w:val="nil"/>
              <w:right w:val="nil"/>
            </w:tcBorders>
            <w:shd w:val="clear" w:color="auto" w:fill="auto"/>
            <w:noWrap/>
            <w:vAlign w:val="bottom"/>
            <w:hideMark/>
          </w:tcPr>
          <w:p w:rsidR="00A35EA4" w:rsidRPr="00BF39B4" w:rsidRDefault="008F7A08"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Y41Eyqfb","properties":{"formattedCitation":"(Nassi &amp; Bayssade-Dufour, 1980)","plainCitation":"(Nassi &amp; Bayssade-Dufour, 1980)","noteIndex":0},"citationItems":[{"id":3491,"uris":["http://zotero.org/users/3615021/items/7ZICXDUB"],"uri":["http://zotero.org/users/3615021/items/7ZICXDUB"],"itemData":{"id":3491,"type":"article-journal","title":"Life cycle of Clinostomum golvani n. sp.(Trematoda: Clinostomidae) a larval parasite of Biomphalaria glabrata, the snail vector of Schistosoma mansoni in Guadeloupe (author's transl)","container-title":"Annales de Parasitologie Humaine et comparée","page":"527–540","volume":"55","issue":"5","source":"Google Scholar","shortTitle":"Life cycle of Clinostomum golvani n. sp.(Trematoda","author":[{"family":"Nassi","given":"H."},{"family":"Bayssade-Dufour","given":"C."}],"issued":{"date-parts":[["198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Nassi &amp; Bayssade-Dufour, 1980)</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Biomphalaria</w:t>
            </w:r>
            <w:proofErr w:type="spellEnd"/>
            <w:r w:rsidRPr="00BF39B4">
              <w:rPr>
                <w:rFonts w:ascii="Times New Roman" w:hAnsi="Times New Roman" w:cs="Times New Roman"/>
                <w:i/>
                <w:iCs/>
                <w:color w:val="000000"/>
                <w:sz w:val="16"/>
                <w:szCs w:val="16"/>
              </w:rPr>
              <w:t xml:space="preserve"> glabrata</w:t>
            </w:r>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sidRPr="00BF39B4">
              <w:rPr>
                <w:rFonts w:ascii="Times New Roman" w:hAnsi="Times New Roman" w:cs="Times New Roman"/>
                <w:i/>
                <w:iCs/>
                <w:color w:val="000000"/>
                <w:sz w:val="16"/>
                <w:szCs w:val="16"/>
              </w:rPr>
              <w:t xml:space="preserve">Cercaria </w:t>
            </w:r>
            <w:proofErr w:type="spellStart"/>
            <w:r w:rsidRPr="00BF39B4">
              <w:rPr>
                <w:rFonts w:ascii="Times New Roman" w:hAnsi="Times New Roman" w:cs="Times New Roman"/>
                <w:i/>
                <w:iCs/>
                <w:color w:val="000000"/>
                <w:sz w:val="16"/>
                <w:szCs w:val="16"/>
              </w:rPr>
              <w:t>ocellifera</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Brazil</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outh America</w:t>
            </w:r>
          </w:p>
        </w:tc>
        <w:tc>
          <w:tcPr>
            <w:tcW w:w="780" w:type="pct"/>
            <w:tcBorders>
              <w:top w:val="nil"/>
              <w:left w:val="nil"/>
              <w:bottom w:val="nil"/>
              <w:right w:val="nil"/>
            </w:tcBorders>
            <w:shd w:val="clear" w:color="auto" w:fill="auto"/>
            <w:noWrap/>
            <w:vAlign w:val="bottom"/>
            <w:hideMark/>
          </w:tcPr>
          <w:p w:rsidR="00A35EA4" w:rsidRPr="00BF39B4" w:rsidRDefault="008F7A08"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9TRGRpRu","properties":{"formattedCitation":"(Pinto {\\i{}et al.}, 2015)","plainCitation":"(Pinto et al., 2015)","noteIndex":0},"citationItems":[{"id":2893,"uris":["http://zotero.org/users/3615021/items/ICAZMW4Y"],"uri":["http://zotero.org/users/3615021/items/ICAZMW4Y"],"itemData":{"id":2893,"type":"article-journal","title":"Experimental and molecular study of cercariae of Clinostomum sp.(Trematoda: Clinostomidae) from Biomphalaria spp.(Mollusca: Planorbidae) in Brazil","container-title":"Journal of Parasitology","page":"108–113","volume":"101","issue":"1","source":"Google Scholar","shortTitle":"Experimental and molecular study of cercariae of Clinostomum sp.(Trematoda","author":[{"family":"Pinto","given":"H. A."},{"family":"Caffara","given":"M."},{"family":"Fioravanti","given":"M. L."},{"family":"Melo","given":"A. L."}],"issued":{"date-parts":[["2015"]]}}}],"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Pint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5)</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Biomphalaria</w:t>
            </w:r>
            <w:proofErr w:type="spellEnd"/>
            <w:r w:rsidRPr="00BF39B4">
              <w:rPr>
                <w:rFonts w:ascii="Times New Roman" w:hAnsi="Times New Roman" w:cs="Times New Roman"/>
                <w:i/>
                <w:iCs/>
                <w:color w:val="000000"/>
                <w:sz w:val="16"/>
                <w:szCs w:val="16"/>
              </w:rPr>
              <w:t xml:space="preserve"> peregrine</w:t>
            </w:r>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Brazil</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outh America</w:t>
            </w:r>
          </w:p>
        </w:tc>
        <w:tc>
          <w:tcPr>
            <w:tcW w:w="780" w:type="pct"/>
            <w:tcBorders>
              <w:top w:val="nil"/>
              <w:left w:val="nil"/>
              <w:bottom w:val="nil"/>
              <w:right w:val="nil"/>
            </w:tcBorders>
            <w:shd w:val="clear" w:color="auto" w:fill="auto"/>
            <w:noWrap/>
            <w:vAlign w:val="bottom"/>
            <w:hideMark/>
          </w:tcPr>
          <w:p w:rsidR="00A35EA4" w:rsidRPr="00BF39B4" w:rsidRDefault="008F7A08"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ZWAEwPJ8","properties":{"formattedCitation":"(Dias {\\i{}et al.}, 2003b)","plainCitation":"(Dias et al., 2003b)","noteIndex":0},"citationItems":[{"id":3171,"uris":["http://zotero.org/users/3615021/items/6HZAGVYZ"],"uri":["http://zotero.org/users/3615021/items/6HZAGVYZ"],"itemData":{"id":3171,"type":"article-journal","title":"The life cycle of Clinostomum complanatum Rudolphi, 1814 (Digenea, Clinostomidae) on the floodplain of the high Paraná river, Brazil","container-title":"Parasitology Research","page":"506-508","volume":"89","issue":"6","source":"Springer Link","abstract":"The life cycle of the digenetic trematode Clinostomum complanatum was studied on the floodplain of the high Paraná river, Brazil. Sampling was done between June 1999 and June 2000. The mollusc Biomphalaria peregrina was the first intermediate host with a prevalence of infection of 0.75%. The fish Loricariichthys platymetopon, Hoplosternum littorale, Parauchenipterus galeatus, Hoplias malabaricus and Loricaria sp. were second intermediate hosts, with the prevalence varying from 2.45% (H. malabaricus) to 60.8% (L. platymetopon). The birds Ardea cocoi, Phalacrocorax brasilianus, Egretta alba and Egretta thula were definitive hosts, with the prevalence ranging between 5.5% (E. thula) and 95% (A. cocoi). The high prevalences in birds, especially in A. cocoi, suggest some kind of mechanism facilitating the predation of infected fish. The importance of the various hosts is discussed, and it is concluded that the floodplain of the high Paraná river has suitable conditions for the maintenance of the life cycle of C. complanatum.","DOI":"10.1007/s00436-002-0796-z","ISSN":"1432-1955","journalAbbreviation":"Parasitol Res","language":"en","author":[{"family":"Dias","given":"M. L. G. G."},{"family":"Eiras","given":"J. C."},{"family":"Machado","given":"M. H."},{"family":"Souza","given":"G. T. R."},{"family":"Pavanelli","given":"G. C."}],"issued":{"date-parts":[["200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Dias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3b)</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Biomphalaria</w:t>
            </w:r>
            <w:proofErr w:type="spellEnd"/>
            <w:r w:rsidRPr="00BF39B4">
              <w:rPr>
                <w:rFonts w:ascii="Times New Roman" w:hAnsi="Times New Roman" w:cs="Times New Roman"/>
                <w:i/>
                <w:iCs/>
                <w:color w:val="000000"/>
                <w:sz w:val="16"/>
                <w:szCs w:val="16"/>
              </w:rPr>
              <w:t xml:space="preserve"> peregrine</w:t>
            </w:r>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Kore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hideMark/>
          </w:tcPr>
          <w:p w:rsidR="00A35EA4" w:rsidRPr="00BF39B4" w:rsidRDefault="008F7A08"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4tsFLXY5","properties":{"formattedCitation":"(Dias {\\i{}et al.}, 2003b)","plainCitation":"(Dias et al., 2003b)","noteIndex":0},"citationItems":[{"id":3171,"uris":["http://zotero.org/users/3615021/items/6HZAGVYZ"],"uri":["http://zotero.org/users/3615021/items/6HZAGVYZ"],"itemData":{"id":3171,"type":"article-journal","title":"The life cycle of Clinostomum complanatum Rudolphi, 1814 (Digenea, Clinostomidae) on the floodplain of the high Paraná river, Brazil","container-title":"Parasitology Research","page":"506-508","volume":"89","issue":"6","source":"Springer Link","abstract":"The life cycle of the digenetic trematode Clinostomum complanatum was studied on the floodplain of the high Paraná river, Brazil. Sampling was done between June 1999 and June 2000. The mollusc Biomphalaria peregrina was the first intermediate host with a prevalence of infection of 0.75%. The fish Loricariichthys platymetopon, Hoplosternum littorale, Parauchenipterus galeatus, Hoplias malabaricus and Loricaria sp. were second intermediate hosts, with the prevalence varying from 2.45% (H. malabaricus) to 60.8% (L. platymetopon). The birds Ardea cocoi, Phalacrocorax brasilianus, Egretta alba and Egretta thula were definitive hosts, with the prevalence ranging between 5.5% (E. thula) and 95% (A. cocoi). The high prevalences in birds, especially in A. cocoi, suggest some kind of mechanism facilitating the predation of infected fish. The importance of the various hosts is discussed, and it is concluded that the floodplain of the high Paraná river has suitable conditions for the maintenance of the life cycle of C. complanatum.","DOI":"10.1007/s00436-002-0796-z","ISSN":"1432-1955","journalAbbreviation":"Parasitol Res","language":"en","author":[{"family":"Dias","given":"M. L. G. G."},{"family":"Eiras","given":"J. C."},{"family":"Machado","given":"M. H."},{"family":"Souza","given":"G. T. R."},{"family":"Pavanelli","given":"G. C."}],"issued":{"date-parts":[["200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Dias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3b)</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Biomphalaria</w:t>
            </w:r>
            <w:proofErr w:type="spellEnd"/>
            <w:r w:rsidRPr="00BF39B4">
              <w:rPr>
                <w:rFonts w:ascii="Times New Roman" w:hAnsi="Times New Roman" w:cs="Times New Roman"/>
                <w:i/>
                <w:iCs/>
                <w:color w:val="000000"/>
                <w:sz w:val="16"/>
                <w:szCs w:val="16"/>
              </w:rPr>
              <w:t xml:space="preserve"> peregrine</w:t>
            </w:r>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Brazil</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outh America</w:t>
            </w:r>
          </w:p>
        </w:tc>
        <w:tc>
          <w:tcPr>
            <w:tcW w:w="780" w:type="pct"/>
            <w:tcBorders>
              <w:top w:val="nil"/>
              <w:left w:val="nil"/>
              <w:bottom w:val="nil"/>
              <w:right w:val="nil"/>
            </w:tcBorders>
            <w:shd w:val="clear" w:color="auto" w:fill="auto"/>
            <w:noWrap/>
            <w:vAlign w:val="bottom"/>
            <w:hideMark/>
          </w:tcPr>
          <w:p w:rsidR="00A35EA4" w:rsidRPr="00BF39B4" w:rsidRDefault="008F7A08"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2HwW2wxn","properties":{"formattedCitation":"(Dias {\\i{}et al.}, 2003a)","plainCitation":"(Dias et al., 2003a)","noteIndex":0},"citationItems":[{"id":3323,"uris":["http://zotero.org/users/3615021/items/G7W8CUUH"],"uri":["http://zotero.org/users/3615021/items/G7W8CUUH"],"itemData":{"id":3323,"type":"article-journal","title":"The attachment of Clinostomum sp.(Digenea, Clinostomidae) to the oesophagus of the bird Ardea cocoi (Aves, Ardeidae)","container-title":"Parasite","page":"185–187","volume":"10","issue":"2","source":"Google Scholar","author":[{"family":"Dias","given":"MLGG"},{"family":"Eiras","given":"J. C."},{"family":"Machado","given":"M. H."},{"family":"Souza","given":"G. T. R."},{"family":"Pavanelli","given":"G. C."}],"issued":{"date-parts":[["200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Dias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3a)</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Biomphalari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straminea</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sidRPr="00BF39B4">
              <w:rPr>
                <w:rFonts w:ascii="Times New Roman" w:hAnsi="Times New Roman" w:cs="Times New Roman"/>
                <w:i/>
                <w:iCs/>
                <w:color w:val="000000"/>
                <w:sz w:val="16"/>
                <w:szCs w:val="16"/>
              </w:rPr>
              <w:t xml:space="preserve">Cercaria </w:t>
            </w:r>
            <w:proofErr w:type="spellStart"/>
            <w:r w:rsidRPr="00BF39B4">
              <w:rPr>
                <w:rFonts w:ascii="Times New Roman" w:hAnsi="Times New Roman" w:cs="Times New Roman"/>
                <w:i/>
                <w:iCs/>
                <w:color w:val="000000"/>
                <w:sz w:val="16"/>
                <w:szCs w:val="16"/>
              </w:rPr>
              <w:t>ocellifera</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Brazil</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outh America</w:t>
            </w:r>
          </w:p>
        </w:tc>
        <w:tc>
          <w:tcPr>
            <w:tcW w:w="780" w:type="pct"/>
            <w:tcBorders>
              <w:top w:val="nil"/>
              <w:left w:val="nil"/>
              <w:bottom w:val="nil"/>
              <w:right w:val="nil"/>
            </w:tcBorders>
            <w:shd w:val="clear" w:color="auto" w:fill="auto"/>
            <w:noWrap/>
            <w:vAlign w:val="bottom"/>
            <w:hideMark/>
          </w:tcPr>
          <w:p w:rsidR="00A35EA4" w:rsidRPr="00BF39B4" w:rsidRDefault="008C4B8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MqcAlGYT","properties":{"formattedCitation":"(Pinto {\\i{}et al.}, 2015)","plainCitation":"(Pinto et al., 2015)","noteIndex":0},"citationItems":[{"id":2893,"uris":["http://zotero.org/users/3615021/items/ICAZMW4Y"],"uri":["http://zotero.org/users/3615021/items/ICAZMW4Y"],"itemData":{"id":2893,"type":"article-journal","title":"Experimental and molecular study of cercariae of Clinostomum sp.(Trematoda: Clinostomidae) from Biomphalaria spp.(Mollusca: Planorbidae) in Brazil","container-title":"Journal of Parasitology","page":"108–113","volume":"101","issue":"1","source":"Google Scholar","shortTitle":"Experimental and molecular study of cercariae of Clinostomum sp.(Trematoda","author":[{"family":"Pinto","given":"H. A."},{"family":"Caffara","given":"M."},{"family":"Fioravanti","given":"M. L."},{"family":"Melo","given":"A. L."}],"issued":{"date-parts":[["2015"]]}}}],"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Pint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5)</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Biomphalari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tenagophila</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sidRPr="00BF39B4">
              <w:rPr>
                <w:rFonts w:ascii="Times New Roman" w:hAnsi="Times New Roman" w:cs="Times New Roman"/>
                <w:i/>
                <w:iCs/>
                <w:color w:val="000000"/>
                <w:sz w:val="16"/>
                <w:szCs w:val="16"/>
              </w:rPr>
              <w:t xml:space="preserve">Cercaria </w:t>
            </w:r>
            <w:proofErr w:type="spellStart"/>
            <w:r w:rsidRPr="00BF39B4">
              <w:rPr>
                <w:rFonts w:ascii="Times New Roman" w:hAnsi="Times New Roman" w:cs="Times New Roman"/>
                <w:i/>
                <w:iCs/>
                <w:color w:val="000000"/>
                <w:sz w:val="16"/>
                <w:szCs w:val="16"/>
              </w:rPr>
              <w:t>ocellifera</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Brazil</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outh America</w:t>
            </w:r>
          </w:p>
        </w:tc>
        <w:tc>
          <w:tcPr>
            <w:tcW w:w="780" w:type="pct"/>
            <w:tcBorders>
              <w:top w:val="nil"/>
              <w:left w:val="nil"/>
              <w:bottom w:val="nil"/>
              <w:right w:val="nil"/>
            </w:tcBorders>
            <w:shd w:val="clear" w:color="auto" w:fill="auto"/>
            <w:noWrap/>
            <w:vAlign w:val="bottom"/>
            <w:hideMark/>
          </w:tcPr>
          <w:p w:rsidR="00A35EA4" w:rsidRPr="00BF39B4" w:rsidRDefault="008C4B8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KFw1qH2C","properties":{"formattedCitation":"(Pinto {\\i{}et al.}, 2015)","plainCitation":"(Pinto et al., 2015)","noteIndex":0},"citationItems":[{"id":2893,"uris":["http://zotero.org/users/3615021/items/ICAZMW4Y"],"uri":["http://zotero.org/users/3615021/items/ICAZMW4Y"],"itemData":{"id":2893,"type":"article-journal","title":"Experimental and molecular study of cercariae of Clinostomum sp.(Trematoda: Clinostomidae) from Biomphalaria spp.(Mollusca: Planorbidae) in Brazil","container-title":"Journal of Parasitology","page":"108–113","volume":"101","issue":"1","source":"Google Scholar","shortTitle":"Experimental and molecular study of cercariae of Clinostomum sp.(Trematoda","author":[{"family":"Pinto","given":"H. A."},{"family":"Caffara","given":"M."},{"family":"Fioravanti","given":"M. L."},{"family":"Melo","given":"A. L."}],"issued":{"date-parts":[["2015"]]}}}],"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Pint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5)</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Bulinus</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globosus</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Pr>
                <w:rFonts w:ascii="Times New Roman" w:hAnsi="Times New Roman" w:cs="Times New Roman"/>
                <w:i/>
                <w:iCs/>
                <w:color w:val="000000"/>
                <w:sz w:val="16"/>
                <w:szCs w:val="16"/>
              </w:rPr>
              <w:t>C</w:t>
            </w:r>
            <w:r w:rsidRPr="00BF39B4">
              <w:rPr>
                <w:rFonts w:ascii="Times New Roman" w:hAnsi="Times New Roman" w:cs="Times New Roman"/>
                <w:i/>
                <w:iCs/>
                <w:color w:val="000000"/>
                <w:sz w:val="16"/>
                <w:szCs w:val="16"/>
              </w:rPr>
              <w:t>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heterostom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Nigeri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frica</w:t>
            </w:r>
          </w:p>
        </w:tc>
        <w:tc>
          <w:tcPr>
            <w:tcW w:w="780" w:type="pct"/>
            <w:tcBorders>
              <w:top w:val="nil"/>
              <w:left w:val="nil"/>
              <w:bottom w:val="nil"/>
              <w:right w:val="nil"/>
            </w:tcBorders>
            <w:shd w:val="clear" w:color="auto" w:fill="auto"/>
            <w:noWrap/>
            <w:vAlign w:val="bottom"/>
            <w:hideMark/>
          </w:tcPr>
          <w:p w:rsidR="00A35EA4" w:rsidRPr="00BF39B4" w:rsidRDefault="008C4B8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SFKUnQlv","properties":{"formattedCitation":"(D\\uc0\\u246{}nges, 1974)","plainCitation":"(Dönges, 1974)","noteIndex":0},"citationItems":[{"id":3333,"uris":["http://zotero.org/users/3615021/items/PCKAUMKQ"],"uri":["http://zotero.org/users/3615021/items/PCKAUMKQ"],"itemData":{"id":3333,"type":"article-journal","title":"The life cycle of Euclinostomum heterostomum (Rudolphi, 1809)(Trematoda: Clinostomatidae)","container-title":"International Journal for Parasitology","page":"79–90","volume":"4","issue":"1","source":"Google Scholar","shortTitle":"The life cycle of Euclinostomum heterostomum (Rudolphi, 1809)(Trematoda","author":[{"family":"Dönges","given":"Johannes"}],"issued":{"date-parts":[["1974"]]}}}],"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Dönges, 1974)</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Bulinus</w:t>
            </w:r>
            <w:proofErr w:type="spellEnd"/>
            <w:r w:rsidRPr="00BF39B4">
              <w:rPr>
                <w:rFonts w:ascii="Times New Roman" w:hAnsi="Times New Roman" w:cs="Times New Roman"/>
                <w:i/>
                <w:iCs/>
                <w:color w:val="000000"/>
                <w:sz w:val="16"/>
                <w:szCs w:val="16"/>
              </w:rPr>
              <w:t xml:space="preserve"> truncates</w:t>
            </w:r>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tilapiae</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Israel</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hideMark/>
          </w:tcPr>
          <w:p w:rsidR="00A35EA4" w:rsidRPr="00BF39B4" w:rsidRDefault="008C4B8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XPF6SCNW","properties":{"formattedCitation":"(Dzikowski {\\i{}et al.}, 2004)","plainCitation":"(Dzikowski et al., 2004)","noteIndex":0},"citationItems":[{"id":2844,"uris":["http://zotero.org/users/3615021/items/CCH3R6C3"],"uri":["http://zotero.org/users/3615021/items/CCH3R6C3"],"itemData":{"id":2844,"type":"article-journal","title":"Clinostomum complanatum and Clinostomum marginatum (Rudolphi, 1819)(Digenea: Clinostomidae) are separate species based on differences in ribosomal DNA","container-title":"Journal of Parasitology","page":"413–414","volume":"90","issue":"2","source":"Google Scholar","shortTitle":"Clinostomum complanatum and Clinostomum marginatum (Rudolphi, 1819)(Digenea","author":[{"family":"Dzikowski","given":"R."},{"family":"Levy","given":"M. G."},{"family":"Poore","given":"M. F."},{"family":"Flowers","given":"J. R."},{"family":"Paperna","given":"I."}],"issued":{"date-parts":[["2004"]]}}}],"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Dzikowsk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4)</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sidRPr="00BF39B4">
              <w:rPr>
                <w:rFonts w:ascii="Times New Roman" w:hAnsi="Times New Roman" w:cs="Times New Roman"/>
                <w:i/>
                <w:iCs/>
                <w:color w:val="000000"/>
                <w:sz w:val="16"/>
                <w:szCs w:val="16"/>
              </w:rPr>
              <w:t xml:space="preserve">Galba </w:t>
            </w:r>
            <w:proofErr w:type="spellStart"/>
            <w:r w:rsidRPr="00BF39B4">
              <w:rPr>
                <w:rFonts w:ascii="Times New Roman" w:hAnsi="Times New Roman" w:cs="Times New Roman"/>
                <w:i/>
                <w:iCs/>
                <w:color w:val="000000"/>
                <w:sz w:val="16"/>
                <w:szCs w:val="16"/>
              </w:rPr>
              <w:t>pervia</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Chin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hideMark/>
          </w:tcPr>
          <w:p w:rsidR="00A35EA4" w:rsidRPr="00BF39B4" w:rsidRDefault="008C4B8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w3G9YgOJ","properties":{"formattedCitation":"(Li {\\i{}et al.}, 2018)","plainCitation":"(Li et al., 2018)","noteIndex":0},"citationItems":[{"id":3191,"uris":["http://zotero.org/users/3615021/items/L6CPYLHI"],"uri":["http://zotero.org/users/3615021/items/L6CPYLHI"],"itemData":{"id":3191,"type":"article-journal","title":"The discovery of Clinostomum complanatum metacercariae in farmed Chinese sucker, Myxocyprinus asiaticus","container-title":"Aquaculture","source":"Google Scholar","author":[{"family":"Li","given":"Fang"},{"family":"Liu","given":"Xiao-Hong"},{"family":"Ge","given":"Hai-Long"},{"family":"Xie","given":"Chong-You"},{"family":"Cai","given":"Rui-Yu"},{"family":"Hu","given":"Zuo-Can"},{"family":"Zhang","given":"Yao-Guang"},{"family":"Wang","given":"Zhi-Jian"}],"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L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Helisom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ampanulat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smithii</w:t>
            </w:r>
            <w:proofErr w:type="spellEnd"/>
          </w:p>
        </w:tc>
        <w:tc>
          <w:tcPr>
            <w:tcW w:w="706"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United States of America</w:t>
            </w:r>
          </w:p>
        </w:tc>
        <w:tc>
          <w:tcPr>
            <w:tcW w:w="583"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North America</w:t>
            </w:r>
          </w:p>
        </w:tc>
        <w:tc>
          <w:tcPr>
            <w:tcW w:w="780" w:type="pct"/>
            <w:tcBorders>
              <w:top w:val="nil"/>
              <w:left w:val="nil"/>
              <w:bottom w:val="nil"/>
              <w:right w:val="nil"/>
            </w:tcBorders>
            <w:shd w:val="clear" w:color="auto" w:fill="auto"/>
            <w:noWrap/>
            <w:vAlign w:val="bottom"/>
          </w:tcPr>
          <w:p w:rsidR="00A35EA4" w:rsidRPr="00BF39B4" w:rsidRDefault="008C4B8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x5XyXWre","properties":{"formattedCitation":"(Cort {\\i{}et al.}, 1950)","plainCitation":"(Cort et al., 1950)","noteIndex":0},"citationItems":[{"id":2217,"uris":["http://zotero.org/users/3615021/items/95RDUG94"],"uri":["http://zotero.org/users/3615021/items/95RDUG94"],"itemData":{"id":2217,"type":"article-journal","title":"Germinal material in the rediae of Clinostomum marginatum (Rudolphi)","container-title":"Journal of Parasitology","page":"157–163","volume":"36","issue":"2","source":"Google Scholar","author":[{"family":"Cort","given":"William W."},{"family":"Ameel","given":"D. J."},{"family":"Van der Woude","given":"Anne"}],"issued":{"date-parts":[["195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Cort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50)</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Helisom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trivolvis</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rams</w:t>
            </w:r>
            <w:r w:rsidRPr="00BF39B4">
              <w:rPr>
                <w:rFonts w:ascii="Times New Roman" w:hAnsi="Times New Roman" w:cs="Times New Roman"/>
                <w:color w:val="000000"/>
                <w:sz w:val="16"/>
                <w:szCs w:val="16"/>
              </w:rPr>
              <w:t xml:space="preserve"> horn </w:t>
            </w: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album</w:t>
            </w:r>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United States of Americ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North America</w:t>
            </w:r>
          </w:p>
        </w:tc>
        <w:tc>
          <w:tcPr>
            <w:tcW w:w="780" w:type="pct"/>
            <w:tcBorders>
              <w:top w:val="nil"/>
              <w:left w:val="nil"/>
              <w:bottom w:val="nil"/>
              <w:right w:val="nil"/>
            </w:tcBorders>
            <w:shd w:val="clear" w:color="auto" w:fill="auto"/>
            <w:noWrap/>
            <w:vAlign w:val="bottom"/>
            <w:hideMark/>
          </w:tcPr>
          <w:p w:rsidR="00A35EA4" w:rsidRPr="00BF39B4" w:rsidRDefault="008C4B8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JRAOHNHQ","properties":{"formattedCitation":"(Rosser {\\i{}et al.}, 2018)","plainCitation":"(Rosser et al., 2018)","noteIndex":0},"citationItems":[{"id":3530,"uris":["http://zotero.org/users/3615021/items/VNE2WR7N"],"uri":["http://zotero.org/users/3615021/items/VNE2WR7N"],"itemData":{"id":3530,"type":"article-journal","title":"Clinostomum poteae n. sp.(Digenea: Clinostomidae), in the trachea of a double-crested cormorant Phalacrocorax auritus Lesson, 1831 and molecular data linking the life-cycle stages of Clinostomum album Rosser, Alberson, Woodyard, Cunningham, Pote &amp; Griffin, 2017 in Mississippi, USA","container-title":"Systematic Parasitology","page":"1–24","source":"Google Scholar","shortTitle":"Clinostomum poteae n. sp.(Digenea","author":[{"family":"Rosser","given":"Thomas G."},{"family":"Baumgartner","given":"Wes A."},{"family":"Alberson","given":"Neely R."},{"family":"Noto","given":"Travis W."},{"family":"Woodyard","given":"Ethan T."},{"family":"King","given":"D. Tommy"},{"family":"Wise","given":"David J."},{"family":"Griffin","given":"Matt J."}],"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Ross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Helisom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trivolvis</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Pr>
                <w:rFonts w:ascii="Times New Roman" w:hAnsi="Times New Roman" w:cs="Times New Roman"/>
                <w:color w:val="000000"/>
                <w:sz w:val="16"/>
                <w:szCs w:val="16"/>
              </w:rPr>
              <w:t>rams</w:t>
            </w:r>
            <w:r w:rsidRPr="00BF39B4">
              <w:rPr>
                <w:rFonts w:ascii="Times New Roman" w:hAnsi="Times New Roman" w:cs="Times New Roman"/>
                <w:color w:val="000000"/>
                <w:sz w:val="16"/>
                <w:szCs w:val="16"/>
              </w:rPr>
              <w:t xml:space="preserve"> horn</w:t>
            </w: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United States of Americ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North America</w:t>
            </w:r>
          </w:p>
        </w:tc>
        <w:tc>
          <w:tcPr>
            <w:tcW w:w="780" w:type="pct"/>
            <w:tcBorders>
              <w:top w:val="nil"/>
              <w:left w:val="nil"/>
              <w:bottom w:val="nil"/>
              <w:right w:val="nil"/>
            </w:tcBorders>
            <w:shd w:val="clear" w:color="auto" w:fill="auto"/>
            <w:noWrap/>
            <w:vAlign w:val="bottom"/>
            <w:hideMark/>
          </w:tcPr>
          <w:p w:rsidR="00A35EA4" w:rsidRPr="00BF39B4" w:rsidRDefault="008C4B8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ao8Q925I","properties":{"formattedCitation":"(Cort {\\i{}et al.}, 1950)","plainCitation":"(Cort et al., 1950)","noteIndex":0},"citationItems":[{"id":2217,"uris":["http://zotero.org/users/3615021/items/95RDUG94"],"uri":["http://zotero.org/users/3615021/items/95RDUG94"],"itemData":{"id":2217,"type":"article-journal","title":"Germinal material in the rediae of Clinostomum marginatum (Rudolphi)","container-title":"Journal of Parasitology","page":"157–163","volume":"36","issue":"2","source":"Google Scholar","author":[{"family":"Cort","given":"William W."},{"family":"Ameel","given":"D. J."},{"family":"Van der Woude","given":"Anne"}],"issued":{"date-parts":[["195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Cort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50)</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Helisom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trivolvis</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Pr>
                <w:rFonts w:ascii="Times New Roman" w:hAnsi="Times New Roman" w:cs="Times New Roman"/>
                <w:color w:val="000000"/>
                <w:sz w:val="16"/>
                <w:szCs w:val="16"/>
              </w:rPr>
              <w:t>rams</w:t>
            </w:r>
            <w:r w:rsidRPr="00BF39B4">
              <w:rPr>
                <w:rFonts w:ascii="Times New Roman" w:hAnsi="Times New Roman" w:cs="Times New Roman"/>
                <w:color w:val="000000"/>
                <w:sz w:val="16"/>
                <w:szCs w:val="16"/>
              </w:rPr>
              <w:t xml:space="preserve"> horn</w:t>
            </w: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United States of Americ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North Americ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0ylG7k0w","properties":{"formattedCitation":"(McCaffrey &amp; Johnson, 2017)","plainCitation":"(McCaffrey &amp; Johnson, 2017)","noteIndex":0},"citationItems":[{"id":1808,"uris":["http://zotero.org/users/3615021/items/E26PZ96J"],"uri":["http://zotero.org/users/3615021/items/E26PZ96J"],"itemData":{"id":1808,"type":"article-journal","title":"Drivers of symbiont diversity in freshwater snails: a comparative analysis of resource availability, community heterogeneity, and colonization opportunities","container-title":"Oecologia","page":"927–938","volume":"183","issue":"4","source":"Google Scholar","shortTitle":"Drivers of symbiont diversity in freshwater snails","author":[{"family":"McCaffrey","given":"Keegan"},{"family":"Johnson","given":"Pieter TJ"}],"issued":{"date-parts":[["2017"]]}}}],"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McCaffrey &amp; Johnson, 2017)</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Helisom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trivolvis</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Pr>
                <w:rFonts w:ascii="Times New Roman" w:hAnsi="Times New Roman" w:cs="Times New Roman"/>
                <w:color w:val="000000"/>
                <w:sz w:val="16"/>
                <w:szCs w:val="16"/>
              </w:rPr>
              <w:t>rams</w:t>
            </w:r>
            <w:r w:rsidRPr="00BF39B4">
              <w:rPr>
                <w:rFonts w:ascii="Times New Roman" w:hAnsi="Times New Roman" w:cs="Times New Roman"/>
                <w:color w:val="000000"/>
                <w:sz w:val="16"/>
                <w:szCs w:val="16"/>
              </w:rPr>
              <w:t xml:space="preserve"> horn</w:t>
            </w: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United States of Americ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North Americ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c5ONdKCw","properties":{"formattedCitation":"(Lambden &amp; Johnson, 2013)","plainCitation":"(Lambden &amp; Johnson, 2013)","noteIndex":0},"citationItems":[{"id":2873,"uris":["http://zotero.org/users/3615021/items/7VMFPFHW"],"uri":["http://zotero.org/users/3615021/items/7VMFPFHW"],"itemData":{"id":2873,"type":"article-journal","title":"Quantifying the biomass of parasites to understand their role in aquatic communities","container-title":"Ecology and Evolution","page":"2310–2321","volume":"3","issue":"7","source":"Google Scholar","author":[{"family":"Lambden","given":"Jason"},{"family":"Johnson","given":"Pieter T.J."}],"issued":{"date-parts":[["201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Lambden &amp; Johnson, 2013)</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Helisom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trivolvis</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Pr>
                <w:rFonts w:ascii="Times New Roman" w:hAnsi="Times New Roman" w:cs="Times New Roman"/>
                <w:color w:val="000000"/>
                <w:sz w:val="16"/>
                <w:szCs w:val="16"/>
              </w:rPr>
              <w:t>rams</w:t>
            </w:r>
            <w:r w:rsidRPr="00BF39B4">
              <w:rPr>
                <w:rFonts w:ascii="Times New Roman" w:hAnsi="Times New Roman" w:cs="Times New Roman"/>
                <w:color w:val="000000"/>
                <w:sz w:val="16"/>
                <w:szCs w:val="16"/>
              </w:rPr>
              <w:t xml:space="preserve"> horn </w:t>
            </w: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United States of Americ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North Americ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ahWhfHGH","properties":{"formattedCitation":"(Avery {\\i{}et al.}, 2002)","plainCitation":"(Avery et al., 2002)","noteIndex":0},"citationItems":[{"id":3278,"uris":["http://zotero.org/users/3615021/items/4MMR9SR4"],"uri":["http://zotero.org/users/3615021/items/4MMR9SR4"],"itemData":{"id":3278,"type":"article-journal","title":"A new trematode in channel catfish","container-title":"Fish Health Newsletter","page":"12–21","volume":"30","author":[{"family":"Avery","given":"J"},{"family":"Wise","given":"D."},{"family":"Khoo","given":"L."},{"family":"Terhune","given":"J."}],"issued":{"date-parts":[["2002"]]}}}],"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Avery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2)</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lastRenderedPageBreak/>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Helisom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trivolvis</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rams</w:t>
            </w:r>
            <w:r w:rsidRPr="00BF39B4">
              <w:rPr>
                <w:rFonts w:ascii="Times New Roman" w:hAnsi="Times New Roman" w:cs="Times New Roman"/>
                <w:color w:val="000000"/>
                <w:sz w:val="16"/>
                <w:szCs w:val="16"/>
              </w:rPr>
              <w:t xml:space="preserve"> horn </w:t>
            </w: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United States of Americ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North Americ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aXfxPbkH","properties":{"formattedCitation":"(Mitchell {\\i{}et al.}, 2011)","plainCitation":"(Mitchell et al., 2011)","noteIndex":0},"citationItems":[{"id":3477,"uris":["http://zotero.org/users/3615021/items/JBP2HBI6"],"uri":["http://zotero.org/users/3615021/items/JBP2HBI6"],"itemData":{"id":3477,"type":"article-journal","title":"Longevity of Bolbophorus damnificus infections in channel catfish","container-title":"Journal of Aquatic Animal Health","page":"103–109","volume":"23","issue":"2","source":"Google Scholar","author":[{"family":"Mitchell","given":"Andrew"},{"family":"Yost","given":"Marlena"},{"family":"Pote","given":"Linda"},{"family":"Farmer","given":"Bradley"},{"family":"Panuska","given":"Carla"}],"issued":{"date-parts":[["201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Mitchell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Helisom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trivolvis</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rams</w:t>
            </w:r>
            <w:r w:rsidRPr="00BF39B4">
              <w:rPr>
                <w:rFonts w:ascii="Times New Roman" w:hAnsi="Times New Roman" w:cs="Times New Roman"/>
                <w:color w:val="000000"/>
                <w:sz w:val="16"/>
                <w:szCs w:val="16"/>
              </w:rPr>
              <w:t xml:space="preserve"> horn</w:t>
            </w: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United States of Americ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North Americ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qnIPXQAJ","properties":{"formattedCitation":"(Edney, 1950)","plainCitation":"(Edney, 1950)","noteIndex":0},"citationItems":[{"id":3230,"uris":["http://zotero.org/users/3615021/items/5UXXLVKP"],"uri":["http://zotero.org/users/3615021/items/5UXXLVKP"],"itemData":{"id":3230,"type":"article-journal","title":"Productivity in Clinostomum marginatum (Trematoda: Clinostomatidae)","container-title":"Transactions of the American Microscopical Society","page":"186-188","volume":"69","issue":"2","source":"JSTOR","DOI":"10.2307/3223408","ISSN":"0003-0023","shortTitle":"Productivity in Clinostomum marginatum (Trematoda","author":[{"family":"Edney","given":"J. M."}],"issued":{"date-parts":[["195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Edney, 1950)</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Helisom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trivolvis</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Pr>
                <w:rFonts w:ascii="Times New Roman" w:hAnsi="Times New Roman" w:cs="Times New Roman"/>
                <w:color w:val="000000"/>
                <w:sz w:val="16"/>
                <w:szCs w:val="16"/>
              </w:rPr>
              <w:t>rams</w:t>
            </w:r>
            <w:r w:rsidRPr="00BF39B4">
              <w:rPr>
                <w:rFonts w:ascii="Times New Roman" w:hAnsi="Times New Roman" w:cs="Times New Roman"/>
                <w:color w:val="000000"/>
                <w:sz w:val="16"/>
                <w:szCs w:val="16"/>
              </w:rPr>
              <w:t xml:space="preserve"> horn</w:t>
            </w: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United States of Americ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i/>
                <w:iCs/>
                <w:color w:val="000000"/>
                <w:sz w:val="16"/>
                <w:szCs w:val="16"/>
              </w:rPr>
              <w:t>North Americ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D3lvchbJ","properties":{"formattedCitation":"(Klaas, 1963)","plainCitation":"(Klaas, 1963)","noteIndex":0},"citationItems":[{"id":2221,"uris":["http://zotero.org/users/3615021/items/8QAGHHS3"],"uri":["http://zotero.org/users/3615021/items/8QAGHHS3"],"itemData":{"id":2221,"type":"article-journal","title":"Ecology of the trematode, Clinostomum marginatum, and its hosts in eastern Kansas","container-title":"Transactions of the Kansas Academy of Science (1903-)","page":"519–538","volume":"66","issue":"3","source":"Google Scholar","author":[{"family":"Klaas","given":"Erwin E."}],"issued":{"date-parts":[["196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Klaas, 1963)</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Lymnae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gedrosian</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Iran</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1wYme7k2","properties":{"formattedCitation":"(Sharif {\\i{}et al.}, 2010)","plainCitation":"(Sharif et al., 2010)","noteIndex":0},"citationItems":[{"id":3194,"uris":["http://zotero.org/users/3615021/items/U6BX5Q67"],"uri":["http://zotero.org/users/3615021/items/U6BX5Q67"],"itemData":{"id":3194,"type":"article-journal","title":"A faunistic survey of cercariae isolated from lymnaeid snails in central areas of Mazandaran, Iran","container-title":"Pakistan Journal of Biological Sciences","page":"158","volume":"13","issue":"4","source":"Google Scholar","author":[{"family":"Sharif","given":"M."},{"family":"Daryani","given":"A."},{"family":"Karimi","given":"S. A."}],"issued":{"date-parts":[["2010"]]}}}],"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harif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0)</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Lymnae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gedrosian</w:t>
            </w:r>
            <w:proofErr w:type="spellEnd"/>
          </w:p>
        </w:tc>
        <w:tc>
          <w:tcPr>
            <w:tcW w:w="706"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color w:val="000000"/>
                <w:sz w:val="16"/>
                <w:szCs w:val="16"/>
              </w:rPr>
            </w:pPr>
          </w:p>
        </w:tc>
        <w:tc>
          <w:tcPr>
            <w:tcW w:w="887"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Iran</w:t>
            </w:r>
          </w:p>
        </w:tc>
        <w:tc>
          <w:tcPr>
            <w:tcW w:w="583"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jSjMldsR","properties":{"formattedCitation":"(Shamsi {\\i{}et al.}, 2013)","plainCitation":"(Shamsi et al., 2013)","noteIndex":0},"citationItems":[{"id":3011,"uris":["http://zotero.org/users/3615021/items/QPV22KHQ"],"uri":["http://zotero.org/users/3615021/items/QPV22KHQ"],"itemData":{"id":3011,"type":"article-journal","title":"Pathogenicity of Clinostomum complanatum (Digenea: Clinostomidae) in piscivorous birds","container-title":"Research in Veterinary Science","page":"537–539","volume":"95","issue":"2","source":"Google Scholar","shortTitle":"Pathogenicity of Clinostomum complanatum (Digenea","author":[{"family":"Shamsi","given":"S."},{"family":"Halajian","given":"A."},{"family":"Tavakol","given":"S."},{"family":"Mortazavi","given":"P."},{"family":"Boulton","given":"J."}],"issued":{"date-parts":[["201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hams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3)</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Lymnaeidae</w:t>
            </w:r>
            <w:proofErr w:type="spellEnd"/>
            <w:r w:rsidRPr="00BF39B4">
              <w:rPr>
                <w:rFonts w:ascii="Times New Roman" w:hAnsi="Times New Roman" w:cs="Times New Roman"/>
                <w:i/>
                <w:iCs/>
                <w:color w:val="000000"/>
                <w:sz w:val="16"/>
                <w:szCs w:val="16"/>
              </w:rPr>
              <w:t xml:space="preserve"> </w:t>
            </w:r>
            <w:r w:rsidRPr="00BF39B4">
              <w:rPr>
                <w:rFonts w:ascii="Times New Roman" w:hAnsi="Times New Roman" w:cs="Times New Roman"/>
                <w:color w:val="000000"/>
                <w:sz w:val="16"/>
                <w:szCs w:val="16"/>
              </w:rPr>
              <w:t>sp.</w:t>
            </w:r>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schizothoraxi</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Kashmir</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qc9CvKCk","properties":{"formattedCitation":"(Shamsi {\\i{}et al.}, 2013)","plainCitation":"(Shamsi et al., 2013)","noteIndex":0},"citationItems":[{"id":3011,"uris":["http://zotero.org/users/3615021/items/QPV22KHQ"],"uri":["http://zotero.org/users/3615021/items/QPV22KHQ"],"itemData":{"id":3011,"type":"article-journal","title":"Pathogenicity of Clinostomum complanatum (Digenea: Clinostomidae) in piscivorous birds","container-title":"Research in Veterinary Science","page":"537–539","volume":"95","issue":"2","source":"Google Scholar","shortTitle":"Pathogenicity of Clinostomum complanatum (Digenea","author":[{"family":"Shamsi","given":"S."},{"family":"Halajian","given":"A."},{"family":"Tavakol","given":"S."},{"family":"Mortazavi","given":"P."},{"family":"Boulton","given":"J."}],"issued":{"date-parts":[["201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Shams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3)</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Planorbidae</w:t>
            </w:r>
            <w:proofErr w:type="spellEnd"/>
            <w:r w:rsidRPr="00BF39B4">
              <w:rPr>
                <w:rFonts w:ascii="Times New Roman" w:hAnsi="Times New Roman" w:cs="Times New Roman"/>
                <w:i/>
                <w:iCs/>
                <w:color w:val="000000"/>
                <w:sz w:val="16"/>
                <w:szCs w:val="16"/>
              </w:rPr>
              <w:t xml:space="preserve"> </w:t>
            </w:r>
            <w:r w:rsidRPr="00BF39B4">
              <w:rPr>
                <w:rFonts w:ascii="Times New Roman" w:hAnsi="Times New Roman" w:cs="Times New Roman"/>
                <w:color w:val="000000"/>
                <w:sz w:val="16"/>
                <w:szCs w:val="16"/>
              </w:rPr>
              <w:t>sp.</w:t>
            </w:r>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marginatum</w:t>
            </w:r>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United States of Americ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North Americ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jxeMjhg1","properties":{"formattedCitation":"(Harper &amp; Farag, 2017)","plainCitation":"(Harper &amp; Farag, 2017)","noteIndex":0},"citationItems":[{"id":3384,"uris":["http://zotero.org/users/3615021/items/A6PUPF4J"],"uri":["http://zotero.org/users/3615021/items/A6PUPF4J"],"itemData":{"id":3384,"type":"article-journal","title":"The thermal regime and species composition of fish and invertebrates in Kelly Warm Spring, Grand Teton National Park, Wyoming","container-title":"Western North American Naturalist","page":"440–449","volume":"77","issue":"4","source":"Google Scholar","author":[{"family":"Harper","given":"David D."},{"family":"Farag","given":"Aïda M."}],"issued":{"date-parts":[["2017"]]}}}],"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rPr>
              <w:t>(Harper &amp; Farag, 2017)</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sidRPr="00BF39B4">
              <w:rPr>
                <w:rFonts w:ascii="Times New Roman" w:hAnsi="Times New Roman" w:cs="Times New Roman"/>
                <w:i/>
                <w:iCs/>
                <w:color w:val="000000"/>
                <w:sz w:val="16"/>
                <w:szCs w:val="16"/>
              </w:rPr>
              <w:t xml:space="preserve">Radix </w:t>
            </w:r>
            <w:proofErr w:type="spellStart"/>
            <w:r w:rsidRPr="00BF39B4">
              <w:rPr>
                <w:rFonts w:ascii="Times New Roman" w:hAnsi="Times New Roman" w:cs="Times New Roman"/>
                <w:i/>
                <w:iCs/>
                <w:color w:val="000000"/>
                <w:sz w:val="16"/>
                <w:szCs w:val="16"/>
              </w:rPr>
              <w:t>auriculari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reana</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Kore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n4bfRwWx","properties":{"formattedCitation":"(Dias {\\i{}et al.}, 2003a)","plainCitation":"(Dias et al., 2003a)","noteIndex":0},"citationItems":[{"id":3323,"uris":["http://zotero.org/users/3615021/items/G7W8CUUH"],"uri":["http://zotero.org/users/3615021/items/G7W8CUUH"],"itemData":{"id":3323,"type":"article-journal","title":"The attachment of Clinostomum sp.(Digenea, Clinostomidae) to the oesophagus of the bird Ardea cocoi (Aves, Ardeidae)","container-title":"Parasite","page":"185–187","volume":"10","issue":"2","source":"Google Scholar","author":[{"family":"Dias","given":"MLGG"},{"family":"Eiras","given":"J. C."},{"family":"Machado","given":"M. H."},{"family":"Souza","given":"G. T. R."},{"family":"Pavanelli","given":"G. C."}],"issued":{"date-parts":[["2003"]]}}}],"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Dias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3a)</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sidRPr="00BF39B4">
              <w:rPr>
                <w:rFonts w:ascii="Times New Roman" w:hAnsi="Times New Roman" w:cs="Times New Roman"/>
                <w:i/>
                <w:iCs/>
                <w:color w:val="000000"/>
                <w:sz w:val="16"/>
                <w:szCs w:val="16"/>
              </w:rPr>
              <w:t xml:space="preserve">Radix </w:t>
            </w:r>
            <w:proofErr w:type="spellStart"/>
            <w:r w:rsidRPr="00BF39B4">
              <w:rPr>
                <w:rFonts w:ascii="Times New Roman" w:hAnsi="Times New Roman" w:cs="Times New Roman"/>
                <w:i/>
                <w:iCs/>
                <w:color w:val="000000"/>
                <w:sz w:val="16"/>
                <w:szCs w:val="16"/>
              </w:rPr>
              <w:t>auriculari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swinhoei</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Taiwan</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7TqDxX24","properties":{"formattedCitation":"(Lo {\\i{}et al.}, 1981)","plainCitation":"(Lo et al., 1981)","noteIndex":0},"citationItems":[{"id":3446,"uris":["http://zotero.org/users/3615021/items/FSHVHRJW"],"uri":["http://zotero.org/users/3615021/items/FSHVHRJW"],"itemData":{"id":3446,"type":"article-journal","title":"Studies of Clinostomum complanatum (RUD., 1819)","container-title":"Fish Pathology","page":"219–227","volume":"15","issue":"3-4","source":"Google Scholar","author":[{"family":"Lo","given":"Chu-Fang"},{"family":"HUBER","given":"Franz"},{"family":"Kou","given":"Guang-Hsiung"},{"family":"Lo","given":"Ching-Jen"}],"issued":{"date-parts":[["198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L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81)</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sidRPr="00BF39B4">
              <w:rPr>
                <w:rFonts w:ascii="Times New Roman" w:hAnsi="Times New Roman" w:cs="Times New Roman"/>
                <w:i/>
                <w:iCs/>
                <w:color w:val="000000"/>
                <w:sz w:val="16"/>
                <w:szCs w:val="16"/>
              </w:rPr>
              <w:t xml:space="preserve">Radix </w:t>
            </w:r>
            <w:proofErr w:type="spellStart"/>
            <w:r w:rsidRPr="00BF39B4">
              <w:rPr>
                <w:rFonts w:ascii="Times New Roman" w:hAnsi="Times New Roman" w:cs="Times New Roman"/>
                <w:i/>
                <w:iCs/>
                <w:color w:val="000000"/>
                <w:sz w:val="16"/>
                <w:szCs w:val="16"/>
              </w:rPr>
              <w:t>swinhoei</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China</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iOA7n1ZZ","properties":{"formattedCitation":"(Li {\\i{}et al.}, 2018)","plainCitation":"(Li et al., 2018)","noteIndex":0},"citationItems":[{"id":3191,"uris":["http://zotero.org/users/3615021/items/L6CPYLHI"],"uri":["http://zotero.org/users/3615021/items/L6CPYLHI"],"itemData":{"id":3191,"type":"article-journal","title":"The discovery of Clinostomum complanatum metacercariae in farmed Chinese sucker, Myxocyprinus asiaticus","container-title":"Aquaculture","source":"Google Scholar","author":[{"family":"Li","given":"Fang"},{"family":"Liu","given":"Xiao-Hong"},{"family":"Ge","given":"Hai-Long"},{"family":"Xie","given":"Chong-You"},{"family":"Cai","given":"Rui-Yu"},{"family":"Hu","given":"Zuo-Can"},{"family":"Zhang","given":"Yao-Guang"},{"family":"Wang","given":"Zhi-Jian"}],"issued":{"date-parts":[["2018"]]}}}],"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L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r w:rsidRPr="00BF39B4">
              <w:rPr>
                <w:rFonts w:ascii="Times New Roman" w:hAnsi="Times New Roman" w:cs="Times New Roman"/>
                <w:i/>
                <w:iCs/>
                <w:color w:val="000000"/>
                <w:sz w:val="16"/>
                <w:szCs w:val="16"/>
              </w:rPr>
              <w:t xml:space="preserve">Radix </w:t>
            </w:r>
            <w:proofErr w:type="spellStart"/>
            <w:r w:rsidRPr="00BF39B4">
              <w:rPr>
                <w:rFonts w:ascii="Times New Roman" w:hAnsi="Times New Roman" w:cs="Times New Roman"/>
                <w:i/>
                <w:iCs/>
                <w:color w:val="000000"/>
                <w:sz w:val="16"/>
                <w:szCs w:val="16"/>
              </w:rPr>
              <w:t>swinhoei</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Taiwan</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hideMark/>
          </w:tcPr>
          <w:p w:rsidR="00A35EA4" w:rsidRPr="00BF39B4" w:rsidRDefault="004422E4"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Pr>
                <w:rFonts w:ascii="Times New Roman" w:hAnsi="Times New Roman" w:cs="Times New Roman"/>
                <w:color w:val="000000"/>
                <w:sz w:val="16"/>
                <w:szCs w:val="16"/>
              </w:rPr>
              <w:instrText xml:space="preserve"> ADDIN ZOTERO_ITEM CSL_CITATION {"citationID":"DubdIQD2","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Sinotaia</w:t>
            </w:r>
            <w:proofErr w:type="spellEnd"/>
            <w:r w:rsidRPr="00BF39B4">
              <w:rPr>
                <w:rFonts w:ascii="Times New Roman" w:hAnsi="Times New Roman" w:cs="Times New Roman"/>
                <w:i/>
                <w:iCs/>
                <w:color w:val="000000"/>
                <w:sz w:val="16"/>
                <w:szCs w:val="16"/>
              </w:rPr>
              <w:t xml:space="preserve"> quadrata</w:t>
            </w:r>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Taiwan</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hideMark/>
          </w:tcPr>
          <w:p w:rsidR="00A35EA4" w:rsidRPr="00BF39B4" w:rsidRDefault="003E274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sidR="004677D4">
              <w:rPr>
                <w:rFonts w:ascii="Times New Roman" w:hAnsi="Times New Roman" w:cs="Times New Roman"/>
                <w:color w:val="000000"/>
                <w:sz w:val="16"/>
                <w:szCs w:val="16"/>
              </w:rPr>
              <w:instrText xml:space="preserve"> ADDIN ZOTERO_ITEM CSL_CITATION {"citationID":"31NPgxcp","properties":{"formattedCitation":"(Lo {\\i{}et al.}, 1981)","plainCitation":"(Lo et al., 1981)","noteIndex":0},"citationItems":[{"id":3446,"uris":["http://zotero.org/users/3615021/items/FSHVHRJW"],"uri":["http://zotero.org/users/3615021/items/FSHVHRJW"],"itemData":{"id":3446,"type":"article-journal","title":"Studies of Clinostomum complanatum (RUD., 1819)","container-title":"Fish Pathology","page":"219–227","volume":"15","issue":"3-4","source":"Google Scholar","author":[{"family":"Lo","given":"Chu-Fang"},{"family":"HUBER","given":"Franz"},{"family":"Kou","given":"Guang-Hsiung"},{"family":"Lo","given":"Ching-Jen"}],"issued":{"date-parts":[["198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L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81)</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Snail</w:t>
            </w: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Thiara</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tuberculata</w:t>
            </w:r>
            <w:proofErr w:type="spellEnd"/>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roofErr w:type="spellStart"/>
            <w:r w:rsidRPr="00BF39B4">
              <w:rPr>
                <w:rFonts w:ascii="Times New Roman" w:hAnsi="Times New Roman" w:cs="Times New Roman"/>
                <w:i/>
                <w:iCs/>
                <w:color w:val="000000"/>
                <w:sz w:val="16"/>
                <w:szCs w:val="16"/>
              </w:rPr>
              <w:t>Clinostomum</w:t>
            </w:r>
            <w:proofErr w:type="spellEnd"/>
            <w:r w:rsidRPr="00BF39B4">
              <w:rPr>
                <w:rFonts w:ascii="Times New Roman" w:hAnsi="Times New Roman" w:cs="Times New Roman"/>
                <w:i/>
                <w:iCs/>
                <w:color w:val="000000"/>
                <w:sz w:val="16"/>
                <w:szCs w:val="16"/>
              </w:rPr>
              <w:t xml:space="preserve"> </w:t>
            </w:r>
            <w:proofErr w:type="spellStart"/>
            <w:r w:rsidRPr="00BF39B4">
              <w:rPr>
                <w:rFonts w:ascii="Times New Roman" w:hAnsi="Times New Roman" w:cs="Times New Roman"/>
                <w:i/>
                <w:iCs/>
                <w:color w:val="000000"/>
                <w:sz w:val="16"/>
                <w:szCs w:val="16"/>
              </w:rPr>
              <w:t>complanatum</w:t>
            </w:r>
            <w:proofErr w:type="spellEnd"/>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Taiwan</w:t>
            </w: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r w:rsidRPr="00BF39B4">
              <w:rPr>
                <w:rFonts w:ascii="Times New Roman" w:hAnsi="Times New Roman" w:cs="Times New Roman"/>
                <w:color w:val="000000"/>
                <w:sz w:val="16"/>
                <w:szCs w:val="16"/>
              </w:rPr>
              <w:t>Asia</w:t>
            </w:r>
          </w:p>
        </w:tc>
        <w:tc>
          <w:tcPr>
            <w:tcW w:w="780" w:type="pct"/>
            <w:tcBorders>
              <w:top w:val="nil"/>
              <w:left w:val="nil"/>
              <w:bottom w:val="nil"/>
              <w:right w:val="nil"/>
            </w:tcBorders>
            <w:shd w:val="clear" w:color="auto" w:fill="auto"/>
            <w:noWrap/>
            <w:vAlign w:val="bottom"/>
            <w:hideMark/>
          </w:tcPr>
          <w:p w:rsidR="00A35EA4" w:rsidRPr="00BF39B4" w:rsidRDefault="003E274A" w:rsidP="00B4030B">
            <w:pPr>
              <w:spacing w:line="240" w:lineRule="auto"/>
              <w:rPr>
                <w:rFonts w:ascii="Times New Roman" w:hAnsi="Times New Roman" w:cs="Times New Roman"/>
                <w:color w:val="000000"/>
                <w:sz w:val="16"/>
                <w:szCs w:val="16"/>
              </w:rPr>
            </w:pPr>
            <w:r>
              <w:rPr>
                <w:rFonts w:ascii="Times New Roman" w:hAnsi="Times New Roman" w:cs="Times New Roman"/>
                <w:color w:val="000000"/>
                <w:sz w:val="16"/>
                <w:szCs w:val="16"/>
              </w:rPr>
              <w:fldChar w:fldCharType="begin"/>
            </w:r>
            <w:r w:rsidR="004677D4">
              <w:rPr>
                <w:rFonts w:ascii="Times New Roman" w:hAnsi="Times New Roman" w:cs="Times New Roman"/>
                <w:color w:val="000000"/>
                <w:sz w:val="16"/>
                <w:szCs w:val="16"/>
              </w:rPr>
              <w:instrText xml:space="preserve"> ADDIN ZOTERO_ITEM CSL_CITATION {"citationID":"RHynI6Hz","properties":{"formattedCitation":"(Lo {\\i{}et al.}, 1981)","plainCitation":"(Lo et al., 1981)","noteIndex":0},"citationItems":[{"id":3446,"uris":["http://zotero.org/users/3615021/items/FSHVHRJW"],"uri":["http://zotero.org/users/3615021/items/FSHVHRJW"],"itemData":{"id":3446,"type":"article-journal","title":"Studies of Clinostomum complanatum (RUD., 1819)","container-title":"Fish Pathology","page":"219–227","volume":"15","issue":"3-4","source":"Google Scholar","author":[{"family":"Lo","given":"Chu-Fang"},{"family":"HUBER","given":"Franz"},{"family":"Kou","given":"Guang-Hsiung"},{"family":"Lo","given":"Ching-Jen"}],"issued":{"date-parts":[["1981"]]}}}],"schema":"https://github.com/citation-style-language/schema/raw/master/csl-citation.json"} </w:instrText>
            </w:r>
            <w:r>
              <w:rPr>
                <w:rFonts w:ascii="Times New Roman" w:hAnsi="Times New Roman" w:cs="Times New Roman"/>
                <w:color w:val="000000"/>
                <w:sz w:val="16"/>
                <w:szCs w:val="16"/>
              </w:rPr>
              <w:fldChar w:fldCharType="separate"/>
            </w:r>
            <w:r w:rsidR="00D82628" w:rsidRPr="00D82628">
              <w:rPr>
                <w:rFonts w:ascii="Times New Roman" w:hAnsi="Times New Roman" w:cs="Times New Roman"/>
                <w:sz w:val="16"/>
                <w:szCs w:val="24"/>
              </w:rPr>
              <w:t xml:space="preserve">(L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81)</w:t>
            </w:r>
            <w:r>
              <w:rPr>
                <w:rFonts w:ascii="Times New Roman" w:hAnsi="Times New Roman" w:cs="Times New Roman"/>
                <w:color w:val="000000"/>
                <w:sz w:val="16"/>
                <w:szCs w:val="16"/>
              </w:rPr>
              <w:fldChar w:fldCharType="end"/>
            </w:r>
          </w:p>
        </w:tc>
      </w:tr>
      <w:tr w:rsidR="004422E4" w:rsidRPr="00BF39B4" w:rsidTr="000C4A56">
        <w:trPr>
          <w:trHeight w:val="300"/>
        </w:trPr>
        <w:tc>
          <w:tcPr>
            <w:tcW w:w="26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p>
        </w:tc>
        <w:tc>
          <w:tcPr>
            <w:tcW w:w="1068"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706"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i/>
                <w:iCs/>
                <w:color w:val="000000"/>
                <w:sz w:val="16"/>
                <w:szCs w:val="16"/>
              </w:rPr>
            </w:pPr>
          </w:p>
        </w:tc>
        <w:tc>
          <w:tcPr>
            <w:tcW w:w="709"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p>
        </w:tc>
        <w:tc>
          <w:tcPr>
            <w:tcW w:w="583"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p>
        </w:tc>
        <w:tc>
          <w:tcPr>
            <w:tcW w:w="780" w:type="pct"/>
            <w:tcBorders>
              <w:top w:val="nil"/>
              <w:left w:val="nil"/>
              <w:bottom w:val="nil"/>
              <w:right w:val="nil"/>
            </w:tcBorders>
            <w:shd w:val="clear" w:color="auto" w:fill="auto"/>
            <w:noWrap/>
            <w:vAlign w:val="bottom"/>
            <w:hideMark/>
          </w:tcPr>
          <w:p w:rsidR="00A35EA4" w:rsidRPr="00BF39B4" w:rsidRDefault="00A35EA4" w:rsidP="00B4030B">
            <w:pPr>
              <w:spacing w:line="240" w:lineRule="auto"/>
              <w:rPr>
                <w:rFonts w:ascii="Times New Roman" w:hAnsi="Times New Roman" w:cs="Times New Roman"/>
                <w:color w:val="000000"/>
                <w:sz w:val="16"/>
                <w:szCs w:val="16"/>
              </w:rPr>
            </w:pPr>
          </w:p>
        </w:tc>
      </w:tr>
      <w:tr w:rsidR="004422E4" w:rsidRPr="00BF39B4" w:rsidTr="000C4A56">
        <w:trPr>
          <w:trHeight w:val="300"/>
        </w:trPr>
        <w:tc>
          <w:tcPr>
            <w:tcW w:w="267"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color w:val="000000"/>
                <w:sz w:val="16"/>
                <w:szCs w:val="16"/>
              </w:rPr>
            </w:pPr>
          </w:p>
        </w:tc>
        <w:tc>
          <w:tcPr>
            <w:tcW w:w="1068"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i/>
                <w:iCs/>
                <w:color w:val="000000"/>
                <w:sz w:val="16"/>
                <w:szCs w:val="16"/>
              </w:rPr>
            </w:pPr>
          </w:p>
        </w:tc>
        <w:tc>
          <w:tcPr>
            <w:tcW w:w="706"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i/>
                <w:iCs/>
                <w:color w:val="000000"/>
                <w:sz w:val="16"/>
                <w:szCs w:val="16"/>
              </w:rPr>
            </w:pPr>
          </w:p>
        </w:tc>
        <w:tc>
          <w:tcPr>
            <w:tcW w:w="887"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i/>
                <w:iCs/>
                <w:color w:val="000000"/>
                <w:sz w:val="16"/>
                <w:szCs w:val="16"/>
              </w:rPr>
            </w:pPr>
          </w:p>
        </w:tc>
        <w:tc>
          <w:tcPr>
            <w:tcW w:w="709"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color w:val="000000"/>
                <w:sz w:val="16"/>
                <w:szCs w:val="16"/>
              </w:rPr>
            </w:pPr>
          </w:p>
        </w:tc>
        <w:tc>
          <w:tcPr>
            <w:tcW w:w="583"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color w:val="000000"/>
                <w:sz w:val="16"/>
                <w:szCs w:val="16"/>
              </w:rPr>
            </w:pPr>
          </w:p>
        </w:tc>
        <w:tc>
          <w:tcPr>
            <w:tcW w:w="780" w:type="pct"/>
            <w:tcBorders>
              <w:top w:val="nil"/>
              <w:left w:val="nil"/>
              <w:bottom w:val="nil"/>
              <w:right w:val="nil"/>
            </w:tcBorders>
            <w:shd w:val="clear" w:color="auto" w:fill="auto"/>
            <w:noWrap/>
            <w:vAlign w:val="bottom"/>
          </w:tcPr>
          <w:p w:rsidR="00A35EA4" w:rsidRPr="00BF39B4" w:rsidRDefault="00A35EA4" w:rsidP="00B4030B">
            <w:pPr>
              <w:spacing w:line="240" w:lineRule="auto"/>
              <w:rPr>
                <w:rFonts w:ascii="Times New Roman" w:hAnsi="Times New Roman" w:cs="Times New Roman"/>
                <w:color w:val="000000"/>
                <w:sz w:val="16"/>
                <w:szCs w:val="16"/>
              </w:rPr>
            </w:pPr>
          </w:p>
        </w:tc>
      </w:tr>
    </w:tbl>
    <w:p w:rsidR="00A35EA4" w:rsidRDefault="00A35EA4" w:rsidP="00B4030B">
      <w:pPr>
        <w:spacing w:after="160" w:line="259" w:lineRule="auto"/>
        <w:rPr>
          <w:rFonts w:ascii="Times New Roman" w:eastAsia="Times New Roman" w:hAnsi="Times New Roman" w:cs="Times New Roman"/>
          <w:sz w:val="24"/>
          <w:szCs w:val="24"/>
        </w:rPr>
      </w:pPr>
      <w:r>
        <w:br w:type="page"/>
      </w:r>
    </w:p>
    <w:p w:rsidR="00A35EA4" w:rsidRDefault="00A35EA4" w:rsidP="00B4030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upplementary </w:t>
      </w:r>
      <w:proofErr w:type="spellStart"/>
      <w:r>
        <w:rPr>
          <w:rFonts w:ascii="Times New Roman" w:eastAsia="Times New Roman" w:hAnsi="Times New Roman" w:cs="Times New Roman"/>
          <w:sz w:val="24"/>
          <w:szCs w:val="24"/>
        </w:rPr>
        <w:t>STable</w:t>
      </w:r>
      <w:proofErr w:type="spellEnd"/>
      <w:r>
        <w:rPr>
          <w:rFonts w:ascii="Times New Roman" w:eastAsia="Times New Roman" w:hAnsi="Times New Roman" w:cs="Times New Roman"/>
          <w:sz w:val="24"/>
          <w:szCs w:val="24"/>
        </w:rPr>
        <w:t xml:space="preserve"> 3: This table is a review of all reports within the genus</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linostomum</w:t>
      </w:r>
      <w:proofErr w:type="spellEnd"/>
      <w:r>
        <w:rPr>
          <w:rFonts w:ascii="Times New Roman" w:eastAsia="Times New Roman" w:hAnsi="Times New Roman" w:cs="Times New Roman"/>
          <w:sz w:val="24"/>
          <w:szCs w:val="24"/>
        </w:rPr>
        <w:t xml:space="preserve"> second intermediate hosts (amphibian, and/or fish), the species of </w:t>
      </w:r>
      <w:proofErr w:type="spellStart"/>
      <w:r>
        <w:rPr>
          <w:rFonts w:ascii="Times New Roman" w:eastAsia="Times New Roman" w:hAnsi="Times New Roman" w:cs="Times New Roman"/>
          <w:i/>
          <w:sz w:val="24"/>
          <w:szCs w:val="24"/>
        </w:rPr>
        <w:t>Clinostomum</w:t>
      </w:r>
      <w:proofErr w:type="spellEnd"/>
      <w:r>
        <w:rPr>
          <w:rFonts w:ascii="Times New Roman" w:eastAsia="Times New Roman" w:hAnsi="Times New Roman" w:cs="Times New Roman"/>
          <w:sz w:val="24"/>
          <w:szCs w:val="24"/>
        </w:rPr>
        <w:t xml:space="preserve"> when identified</w:t>
      </w:r>
      <w:r w:rsidRPr="00DD660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cluding unidentified species of </w:t>
      </w:r>
      <w:proofErr w:type="spellStart"/>
      <w:r w:rsidRPr="00DD6601">
        <w:rPr>
          <w:rFonts w:ascii="Times New Roman" w:eastAsia="Times New Roman" w:hAnsi="Times New Roman" w:cs="Times New Roman"/>
          <w:i/>
          <w:sz w:val="24"/>
          <w:szCs w:val="24"/>
        </w:rPr>
        <w:t>Clinostomum</w:t>
      </w:r>
      <w:proofErr w:type="spellEnd"/>
      <w:r>
        <w:rPr>
          <w:rFonts w:ascii="Times New Roman" w:eastAsia="Times New Roman" w:hAnsi="Times New Roman" w:cs="Times New Roman"/>
          <w:sz w:val="24"/>
          <w:szCs w:val="24"/>
        </w:rPr>
        <w:t xml:space="preserve"> (i.e. </w:t>
      </w:r>
      <w:proofErr w:type="spellStart"/>
      <w:r w:rsidRPr="00DD6601">
        <w:rPr>
          <w:rFonts w:ascii="Times New Roman" w:eastAsia="Times New Roman" w:hAnsi="Times New Roman" w:cs="Times New Roman"/>
          <w:i/>
          <w:sz w:val="24"/>
          <w:szCs w:val="24"/>
        </w:rPr>
        <w:t>Clinostomum</w:t>
      </w:r>
      <w:proofErr w:type="spellEnd"/>
      <w:r w:rsidRPr="00DD6601">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pp. and sp. were included), the locality including county and continent, and the source of the record. For amphibians this table has been adapted and updated from McAllister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0) and </w:t>
      </w:r>
      <w:proofErr w:type="spellStart"/>
      <w:r>
        <w:rPr>
          <w:rFonts w:ascii="Times New Roman" w:eastAsia="Times New Roman" w:hAnsi="Times New Roman" w:cs="Times New Roman"/>
          <w:sz w:val="24"/>
          <w:szCs w:val="24"/>
        </w:rPr>
        <w:t>Caff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et al. </w:t>
      </w:r>
      <w:r>
        <w:rPr>
          <w:rFonts w:ascii="Times New Roman" w:eastAsia="Times New Roman" w:hAnsi="Times New Roman" w:cs="Times New Roman"/>
          <w:sz w:val="24"/>
          <w:szCs w:val="24"/>
        </w:rPr>
        <w:t xml:space="preserve">(2014). Validation of scientific name and common names were confirmed using </w:t>
      </w:r>
      <w:hyperlink r:id="rId5" w:history="1">
        <w:r w:rsidRPr="00A110FF">
          <w:rPr>
            <w:rStyle w:val="Hyperlink"/>
            <w:rFonts w:ascii="Times New Roman" w:eastAsia="Times New Roman" w:hAnsi="Times New Roman" w:cs="Times New Roman"/>
            <w:sz w:val="24"/>
            <w:szCs w:val="24"/>
          </w:rPr>
          <w:t>https://amphibiaweb.org/</w:t>
        </w:r>
      </w:hyperlink>
      <w:r>
        <w:rPr>
          <w:rFonts w:ascii="Times New Roman" w:eastAsia="Times New Roman" w:hAnsi="Times New Roman" w:cs="Times New Roman"/>
          <w:sz w:val="24"/>
          <w:szCs w:val="24"/>
        </w:rPr>
        <w:t xml:space="preserve"> and </w:t>
      </w:r>
      <w:hyperlink r:id="rId6" w:history="1">
        <w:r w:rsidRPr="00A110FF">
          <w:rPr>
            <w:rStyle w:val="Hyperlink"/>
            <w:rFonts w:ascii="Times New Roman" w:eastAsia="Times New Roman" w:hAnsi="Times New Roman" w:cs="Times New Roman"/>
            <w:sz w:val="24"/>
            <w:szCs w:val="24"/>
          </w:rPr>
          <w:t>http://www.fishbase.org/search.php</w:t>
        </w:r>
      </w:hyperlink>
      <w:r>
        <w:rPr>
          <w:rFonts w:ascii="Times New Roman" w:eastAsia="Times New Roman" w:hAnsi="Times New Roman" w:cs="Times New Roman"/>
          <w:sz w:val="24"/>
          <w:szCs w:val="24"/>
        </w:rPr>
        <w:t xml:space="preserve">.  Parasite species identification should be viewed with caution as the reliability of species level identification has yet to be validated. </w:t>
      </w:r>
    </w:p>
    <w:tbl>
      <w:tblPr>
        <w:tblW w:w="5000" w:type="pct"/>
        <w:tblLayout w:type="fixed"/>
        <w:tblLook w:val="04A0" w:firstRow="1" w:lastRow="0" w:firstColumn="1" w:lastColumn="0" w:noHBand="0" w:noVBand="1"/>
      </w:tblPr>
      <w:tblGrid>
        <w:gridCol w:w="990"/>
        <w:gridCol w:w="1996"/>
        <w:gridCol w:w="1897"/>
        <w:gridCol w:w="2333"/>
        <w:gridCol w:w="1874"/>
        <w:gridCol w:w="988"/>
        <w:gridCol w:w="2882"/>
      </w:tblGrid>
      <w:tr w:rsidR="00A35EA4" w:rsidRPr="00C37088" w:rsidTr="00B8769F">
        <w:trPr>
          <w:trHeight w:val="330"/>
        </w:trPr>
        <w:tc>
          <w:tcPr>
            <w:tcW w:w="382" w:type="pct"/>
            <w:tcBorders>
              <w:bottom w:val="single" w:sz="4" w:space="0" w:color="auto"/>
            </w:tcBorders>
            <w:shd w:val="clear" w:color="auto" w:fill="auto"/>
            <w:vAlign w:val="center"/>
            <w:hideMark/>
          </w:tcPr>
          <w:p w:rsidR="00A35EA4" w:rsidRPr="00C37088" w:rsidRDefault="00A35EA4" w:rsidP="00B4030B">
            <w:pPr>
              <w:spacing w:line="240" w:lineRule="auto"/>
              <w:rPr>
                <w:rFonts w:ascii="Times New Roman" w:hAnsi="Times New Roman" w:cs="Times New Roman"/>
                <w:b/>
                <w:sz w:val="16"/>
                <w:szCs w:val="16"/>
              </w:rPr>
            </w:pPr>
            <w:r w:rsidRPr="00C37088">
              <w:rPr>
                <w:rFonts w:ascii="Times New Roman" w:hAnsi="Times New Roman" w:cs="Times New Roman"/>
                <w:b/>
                <w:sz w:val="16"/>
                <w:szCs w:val="16"/>
              </w:rPr>
              <w:t xml:space="preserve">Host </w:t>
            </w:r>
          </w:p>
        </w:tc>
        <w:tc>
          <w:tcPr>
            <w:tcW w:w="770" w:type="pct"/>
            <w:tcBorders>
              <w:bottom w:val="single" w:sz="4" w:space="0" w:color="auto"/>
            </w:tcBorders>
            <w:shd w:val="clear" w:color="auto" w:fill="auto"/>
            <w:vAlign w:val="center"/>
            <w:hideMark/>
          </w:tcPr>
          <w:p w:rsidR="00A35EA4" w:rsidRPr="00C37088" w:rsidRDefault="00A35EA4" w:rsidP="00B4030B">
            <w:pPr>
              <w:spacing w:line="240" w:lineRule="auto"/>
              <w:rPr>
                <w:rFonts w:ascii="Times New Roman" w:hAnsi="Times New Roman" w:cs="Times New Roman"/>
                <w:b/>
                <w:sz w:val="16"/>
                <w:szCs w:val="16"/>
              </w:rPr>
            </w:pPr>
            <w:r w:rsidRPr="00C37088">
              <w:rPr>
                <w:rFonts w:ascii="Times New Roman" w:hAnsi="Times New Roman" w:cs="Times New Roman"/>
                <w:b/>
                <w:sz w:val="16"/>
                <w:szCs w:val="16"/>
              </w:rPr>
              <w:t>Scientific name</w:t>
            </w:r>
          </w:p>
        </w:tc>
        <w:tc>
          <w:tcPr>
            <w:tcW w:w="732" w:type="pct"/>
            <w:tcBorders>
              <w:bottom w:val="single" w:sz="4" w:space="0" w:color="auto"/>
            </w:tcBorders>
            <w:shd w:val="clear" w:color="auto" w:fill="auto"/>
            <w:vAlign w:val="center"/>
            <w:hideMark/>
          </w:tcPr>
          <w:p w:rsidR="00A35EA4" w:rsidRPr="00C37088" w:rsidRDefault="00A35EA4" w:rsidP="00B4030B">
            <w:pPr>
              <w:spacing w:line="240" w:lineRule="auto"/>
              <w:rPr>
                <w:rFonts w:ascii="Times New Roman" w:hAnsi="Times New Roman" w:cs="Times New Roman"/>
                <w:b/>
                <w:sz w:val="16"/>
                <w:szCs w:val="16"/>
              </w:rPr>
            </w:pPr>
            <w:r w:rsidRPr="00C37088">
              <w:rPr>
                <w:rFonts w:ascii="Times New Roman" w:hAnsi="Times New Roman" w:cs="Times New Roman"/>
                <w:b/>
                <w:sz w:val="16"/>
                <w:szCs w:val="16"/>
              </w:rPr>
              <w:t>Common Name</w:t>
            </w:r>
          </w:p>
        </w:tc>
        <w:tc>
          <w:tcPr>
            <w:tcW w:w="900" w:type="pct"/>
            <w:tcBorders>
              <w:bottom w:val="single" w:sz="4" w:space="0" w:color="auto"/>
            </w:tcBorders>
            <w:shd w:val="clear" w:color="auto" w:fill="auto"/>
            <w:vAlign w:val="center"/>
            <w:hideMark/>
          </w:tcPr>
          <w:p w:rsidR="00A35EA4" w:rsidRPr="00C37088" w:rsidRDefault="00A35EA4" w:rsidP="00B4030B">
            <w:pPr>
              <w:spacing w:line="240" w:lineRule="auto"/>
              <w:rPr>
                <w:rFonts w:ascii="Times New Roman" w:hAnsi="Times New Roman" w:cs="Times New Roman"/>
                <w:b/>
                <w:sz w:val="16"/>
                <w:szCs w:val="16"/>
              </w:rPr>
            </w:pPr>
            <w:r w:rsidRPr="00C37088">
              <w:rPr>
                <w:rFonts w:ascii="Times New Roman" w:hAnsi="Times New Roman" w:cs="Times New Roman"/>
                <w:b/>
                <w:sz w:val="16"/>
                <w:szCs w:val="16"/>
              </w:rPr>
              <w:t>Parasite</w:t>
            </w:r>
          </w:p>
        </w:tc>
        <w:tc>
          <w:tcPr>
            <w:tcW w:w="723" w:type="pct"/>
            <w:tcBorders>
              <w:bottom w:val="single" w:sz="4" w:space="0" w:color="auto"/>
            </w:tcBorders>
            <w:shd w:val="clear" w:color="auto" w:fill="auto"/>
            <w:vAlign w:val="center"/>
            <w:hideMark/>
          </w:tcPr>
          <w:p w:rsidR="00A35EA4" w:rsidRPr="00C37088" w:rsidRDefault="00A35EA4" w:rsidP="00B4030B">
            <w:pPr>
              <w:spacing w:line="240" w:lineRule="auto"/>
              <w:rPr>
                <w:rFonts w:ascii="Times New Roman" w:hAnsi="Times New Roman" w:cs="Times New Roman"/>
                <w:b/>
                <w:sz w:val="16"/>
                <w:szCs w:val="16"/>
              </w:rPr>
            </w:pPr>
            <w:r w:rsidRPr="00C37088">
              <w:rPr>
                <w:rFonts w:ascii="Times New Roman" w:hAnsi="Times New Roman" w:cs="Times New Roman"/>
                <w:b/>
                <w:sz w:val="16"/>
                <w:szCs w:val="16"/>
              </w:rPr>
              <w:t>Country</w:t>
            </w:r>
          </w:p>
        </w:tc>
        <w:tc>
          <w:tcPr>
            <w:tcW w:w="381" w:type="pct"/>
            <w:tcBorders>
              <w:bottom w:val="single" w:sz="4" w:space="0" w:color="auto"/>
            </w:tcBorders>
            <w:shd w:val="clear" w:color="auto" w:fill="auto"/>
            <w:vAlign w:val="center"/>
            <w:hideMark/>
          </w:tcPr>
          <w:p w:rsidR="00A35EA4" w:rsidRPr="00C37088" w:rsidRDefault="00A35EA4" w:rsidP="00B4030B">
            <w:pPr>
              <w:spacing w:line="240" w:lineRule="auto"/>
              <w:rPr>
                <w:rFonts w:ascii="Times New Roman" w:hAnsi="Times New Roman" w:cs="Times New Roman"/>
                <w:b/>
                <w:sz w:val="16"/>
                <w:szCs w:val="16"/>
              </w:rPr>
            </w:pPr>
            <w:r w:rsidRPr="00C37088">
              <w:rPr>
                <w:rFonts w:ascii="Times New Roman" w:hAnsi="Times New Roman" w:cs="Times New Roman"/>
                <w:b/>
                <w:sz w:val="16"/>
                <w:szCs w:val="16"/>
              </w:rPr>
              <w:t>Continent</w:t>
            </w:r>
          </w:p>
        </w:tc>
        <w:tc>
          <w:tcPr>
            <w:tcW w:w="1112" w:type="pct"/>
            <w:tcBorders>
              <w:bottom w:val="single" w:sz="4" w:space="0" w:color="auto"/>
            </w:tcBorders>
            <w:shd w:val="clear" w:color="auto" w:fill="auto"/>
            <w:noWrap/>
            <w:vAlign w:val="bottom"/>
            <w:hideMark/>
          </w:tcPr>
          <w:p w:rsidR="00A35EA4" w:rsidRPr="00C37088" w:rsidRDefault="00A35EA4" w:rsidP="00B4030B">
            <w:pPr>
              <w:spacing w:line="240" w:lineRule="auto"/>
              <w:rPr>
                <w:rFonts w:ascii="Times New Roman" w:hAnsi="Times New Roman" w:cs="Times New Roman"/>
                <w:b/>
                <w:sz w:val="16"/>
                <w:szCs w:val="16"/>
              </w:rPr>
            </w:pPr>
            <w:r w:rsidRPr="00C37088">
              <w:rPr>
                <w:rFonts w:ascii="Times New Roman" w:hAnsi="Times New Roman" w:cs="Times New Roman"/>
                <w:b/>
                <w:sz w:val="16"/>
                <w:szCs w:val="16"/>
              </w:rPr>
              <w:t>Reference</w:t>
            </w:r>
          </w:p>
        </w:tc>
      </w:tr>
      <w:tr w:rsidR="00A35EA4" w:rsidRPr="00C37088" w:rsidTr="00B8769F">
        <w:trPr>
          <w:trHeight w:val="315"/>
        </w:trPr>
        <w:tc>
          <w:tcPr>
            <w:tcW w:w="382" w:type="pct"/>
            <w:tcBorders>
              <w:top w:val="single" w:sz="4" w:space="0" w:color="auto"/>
            </w:tcBorders>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tcBorders>
              <w:top w:val="single" w:sz="4" w:space="0" w:color="auto"/>
            </w:tcBorders>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cris </w:t>
            </w:r>
            <w:proofErr w:type="spellStart"/>
            <w:r w:rsidRPr="00C37088">
              <w:rPr>
                <w:rFonts w:ascii="Times New Roman" w:hAnsi="Times New Roman" w:cs="Times New Roman"/>
                <w:i/>
                <w:iCs/>
                <w:sz w:val="16"/>
                <w:szCs w:val="16"/>
              </w:rPr>
              <w:t>blanchardi</w:t>
            </w:r>
            <w:proofErr w:type="spellEnd"/>
          </w:p>
        </w:tc>
        <w:tc>
          <w:tcPr>
            <w:tcW w:w="732" w:type="pct"/>
            <w:tcBorders>
              <w:top w:val="single" w:sz="4" w:space="0" w:color="auto"/>
            </w:tcBorders>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lanchard's cricket frog</w:t>
            </w:r>
          </w:p>
        </w:tc>
        <w:tc>
          <w:tcPr>
            <w:tcW w:w="900" w:type="pct"/>
            <w:tcBorders>
              <w:top w:val="single" w:sz="4" w:space="0" w:color="auto"/>
            </w:tcBorders>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tcBorders>
              <w:top w:val="single" w:sz="4" w:space="0" w:color="auto"/>
            </w:tcBorders>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tcBorders>
              <w:top w:val="single" w:sz="4" w:space="0" w:color="auto"/>
            </w:tcBorders>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tcBorders>
              <w:top w:val="single" w:sz="4" w:space="0" w:color="auto"/>
            </w:tcBorders>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1KfMhuj3","properties":{"formattedCitation":"(Muzzall &amp; Sonntag, 2012)","plainCitation":"(Muzzall &amp; Sonntag, 2012)","noteIndex":0},"citationItems":[{"id":3236,"uris":["http://zotero.org/users/3615021/items/JJ7RJ5IR"],"uri":["http://zotero.org/users/3615021/items/JJ7RJ5IR"],"itemData":{"id":3236,"type":"article-journal","title":"Helminths and Symbiotic Protozoa of Blanchard's Cricket Frog, Acris blanchardi Harper, 1947 (Hylidae), from Michigan and Ohio, USA","container-title":"Comparative Parasitology","page":"340–343","volume":"79","issue":"2","source":"Google Scholar","author":[{"family":"Muzzall","given":"Patrick M."},{"family":"Sonntag","given":"Edythe"}],"issued":{"date-parts":[["201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uzzall &amp; Sonntag, 201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america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toad</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ThE24FDh","properties":{"formattedCitation":"(McAllister {\\i{}et al.}, 2015)","plainCitation":"(McAllister et al., 2015)","noteIndex":0},"citationItems":[{"id":3069,"uris":["http://zotero.org/users/3615021/items/U8S4NYKU"],"uri":["http://zotero.org/users/3615021/items/U8S4NYKU"],"itemData":{"id":3069,"type":"article-journal","title":"Myxozoan and helminth parasites of the dwarf American toad, Anaxyrus americanus charlesmithi (Anura: Bufonidae), from Arkansas and Oklahoma","container-title":"Proceedings of the Oklahoma Academy of Science","page":"51-58","volume":"94","source":"Google Scholar","shortTitle":"Myxozoan and helminth parasites of the dwarf American toad, Anaxyrus americanus charlesmithi (Anura","author":[{"family":"McAllister","given":"Chris T."},{"family":"Bursey","given":"Charles R."},{"family":"Connior","given":"Mathew B."},{"family":"Trauth","given":"Stanley E."}],"issued":{"date-parts":[["201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cAllist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america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toa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3UOwL5X","properties":{"formattedCitation":"(Conn {\\i{}et al.}, 2002)","plainCitation":"(Conn et al., 2002)","noteIndex":0},"citationItems":[{"id":3311,"uris":["http://zotero.org/users/3615021/items/HTKF2REI"],"uri":["http://zotero.org/users/3615021/items/HTKF2REI"],"itemData":{"id":3311,"type":"paper-conference","title":"Helminth Communities of Six Anuran (Amphibia) Host Species in the St. Lawrence River Valley and Northern Adirondack Mountains of New York State","container-title":"Proceedings of the 10th International Congress of Parasitology. Monduzzi Editore, Bologna, Italy","page":"623–626","source":"Google Scholar","author":[{"family":"Conn","given":"D. B."},{"family":"Vargas-Martínez","given":"A."},{"family":"Conn","given":"D. A."}],"issued":{"date-parts":[["200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on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america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toad</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0I3Ccmn","properties":{"formattedCitation":"(McAllister {\\i{}et al.}, 2015)","plainCitation":"(McAllister et al., 2015)","noteIndex":0},"citationItems":[{"id":3069,"uris":["http://zotero.org/users/3615021/items/U8S4NYKU"],"uri":["http://zotero.org/users/3615021/items/U8S4NYKU"],"itemData":{"id":3069,"type":"article-journal","title":"Myxozoan and helminth parasites of the dwarf American toad, Anaxyrus americanus charlesmithi (Anura: Bufonidae), from Arkansas and Oklahoma","container-title":"Proceedings of the Oklahoma Academy of Science","page":"51-58","volume":"94","source":"Google Scholar","shortTitle":"Myxozoan and helminth parasites of the dwarf American toad, Anaxyrus americanus charlesmithi (Anura","author":[{"family":"McAllister","given":"Chris T."},{"family":"Bursey","given":"Charles R."},{"family":"Connior","given":"Mathew B."},{"family":"Trauth","given":"Stanley E."}],"issued":{"date-parts":[["201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cAllist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Ambystoma cogn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at plains toad</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stw2bYNt","properties":{"formattedCitation":"(Gray {\\i{}et al.}, 2007)","plainCitation":"(Gray et al., 2007)","noteIndex":0},"citationItems":[{"id":3048,"uris":["http://zotero.org/users/3615021/items/3I5EQA9T"],"uri":["http://zotero.org/users/3615021/items/3I5EQA9T"],"itemData":{"id":3048,"type":"article-journal","title":"Influences of agricultural land use on Clinostomum attenuatum metacercariae prevalence in southern Great Plains amphibians","container-title":"Herpetological Conservation and Biology","page":"23–28","volume":"2","issue":"1","source":"Google Scholar","author":[{"family":"Gray","given":"Matthew J."},{"family":"Smith","given":"Loren M."},{"family":"Miller","given":"Debra L."},{"family":"Bursey","given":"Charles R."}],"issued":{"date-parts":[["200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Gray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jeffersonian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efferson salamand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3L7Rpoaq","properties":{"formattedCitation":"(McAllister {\\i{}et al.}, 2010)","plainCitation":"(McAllister et al., 2010)","noteIndex":0},"citationItems":[{"id":2229,"uris":["http://zotero.org/users/3615021/items/32SBI83D"],"uri":["http://zotero.org/users/3615021/items/32SBI83D"],"itemData":{"id":2229,"type":"article-journal","title":"Metacercariae of Clinostomum (Trematoda: Digenea) from three species of Ambystoma (Caudata: Ambystomatidae) from Arkansas and Illinois, USA","container-title":"Comparative Parasitology","page":"25–30","volume":"77","issue":"1","source":"Google Scholar","shortTitle":"Metacercariae of Clinostomum (Trematoda","author":[{"family":"McAllister","given":"Chris T."},{"family":"Bursey","given":"Charles R."},{"family":"Crawford","given":"John A."},{"family":"Kuhns","given":"Andrew R."},{"family":"Shaffer","given":"Corey"},{"family":"Trauth","given":"Stanley E."}],"issued":{"date-parts":[["201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cAllist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laterale</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lue-spotted salamand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qggxMAJ","properties":{"formattedCitation":"(Ball, 2000)","plainCitation":"(Ball, 2000)","noteIndex":0},"citationItems":[{"id":3279,"uris":["http://zotero.org/users/3615021/items/KI759ALG"],"uri":["http://zotero.org/users/3615021/items/KI759ALG"],"itemData":{"id":3279,"type":"article-journal","title":"A winter/spring study of salamanders in a disturbed, fragmented habitat surrounded by farm land","container-title":"Journal of the Iowa Academy of Science: JIAS","page":"175–181","volume":"107","issue":"3-4","source":"Google Scholar","author":[{"family":"Ball","given":"James C."}],"issued":{"date-parts":[["200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Ball, 200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macrodactyl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long-toed salamand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pbHSPo8","properties":{"formattedCitation":"(Sessions &amp; Ruth, 1990)","plainCitation":"(Sessions &amp; Ruth, 1990)","noteIndex":0},"citationItems":[{"id":292,"uris":["http://zotero.org/users/3615021/items/UWBRT349"],"uri":["http://zotero.org/users/3615021/items/UWBRT349"],"itemData":{"id":292,"type":"article-journal","title":"Explanation for naturally occurring supernumerary limbs in amphibians","container-title":"Journal of Experimental Zoology","page":"38–47","volume":"254","issue":"1","source":"Google Scholar","author":[{"family":"Sessions","given":"Stanley K."},{"family":"Ruth","given":"Stephen B."}],"issued":{"date-parts":[["199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Sessions &amp; Ruth, 199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maculat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potted salamand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c3otX3O","properties":{"formattedCitation":"(McAllister {\\i{}et al.}, 2010)","plainCitation":"(McAllister et al., 2010)","noteIndex":0},"citationItems":[{"id":2229,"uris":["http://zotero.org/users/3615021/items/32SBI83D"],"uri":["http://zotero.org/users/3615021/items/32SBI83D"],"itemData":{"id":2229,"type":"article-journal","title":"Metacercariae of Clinostomum (Trematoda: Digenea) from three species of Ambystoma (Caudata: Ambystomatidae) from Arkansas and Illinois, USA","container-title":"Comparative Parasitology","page":"25–30","volume":"77","issue":"1","source":"Google Scholar","shortTitle":"Metacercariae of Clinostomum (Trematoda","author":[{"family":"McAllister","given":"Chris T."},{"family":"Bursey","given":"Charles R."},{"family":"Crawford","given":"John A."},{"family":"Kuhns","given":"Andrew R."},{"family":"Shaffer","given":"Corey"},{"family":"Trauth","given":"Stanley E."}],"issued":{"date-parts":[["201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cAllist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mavorti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Western tiger salamand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A1P8SlZ","properties":{"formattedCitation":"(Gray {\\i{}et al.}, 2007)","plainCitation":"(Gray et al., 2007)","noteIndex":0},"citationItems":[{"id":3048,"uris":["http://zotero.org/users/3615021/items/3I5EQA9T"],"uri":["http://zotero.org/users/3615021/items/3I5EQA9T"],"itemData":{"id":3048,"type":"article-journal","title":"Influences of agricultural land use on Clinostomum attenuatum metacercariae prevalence in southern Great Plains amphibians","container-title":"Herpetological Conservation and Biology","page":"23–28","volume":"2","issue":"1","source":"Google Scholar","author":[{"family":"Gray","given":"Matthew J."},{"family":"Smith","given":"Loren M."},{"family":"Miller","given":"Debra L."},{"family":"Bursey","given":"Charles R."}],"issued":{"date-parts":[["200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Gray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mavorti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Western tiger salamand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0XMEAcf","properties":{"formattedCitation":"(Miller {\\i{}et al.}, 2004)","plainCitation":"(Miller et al., 2004)","noteIndex":0},"citationItems":[{"id":2235,"uris":["http://zotero.org/users/3615021/items/N7SH8QWI"],"uri":["http://zotero.org/users/3615021/items/N7SH8QWI"],"itemData":{"id":2235,"type":"article-journal","title":"Metacercariae of Clinostomum attenuatum in Ambystoma tigrinum mavortium, Bufo cognatus and Spea multiplicata from west Texas","container-title":"Journal of Helminthology","page":"373–376","volume":"78","issue":"4","source":"Google Scholar","author":[{"family":"Miller","given":"D. L."},{"family":"Bursey","given":"C. R."},{"family":"Gray","given":"M. J."},{"family":"Smith","given":"L. M."}],"issued":{"date-parts":[["200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ill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texan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mall-mouthed salamand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pDzOyes","properties":{"formattedCitation":"(Graziano, 2010)","plainCitation":"(Graziano, 2010)","noteIndex":0},"citationItems":[{"id":3373,"uris":["http://zotero.org/users/3615021/items/IKQXGF6C"],"uri":["http://zotero.org/users/3615021/items/IKQXGF6C"],"itemData":{"id":3373,"type":"book","title":"Natural history and distribution of the small-mouthed salamander (Ambystoma texanum) in Nebraska","publisher":"University of Nebraska at Omaha","source":"Google Scholar","author":[{"family":"Graziano","given":"Michael Paul"}],"issued":{"date-parts":[["201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Graziano, 201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texan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mall-mouthed salamand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eztn4vK","properties":{"formattedCitation":"(McAllister {\\i{}et al.}, 2010)","plainCitation":"(McAllister et al., 2010)","noteIndex":0},"citationItems":[{"id":2229,"uris":["http://zotero.org/users/3615021/items/32SBI83D"],"uri":["http://zotero.org/users/3615021/items/32SBI83D"],"itemData":{"id":2229,"type":"article-journal","title":"Metacercariae of Clinostomum (Trematoda: Digenea) from three species of Ambystoma (Caudata: Ambystomatidae) from Arkansas and Illinois, USA","container-title":"Comparative Parasitology","page":"25–30","volume":"77","issue":"1","source":"Google Scholar","shortTitle":"Metacercariae of Clinostomum (Trematoda","author":[{"family":"McAllister","given":"Chris T."},{"family":"Bursey","given":"Charles R."},{"family":"Crawford","given":"John A."},{"family":"Kuhns","given":"Andrew R."},{"family":"Shaffer","given":"Corey"},{"family":"Trauth","given":"Stanley E."}],"issued":{"date-parts":[["201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cAllist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tigrin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iger salamand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moGZ2mL","properties":{"formattedCitation":"(Green {\\i{}et al.}, 2002)","plainCitation":"(Green et al., 2002)","noteIndex":0},"citationItems":[{"id":2911,"uris":["http://zotero.org/users/3615021/items/HLMMKL9A"],"uri":["http://zotero.org/users/3615021/items/HLMMKL9A"],"itemData":{"id":2911,"type":"article-journal","title":"Epizootiology of sixty-four amphibian morbidity and mortality events in the USA, 1996-2001","container-title":"Annals of the New York Academy of Sciences","page":"323–339","volume":"969","issue":"1","source":"Google Scholar","author":[{"family":"Green","given":"D. Earl"},{"family":"CoNVerSe","given":"KATHrYN A."},{"family":"Schrader","given":"Audra K."}],"issued":{"date-parts":[["200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Gree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mbystoma </w:t>
            </w:r>
            <w:proofErr w:type="spellStart"/>
            <w:r w:rsidRPr="00C37088">
              <w:rPr>
                <w:rFonts w:ascii="Times New Roman" w:hAnsi="Times New Roman" w:cs="Times New Roman"/>
                <w:i/>
                <w:iCs/>
                <w:sz w:val="16"/>
                <w:szCs w:val="16"/>
              </w:rPr>
              <w:t>tigrin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iger salamand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677D4"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6zWWHNv","properties":{"formattedCitation":"(Perpi\\uc0\\u241{}\\uc0\\u225{}n {\\i{}et al.}, 2010)","plainCitation":"(Perpiñán et al., 2010)","noteIndex":0},"citationItems":[{"id":2908,"uris":["http://zotero.org/users/3615021/items/59KF6LZW"],"uri":["http://zotero.org/users/3615021/items/59KF6LZW"],"itemData":{"id":2908,"type":"article-journal","title":"Scoliosis in a tiger salamander (Ambystoma tigrinum) associated with encysted digenetic trematodes of the genus Clinostomum","container-title":"Journal of Wildlife Diseases","page":"579–584","volume":"46","issue":"2","source":"Google Scholar","author":[{"family":"Perpiñán","given":"David"},{"family":"Garner","given":"Michael M."},{"family":"Trupkiewicz","given":"John G."},{"family":"Malarchik","given":"Jennifer"},{"family":"Armstrong","given":"Douglas L."},{"family":"Lucio-Forster","given":"Araceli"},{"family":"Bowman","given":"Dwight D."}],"issued":{"date-parts":[["201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erpiñá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mphiu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ridactyl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three-toed </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D82628">
              <w:rPr>
                <w:rFonts w:ascii="Times New Roman" w:hAnsi="Times New Roman" w:cs="Times New Roman"/>
                <w:sz w:val="16"/>
                <w:szCs w:val="16"/>
              </w:rPr>
              <w:instrText xml:space="preserve"> ADDIN ZOTERO_ITEM CSL_CITATION {"citationID":"pXPLX7or","properties":{"formattedCitation":"(Bennett &amp; Humes, 1938)","plainCitation":"(Bennett &amp; Humes, 1938)","noteIndex":0},"citationItems":[{"id":3285,"uris":["http://zotero.org/users/3615021/items/QNYE4JVL"],"uri":["http://zotero.org/users/3615021/items/QNYE4JVL"],"itemData":{"id":3285,"type":"article-journal","title":"Helminth parasites of Amphiuma tridactylum and Siren lacertina from Louisiana. 5","container-title":"Proceedings of the Louisiana Academy of Sciences","page":"243-245","volume":"4","author":[{"family":"Bennett","given":"H.I."},{"family":"Humes","given":"A.G."}],"issued":{"date-parts":[["193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Bennett &amp; Humes, 193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naxyr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merica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toad</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GpclRpv","properties":{"formattedCitation":"(Cross {\\i{}et al.}, 2000)","plainCitation":"(Cross et al., 2000)","noteIndex":0},"citationItems":[{"id":3317,"uris":["http://zotero.org/users/3615021/items/U378W729"],"uri":["http://zotero.org/users/3615021/items/U378W729"],"itemData":{"id":3317,"type":"article-journal","title":"Natural history notes: Anura","container-title":"Herpetological Review","page":"39","volume":"31","issue":"1","source":"Google Scholar","shortTitle":"Natural history notes","author":[{"family":"Cross","given":"Kesha"},{"family":"Hranitz","given":"John M."},{"family":"Oliver-Lopez","given":"Luis"},{"family":"Ramirez-Bautisa","given":"Aurelio"}],"issued":{"date-parts":[["200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ross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naxyr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borea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w</w:t>
            </w:r>
            <w:r w:rsidR="00A35EA4" w:rsidRPr="00C37088">
              <w:rPr>
                <w:rFonts w:ascii="Times New Roman" w:hAnsi="Times New Roman" w:cs="Times New Roman"/>
                <w:sz w:val="16"/>
                <w:szCs w:val="16"/>
              </w:rPr>
              <w:t>estern toad</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is study</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naxyrus</w:t>
            </w:r>
            <w:proofErr w:type="spellEnd"/>
            <w:r w:rsidRPr="00C37088">
              <w:rPr>
                <w:rFonts w:ascii="Times New Roman" w:hAnsi="Times New Roman" w:cs="Times New Roman"/>
                <w:i/>
                <w:iCs/>
                <w:sz w:val="16"/>
                <w:szCs w:val="16"/>
              </w:rPr>
              <w:t xml:space="preserve"> cogn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at plains toad</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ZqtePoI","properties":{"formattedCitation":"(Miller {\\i{}et al.}, 2004)","plainCitation":"(Miller et al., 2004)","noteIndex":0},"citationItems":[{"id":2235,"uris":["http://zotero.org/users/3615021/items/N7SH8QWI"],"uri":["http://zotero.org/users/3615021/items/N7SH8QWI"],"itemData":{"id":2235,"type":"article-journal","title":"Metacercariae of Clinostomum attenuatum in Ambystoma tigrinum mavortium, Bufo cognatus and Spea multiplicata from west Texas","container-title":"Journal of Helminthology","page":"373–376","volume":"78","issue":"4","source":"Google Scholar","author":[{"family":"Miller","given":"D. L."},{"family":"Bursey","given":"C. R."},{"family":"Gray","given":"M. J."},{"family":"Smith","given":"L. M."}],"issued":{"date-parts":[["200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ill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Dendropsophus</w:t>
            </w:r>
            <w:proofErr w:type="spellEnd"/>
            <w:r w:rsidRPr="00C37088">
              <w:rPr>
                <w:rFonts w:ascii="Times New Roman" w:hAnsi="Times New Roman" w:cs="Times New Roman"/>
                <w:i/>
                <w:iCs/>
                <w:sz w:val="16"/>
                <w:szCs w:val="16"/>
              </w:rPr>
              <w:t xml:space="preserve"> microcephal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yellow tree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suBdUTU","properties":{"formattedCitation":"(Goldberg {\\i{}et al.}, 2002)","plainCitation":"(Goldberg et al., 2002)","noteIndex":0},"citationItems":[{"id":3365,"uris":["http://zotero.org/users/3615021/items/C9T3JIEE"],"uri":["http://zotero.org/users/3615021/items/C9T3JIEE"],"itemData":{"id":3365,"type":"article-journal","title":"Helminth parasites of six species of anurans from Los Tuxtlas and Catemaco Lake, Veracruz, Mexico","container-title":"The Southwestern Naturalist","page":"293–299","volume":"47","issue":"2","source":"Google Scholar","author":[{"family":"Goldberg","given":"Stephen R."},{"family":"Bursey","given":"Charles R."},{"family":"Salgado-Maldonado","given":"Guillermo"},{"family":"Báez","given":"Rafael"},{"family":"Cañeda","given":"Cristina"}],"issued":{"date-parts":[["200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Goldber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Eurycea </w:t>
            </w:r>
            <w:proofErr w:type="spellStart"/>
            <w:r w:rsidRPr="00C37088">
              <w:rPr>
                <w:rFonts w:ascii="Times New Roman" w:hAnsi="Times New Roman" w:cs="Times New Roman"/>
                <w:i/>
                <w:iCs/>
                <w:sz w:val="16"/>
                <w:szCs w:val="16"/>
              </w:rPr>
              <w:t>lucifug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ve salamand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z1ZtE0Wo","properties":{"formattedCitation":"(McAllister {\\i{}et al.}, 2007)","plainCitation":"(McAllister et al., 2007)","noteIndex":0},"citationItems":[{"id":3474,"uris":["http://zotero.org/users/3615021/items/WMHCKCJG"],"uri":["http://zotero.org/users/3615021/items/WMHCKCJG"],"itemData":{"id":3474,"type":"article-journal","title":"A noteworthy infection of Clinostomum complanatum (Digenea: Clinostomidae) in a cave salamander, Eurycea lucifuga (Caudata: Plethodontidae), from northcentral Tennessee","container-title":"Texas Journal of Science","page":"321","volume":"59","issue":"4","source":"Google Scholar","shortTitle":"A noteworthy infection of Clinostomum complanatum (Digenea","author":[{"family":"McAllister","given":"C. T."},{"family":"Bursey","given":"C. R."},{"family":"Niemiller","given":"M. L."},{"family":"Miller","given":"B. T."}],"issued":{"date-parts":[["200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cAllist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Eurycea </w:t>
            </w:r>
            <w:proofErr w:type="spellStart"/>
            <w:r w:rsidRPr="00C37088">
              <w:rPr>
                <w:rFonts w:ascii="Times New Roman" w:hAnsi="Times New Roman" w:cs="Times New Roman"/>
                <w:i/>
                <w:iCs/>
                <w:sz w:val="16"/>
                <w:szCs w:val="16"/>
              </w:rPr>
              <w:t>neotene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exas salamand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EfZr3me","properties":{"formattedCitation":"(McAllister, 1990)","plainCitation":"(McAllister, 1990)","noteIndex":0},"citationItems":[{"id":2227,"uris":["http://zotero.org/users/3615021/items/3HS64QKP"],"uri":["http://zotero.org/users/3615021/items/3HS64QKP"],"itemData":{"id":2227,"type":"article-journal","title":"Metacercaria of Clinostomum complanatum (Rudolphi, 1814)(Trematoda: Digenea) in a Texas salamander, Eurycea neotenes (Amphibia: Caudata), with comments on C. marginatum (Rudolphi, 1819)","container-title":"Journal of the Helminthological Society of Washington","page":"69–71","volume":"57","issue":"1","source":"Google Scholar","shortTitle":"Metacercaria of Clinostomum complanatum (Rudolphi, 1814)(Trematoda","author":[{"family":"McAllister","given":"Chris T."}],"issued":{"date-parts":[["199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cAllister, 199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Eurycea </w:t>
            </w:r>
            <w:proofErr w:type="spellStart"/>
            <w:r w:rsidRPr="00C37088">
              <w:rPr>
                <w:rFonts w:ascii="Times New Roman" w:hAnsi="Times New Roman" w:cs="Times New Roman"/>
                <w:i/>
                <w:iCs/>
                <w:sz w:val="16"/>
                <w:szCs w:val="16"/>
              </w:rPr>
              <w:t>spelae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otto salamand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sQrGkjVF","properties":{"formattedCitation":"(Bonett {\\i{}et al.}, 2011)","plainCitation":"(Bonett et al., 2011)","noteIndex":0},"citationItems":[{"id":2233,"uris":["http://zotero.org/users/3615021/items/HS4G882T"],"uri":["http://zotero.org/users/3615021/items/HS4G882T"],"itemData":{"id":2233,"type":"article-journal","title":"Distribution, abundance, and genetic diversity of Clinostomum spp. metacercariae (Trematoda: Digenea) in a modified Ozark stream system","container-title":"Journal of Parasitology","page":"177–184","volume":"97","issue":"2","source":"Google Scholar","shortTitle":"Distribution, abundance, and genetic diversity of Clinostomum spp. metacercariae (Trematoda","author":[{"family":"Bonett","given":"Ronald M."},{"family":"Steffen","given":"Michael A."},{"family":"Trujano-Alvarez","given":"Ana L."},{"family":"Martin","given":"Samuel D."},{"family":"Bursey","given":"Charles R."},{"family":"McAllister","given":"Chris T."}],"issued":{"date-parts":[["201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Bonett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Eurycea </w:t>
            </w:r>
            <w:proofErr w:type="spellStart"/>
            <w:r w:rsidRPr="00C37088">
              <w:rPr>
                <w:rFonts w:ascii="Times New Roman" w:hAnsi="Times New Roman" w:cs="Times New Roman"/>
                <w:i/>
                <w:iCs/>
                <w:sz w:val="16"/>
                <w:szCs w:val="16"/>
              </w:rPr>
              <w:t>tynerens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Oklahoma salamand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Qx7q6GW","properties":{"formattedCitation":"(Bonett {\\i{}et al.}, 2011)","plainCitation":"(Bonett et al., 2011)","noteIndex":0},"citationItems":[{"id":2233,"uris":["http://zotero.org/users/3615021/items/HS4G882T"],"uri":["http://zotero.org/users/3615021/items/HS4G882T"],"itemData":{"id":2233,"type":"article-journal","title":"Distribution, abundance, and genetic diversity of Clinostomum spp. metacercariae (Trematoda: Digenea) in a modified Ozark stream system","container-title":"Journal of Parasitology","page":"177–184","volume":"97","issue":"2","source":"Google Scholar","shortTitle":"Distribution, abundance, and genetic diversity of Clinostomum spp. metacercariae (Trematoda","author":[{"family":"Bonett","given":"Ronald M."},{"family":"Steffen","given":"Michael A."},{"family":"Trujano-Alvarez","given":"Ana L."},{"family":"Martin","given":"Samuel D."},{"family":"Bursey","given":"Charles R."},{"family":"McAllister","given":"Chris T."}],"issued":{"date-parts":[["201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Bonett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yl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inere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en tree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M6Ieq35","properties":{"formattedCitation":"(Creel {\\i{}et al.}, 2000)","plainCitation":"(Creel et al., 2000)","noteIndex":0},"citationItems":[{"id":3316,"uris":["http://zotero.org/users/3615021/items/QKVZTKVZ"],"uri":["http://zotero.org/users/3615021/items/QKVZTKVZ"],"itemData":{"id":3316,"type":"article-journal","title":"Parasites of the Green treefrog, Hyla cinerea, from Orange lake, Alachua county, Florida, USA","container-title":"Comparative Parasitology","page":"255–257","volume":"67","issue":"2","source":"Google Scholar","author":[{"family":"Creel","given":"TARA L."},{"family":"Foster","given":"GARRY W."},{"family":"Forrester","given":"DONALD J."}],"issued":{"date-parts":[["200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reel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yla</w:t>
            </w:r>
            <w:proofErr w:type="spellEnd"/>
            <w:r w:rsidRPr="00C37088">
              <w:rPr>
                <w:rFonts w:ascii="Times New Roman" w:hAnsi="Times New Roman" w:cs="Times New Roman"/>
                <w:i/>
                <w:iCs/>
                <w:sz w:val="16"/>
                <w:szCs w:val="16"/>
              </w:rPr>
              <w:t xml:space="preserve"> versicolor</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en tree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jhH6HMG","properties":{"formattedCitation":"(Hausfater {\\i{}et al.}, 1990)","plainCitation":"(Hausfater et al., 1990)","noteIndex":0},"citationItems":[{"id":3387,"uris":["http://zotero.org/users/3615021/items/AB63H429"],"uri":["http://zotero.org/users/3615021/items/AB63H429"],"itemData":{"id":3387,"type":"article-journal","title":"Parasites and mate choice in gray treefrogs, Hyla versicolor","container-title":"American Zoologist","page":"299–312","volume":"30","issue":"2","source":"Google Scholar","author":[{"family":"Hausfater","given":"Glenn"},{"family":"Gerhardt","given":"H. Carl"},{"family":"Klump","given":"Georg M."}],"issued":{"date-parts":[["199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Hausfat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yla</w:t>
            </w:r>
            <w:proofErr w:type="spellEnd"/>
            <w:r w:rsidRPr="00C37088">
              <w:rPr>
                <w:rFonts w:ascii="Times New Roman" w:hAnsi="Times New Roman" w:cs="Times New Roman"/>
                <w:i/>
                <w:iCs/>
                <w:sz w:val="16"/>
                <w:szCs w:val="16"/>
              </w:rPr>
              <w:t xml:space="preserve"> versicolor</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en tree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zWzz5j2h","properties":{"formattedCitation":"(Muzzall &amp; Kuczynski, 2017)","plainCitation":"(Muzzall &amp; Kuczynski, 2017)","noteIndex":0},"citationItems":[{"id":3233,"uris":["http://zotero.org/users/3615021/items/C8GEL4L4"],"uri":["http://zotero.org/users/3615021/items/C8GEL4L4"],"itemData":{"id":3233,"type":"article-journal","title":"Helminths of the Eastern Gray Treefrog, Hyla versicolor (Hylidae), from a Pond in Southwestern Lower Michigan, USA","container-title":"Comparative Parasitology","page":"55–59","volume":"84","issue":"1","source":"Google Scholar","author":[{"family":"Muzzall","given":"Patrick M."},{"family":"Kuczynski","given":"Michael C."}],"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uzzall &amp; Kuczynski,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ylaran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lbolabr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hylaranae</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han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NvnJQim","properties":{"formattedCitation":"(Fischthal &amp; Thomas, 1968)","plainCitation":"(Fischthal &amp; Thomas, 1968)","noteIndex":0},"citationItems":[{"id":3351,"uris":["http://zotero.org/users/3615021/items/654JI6DH"],"uri":["http://zotero.org/users/3615021/items/654JI6DH"],"itemData":{"id":3351,"type":"article-journal","title":"Digenetic trematodes of amphibians and reptiles from Ghana.","container-title":"Proceedings of the Helminthological Society of Washington","page":"1–15","volume":"35","issue":"1","source":"Google Scholar","author":[{"family":"Fischthal","given":"J. H."},{"family":"Thomas","given":"J. D."}],"issued":{"date-parts":[["196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Fischthal &amp; Thomas, 196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todactyl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elanono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Rana </w:t>
            </w:r>
            <w:proofErr w:type="spellStart"/>
            <w:r w:rsidRPr="00C37088">
              <w:rPr>
                <w:rFonts w:ascii="Times New Roman" w:hAnsi="Times New Roman" w:cs="Times New Roman"/>
                <w:sz w:val="16"/>
                <w:szCs w:val="16"/>
              </w:rPr>
              <w:t>terrestre</w:t>
            </w:r>
            <w:proofErr w:type="spellEnd"/>
            <w:r w:rsidRPr="00C37088">
              <w:rPr>
                <w:rFonts w:ascii="Times New Roman" w:hAnsi="Times New Roman" w:cs="Times New Roman"/>
                <w:sz w:val="16"/>
                <w:szCs w:val="16"/>
              </w:rPr>
              <w:t xml:space="preserve"> </w:t>
            </w:r>
            <w:proofErr w:type="spellStart"/>
            <w:r w:rsidRPr="00C37088">
              <w:rPr>
                <w:rFonts w:ascii="Times New Roman" w:hAnsi="Times New Roman" w:cs="Times New Roman"/>
                <w:sz w:val="16"/>
                <w:szCs w:val="16"/>
              </w:rPr>
              <w:t>mexicana</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OIhFOffl","properties":{"formattedCitation":"(Mata-L\\uc0\\u243{}pez {\\i{}et al.}, 2013)","plainCitation":"(Mata-López et al., 2013)","noteIndex":0},"citationItems":[{"id":3468,"uris":["http://zotero.org/users/3615021/items/NFZ4H7R9"],"uri":["http://zotero.org/users/3615021/items/NFZ4H7R9"],"itemData":{"id":3468,"type":"article-journal","title":"Helminth infracommunity structure of Leptodactylus melanonotus (Anura) in Tres Palos, Guerrero, and other records for this host species in Mexico","container-title":"Journal of Parasitology","page":"564–569","volume":"99","issue":"3","source":"Google Scholar","author":[{"family":"Mata-López","given":"Rosario"},{"family":"León-Règagnon","given":"Virginia"},{"family":"García-Prieto","given":"Luis"}],"issued":{"date-parts":[["2013"]]}}}],"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ata-López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3)</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ssotriton</w:t>
            </w:r>
            <w:proofErr w:type="spellEnd"/>
            <w:r w:rsidRPr="00C37088">
              <w:rPr>
                <w:rFonts w:ascii="Times New Roman" w:hAnsi="Times New Roman" w:cs="Times New Roman"/>
                <w:i/>
                <w:iCs/>
                <w:sz w:val="16"/>
                <w:szCs w:val="16"/>
              </w:rPr>
              <w:t xml:space="preserve"> vulgari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mooth newt</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taly</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urope</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0lFrJI56","properties":{"formattedCitation":"(Caffara {\\i{}et al.}, 2014)","plainCitation":"(Caffara et al., 2014)","noteIndex":0},"citationItems":[{"id":961,"uris":["http://zotero.org/users/3615021/items/XF9P7RBK"],"uri":["http://zotero.org/users/3615021/items/XF9P7RBK"],"itemData":{"id":961,"type":"article-journal","title":"Metacercariae of Clinostomum complanatum (Trematoda: Digenea) in European newts Triturus carnifex and Lissotriton vulgaris (Caudata: Salamandridae)","container-title":"Journal of helminthology","page":"278–285","volume":"88","issue":"03","source":"Google Scholar","shortTitle":"Metacercariae of Clinostomum complanatum (Trematoda","author":[{"family":"Caffara","given":"M."},{"family":"Bruni","given":"G."},{"family":"Paoletti","given":"C."},{"family":"Gustinelli","given":"A."},{"family":"Fioravanti","given":"M. L."}],"issued":{"date-parts":[["201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berlandieri</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io Grande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HhBrYrw","properties":{"formattedCitation":"(Le\\uc0\\u243{}n-R\\uc0\\u233{}gagnon {\\i{}et al.}, 2005)","plainCitation":"(León-Régagnon et al., 2005)","noteIndex":0},"citationItems":[{"id":3441,"uris":["http://zotero.org/users/3615021/items/L4FKIWB4"],"uri":["http://zotero.org/users/3615021/items/L4FKIWB4"],"itemData":{"id":3441,"type":"article-journal","title":"Helminth parasites of four species of anurans from Nuevo León, Mexico","container-title":"The Southwestern Naturalist","page":"251–258","source":"Google Scholar","author":[{"family":"León-Régagnon","given":"Virginia"},{"family":"Martínez-Salazar","given":"Elizabeth A."},{"family":"Lazcano-Villareal","given":"David"},{"family":"Rosas-Valdez","given":"Rogelio"}],"issued":{"date-parts":[["200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León-Régagno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tesbeia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bull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is study</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tesbeia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bull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nad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Wxk1hm9A","properties":{"formattedCitation":"(Cort, 1913)","plainCitation":"(Cort, 1913)","noteIndex":0},"citationItems":[{"id":2884,"uris":["http://zotero.org/users/3615021/items/YF56MTVJ"],"uri":["http://zotero.org/users/3615021/items/YF56MTVJ"],"itemData":{"id":2884,"type":"article-journal","title":"Notes on the trematode genus Clinostomum","container-title":"Transactions of the American Microscopical Society","page":"169–182","volume":"32","issue":"3","source":"Google Scholar","author":[{"family":"Cort","given":"William Walter"}],"issued":{"date-parts":[["1913"]]}}}],"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Cort, 1913)</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tesbeia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bull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EVouj62","properties":{"formattedCitation":"(Lemke {\\i{}et al.}, 2008)","plainCitation":"(Lemke et al., 2008)","noteIndex":0},"citationItems":[{"id":2972,"uris":["http://zotero.org/users/3615021/items/XZ5H5C6K"],"uri":["http://zotero.org/users/3615021/items/XZ5H5C6K"],"itemData":{"id":2972,"type":"article-journal","title":"Infestation of wild-caught American bullfrogs (Rana catesbeiana) by multiple species of metazoan parasites","container-title":"Journal of the American Association for Laboratory Animal Science","page":"42–46","volume":"47","issue":"3","source":"Google Scholar","author":[{"family":"Lemke","given":"Laura B."},{"family":"Dronen","given":"Norman"},{"family":"Fox","given":"James G."},{"family":"Nambiar","given":"Prashant R."}],"issued":{"date-parts":[["200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Lemk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tesbeia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bull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N2FVnSj","properties":{"formattedCitation":"(Muzzall, 1991)","plainCitation":"(Muzzall, 1991)","noteIndex":0},"citationItems":[{"id":2966,"uris":["http://zotero.org/users/3615021/items/WIRHD6G9"],"uri":["http://zotero.org/users/3615021/items/WIRHD6G9"],"itemData":{"id":2966,"type":"article-journal","title":"Helminth infracommunities of the frogs Rana catesbeiana and Rana clamitans from Turkey Marsh, Michigan","container-title":"Journal of Parasitology","page":"366–371","volume":"77","source":"Google Scholar","author":[{"family":"Muzzall","given":"Patrick M."}],"issued":{"date-parts":[["199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uzzall, 199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tesbeia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bull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CWI9Vt7","properties":{"formattedCitation":"(Goldberg {\\i{}et al.}, 1998)","plainCitation":"(Goldberg et al., 1998)","noteIndex":0},"citationItems":[{"id":3075,"uris":["http://zotero.org/users/3615021/items/4YDAVHEU"],"uri":["http://zotero.org/users/3615021/items/4YDAVHEU"],"itemData":{"id":3075,"type":"article-journal","title":"Helminths of two native frog species (Rana chiricahuensis, Rana yavapaiensis) and one introduced frog species (Rana catesbeiana)(Ranidae) from Arizona","container-title":"Journal of Parasitology","page":"175–177","source":"Google Scholar","author":[{"family":"Goldberg","given":"Stephen R."},{"family":"Bursey","given":"Charles R."},{"family":"Cheam","given":"Hay"}],"issued":{"date-parts":[["199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Goldber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tesbeia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bull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3O5P6EC","properties":{"formattedCitation":"(Jinks &amp; Johnson, 1970)","plainCitation":"(Jinks &amp; Johnson, 1970)","noteIndex":0},"citationItems":[{"id":2978,"uris":["http://zotero.org/users/3615021/items/PJSNF4D6"],"uri":["http://zotero.org/users/3615021/items/PJSNF4D6"],"itemData":{"id":2978,"type":"article-journal","title":"Trematodes of Rana catesbeiana from three strip-mine lakes in southeast Kansas","container-title":"Transactions of the Kansas Academy of Science","page":"519–520","volume":"73","issue":"4","source":"Google Scholar","author":[{"family":"Jinks","given":"Jerry L."},{"family":"Johnson","given":"J. C."}],"issued":{"date-parts":[["197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Jinks &amp; Johnson, 197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hiricahuens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Chiricahua </w:t>
            </w:r>
            <w:proofErr w:type="spellStart"/>
            <w:r w:rsidRPr="00C37088">
              <w:rPr>
                <w:rFonts w:ascii="Times New Roman" w:hAnsi="Times New Roman" w:cs="Times New Roman"/>
                <w:sz w:val="16"/>
                <w:szCs w:val="16"/>
              </w:rPr>
              <w:t>leapard</w:t>
            </w:r>
            <w:proofErr w:type="spellEnd"/>
            <w:r w:rsidRPr="00C37088">
              <w:rPr>
                <w:rFonts w:ascii="Times New Roman" w:hAnsi="Times New Roman" w:cs="Times New Roman"/>
                <w:sz w:val="16"/>
                <w:szCs w:val="16"/>
              </w:rPr>
              <w:t xml:space="preserve">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80BNSJQ","properties":{"formattedCitation":"(Goldberg {\\i{}et al.}, 1998)","plainCitation":"(Goldberg et al., 1998)","noteIndex":0},"citationItems":[{"id":3075,"uris":["http://zotero.org/users/3615021/items/4YDAVHEU"],"uri":["http://zotero.org/users/3615021/items/4YDAVHEU"],"itemData":{"id":3075,"type":"article-journal","title":"Helminths of two native frog species (Rana chiricahuensis, Rana yavapaiensis) and one introduced frog species (Rana catesbeiana)(Ranidae) from Arizona","container-title":"Journal of Parasitology","page":"175–177","source":"Google Scholar","author":[{"family":"Goldberg","given":"Stephen R."},{"family":"Bursey","given":"Charles R."},{"family":"Cheam","given":"Hay"}],"issued":{"date-parts":[["199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Goldber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lamitan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lamitan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en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qdkEH5G","properties":{"formattedCitation":"(Conn {\\i{}et al.}, 2002)","plainCitation":"(Conn et al., 2002)","noteIndex":0},"citationItems":[{"id":3311,"uris":["http://zotero.org/users/3615021/items/HTKF2REI"],"uri":["http://zotero.org/users/3615021/items/HTKF2REI"],"itemData":{"id":3311,"type":"paper-conference","title":"Helminth Communities of Six Anuran (Amphibia) Host Species in the St. Lawrence River Valley and Northern Adirondack Mountains of New York State","container-title":"Proceedings of the 10th International Congress of Parasitology. Monduzzi Editore, Bologna, Italy","page":"623–626","source":"Google Scholar","author":[{"family":"Conn","given":"D. B."},{"family":"Vargas-Martínez","given":"A."},{"family":"Conn","given":"D. A."}],"issued":{"date-parts":[["200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on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lamitan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lamitan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en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SXmlm8UA","properties":{"formattedCitation":"(Mihaljevic, 2010)","plainCitation":"(Mihaljevic, 2010)","noteIndex":0},"citationItems":[{"id":3476,"uris":["http://zotero.org/users/3615021/items/HH7VXICI"],"uri":["http://zotero.org/users/3615021/items/HH7VXICI"],"itemData":{"id":3476,"type":"thesis","title":"Correlating Host Metapopulation Size and Parasite Species Richness at Multiple Spatial Scales in an Amphibian Host-Parasite System","publisher":"University of Colorado Boulder","source":"Google Scholar","author":[{"family":"Mihaljevic","given":"Joseph R."}],"issued":{"date-parts":[["201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ihaljevic, 201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lamitan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lamitan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en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OgreQFCC","properties":{"formattedCitation":"(Muzzall {\\i{}et al.}, 2001)","plainCitation":"(Muzzall et al., 2001)","noteIndex":0},"citationItems":[{"id":3485,"uris":["http://zotero.org/users/3615021/items/GGWR73B8"],"uri":["http://zotero.org/users/3615021/items/GGWR73B8"],"itemData":{"id":3485,"type":"article-journal","title":"Helminth communities of green frogs Rana clamitans Latreille, from southwestern Michigan","container-title":"Journal of Parasitology","page":"962–968","volume":"87","issue":"5","source":"Google Scholar","author":[{"family":"Muzzall","given":"Patrick M."},{"family":"Gillilland","given":"Merritt G."},{"family":"Summer","given":"Cheryl S."},{"family":"Mehne","given":"Charles J."}],"issued":{"date-parts":[["200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uzzall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lamitan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lamitan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en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8WhAKNV","properties":{"formattedCitation":"(Yoder {\\i{}et al.}, 2001)","plainCitation":"(Yoder et al., 2001)","noteIndex":0},"citationItems":[{"id":1667,"uris":["http://zotero.org/users/3615021/items/73RNBDCB"],"uri":["http://zotero.org/users/3615021/items/73RNBDCB"],"itemData":{"id":1667,"type":"article-journal","title":"Helminth parasites of the green frog (Rana clamitans) from southeastern Wisconsin, USA","container-title":"Comparative parasitology","page":"269–272","volume":"68","issue":"2","source":"Google Scholar","author":[{"family":"Yoder","given":"Randall H."},{"family":"Coggins","given":"James R."},{"family":"Corbett Reinbold","given":"J."}],"issued":{"date-parts":[["200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Yod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lamitan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lamitan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en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445D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SV25ktQ","properties":{"formattedCitation":"(Najarian, 1955)","plainCitation":"(Najarian, 1955)","noteIndex":0},"citationItems":[{"id":3488,"uris":["http://zotero.org/users/3615021/items/SP64LF87"],"uri":["http://zotero.org/users/3615021/items/SP64LF87"],"itemData":{"id":3488,"type":"article-journal","title":"Trematodes parasitic in the Salientia in the vicinity of Ann Arbor, Michigan","container-title":"The American Midland Naturalist","page":"195–197","volume":"53","issue":"1","source":"Google Scholar","author":[{"family":"Najarian","given":"Haig H."}],"issued":{"date-parts":[["195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Najarian, 195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forreri</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Forrer'e</w:t>
            </w:r>
            <w:proofErr w:type="spellEnd"/>
            <w:r w:rsidRPr="00C37088">
              <w:rPr>
                <w:rFonts w:ascii="Times New Roman" w:hAnsi="Times New Roman" w:cs="Times New Roman"/>
                <w:sz w:val="16"/>
                <w:szCs w:val="16"/>
              </w:rPr>
              <w:t xml:space="preserve"> grass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BF066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l8PTRGx","properties":{"formattedCitation":"(Goldberg &amp; Bursey, 2002)","plainCitation":"(Goldberg &amp; Bursey, 2002)","noteIndex":0},"citationItems":[{"id":3369,"uris":["http://zotero.org/users/3615021/items/6Z3M8BJ6"],"uri":["http://zotero.org/users/3615021/items/6Z3M8BJ6"],"itemData":{"id":3369,"type":"article-journal","title":"Helminth parasites of seven anuran species from northwestern Mexico","container-title":"Western North American Naturalist","page":"160–169","source":"Google Scholar","author":[{"family":"Goldberg","given":"Stephen R."},{"family":"Bursey","given":"Charles R."}],"issued":{"date-parts":[["200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Goldberg &amp; Bursey, 200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rylio</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ig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BF066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sfFDN8XE","properties":{"formattedCitation":"(Manter, 1938)","plainCitation":"(Manter, 1938)","noteIndex":0},"citationItems":[{"id":3461,"uris":["http://zotero.org/users/3615021/items/Q3PDB6I7"],"uri":["http://zotero.org/users/3615021/items/Q3PDB6I7"],"itemData":{"id":3461,"type":"article-journal","title":"A collection of trematodes from Florida Amphibia","container-title":"Transactions of the American Microscopical Society","page":"26–37","volume":"57","issue":"1","source":"Google Scholar","author":[{"family":"Manter","given":"HAROLD W."}],"issued":{"date-parts":[["193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anter, 193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rylio</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ig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BF066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JWTMGUG","properties":{"formattedCitation":"(Walton, 1948)","plainCitation":"(Walton, 1948)","noteIndex":0},"citationItems":[{"id":3617,"uris":["http://zotero.org/users/3615021/items/GVKAVLY6"],"uri":["http://zotero.org/users/3615021/items/GVKAVLY6"],"itemData":{"id":3617,"type":"article-journal","title":"Parasites of Ranidae (Amphibia). X","container-title":"Anatomical Record","page":"746-752","volume":"101","author":[{"family":"Walton","given":"A. C."}],"issued":{"date-parts":[["194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Walton, 194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alustr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ickerel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BF066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352391">
              <w:rPr>
                <w:rFonts w:ascii="Times New Roman" w:hAnsi="Times New Roman" w:cs="Times New Roman"/>
                <w:sz w:val="16"/>
                <w:szCs w:val="16"/>
              </w:rPr>
              <w:instrText xml:space="preserve"> ADDIN ZOTERO_ITEM CSL_CITATION {"citationID":"SLmeD5NN","properties":{"formattedCitation":"(Walton, 1949a)","plainCitation":"(Walton, 1949a)","noteIndex":0},"citationItems":[{"id":3615,"uris":["http://zotero.org/users/3615021/items/JNMA4377"],"uri":["http://zotero.org/users/3615021/items/JNMA4377"],"itemData":{"id":3615,"type":"article-journal","title":"Parasites of the Ranidae (Amphibia). XIV","container-title":"Transactions of the Illinois State Academy of Science","page":"161–164","volume":"42","source":"Google Scholar","author":[{"family":"Walton","given":"A. C."}],"issued":{"date-parts":[["194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Walton, 1949a)</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BF066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t0behpfe","properties":{"formattedCitation":"(Osborn, 1912)","plainCitation":"(Osborn, 1912)","noteIndex":0},"citationItems":[{"id":3139,"uris":["http://zotero.org/users/3615021/items/Q4FMV45Z"],"uri":["http://zotero.org/users/3615021/items/Q4FMV45Z"],"itemData":{"id":3139,"type":"article-journal","title":"On the structure of Clinostomum marginatum, a trematode parasite of the frog, bass and heron","container-title":"Journal of Morphology","page":"189–229","volume":"23","issue":"2","source":"Google Scholar","author":[{"family":"Osborn","given":"Henry Leslie"}],"issued":{"date-parts":[["191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Osborn, 191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BF066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zgZ1u2B","properties":{"formattedCitation":"(Kapfter, 1999)","plainCitation":"(Kapfter, 1999)","noteIndex":0},"citationItems":[{"id":3417,"uris":["http://zotero.org/users/3615021/items/MZJKN6ZC"],"uri":["http://zotero.org/users/3615021/items/MZJKN6ZC"],"itemData":{"id":3417,"type":"article-journal","title":"Larval trematodes in the upper Midwest and the Pacific Northwest which and know to induce and skeletal malformations in anurans","container-title":"University of Wisconsin, Departament of Biology (Rev. no señalada)","page":"115–125","source":"Google Scholar","author":[{"family":"Kapfter","given":"J."}],"issued":{"date-parts":[["199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Kapfter, 199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nad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BF066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1pGf3RT","properties":{"formattedCitation":"(King {\\i{}et al.}, 2008)","plainCitation":"(King et al., 2008)","noteIndex":0},"citationItems":[{"id":3422,"uris":["http://zotero.org/users/3615021/items/47QXCGR9"],"uri":["http://zotero.org/users/3615021/items/47QXCGR9"],"itemData":{"id":3422,"type":"article-journal","title":"Short-term seasonal changes in parasite community structure in northern leopard froglets (Rana pipiens) inhabiting agricultural wetlands","container-title":"Journal of Parasitology","page":"13–22","volume":"94","issue":"1","source":"Google Scholar","author":[{"family":"King","given":"Kayla C."},{"family":"Gendron","given":"Andrée D."},{"family":"McLaughlin","given":"J. Daniel"},{"family":"Giroux","given":"Isabelle"},{"family":"Brousseau","given":"Pauline"},{"family":"Cyr","given":"Daniel"},{"family":"Ruby","given":"Sylvia M."},{"family":"Fournier","given":"Michel"},{"family":"Marcogliese","given":"David J."}],"issued":{"date-parts":[["200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Ki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nad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E55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WtaNL1l","properties":{"formattedCitation":"(King {\\i{}et al.}, 2008)","plainCitation":"(King et al., 2008)","noteIndex":0},"citationItems":[{"id":3422,"uris":["http://zotero.org/users/3615021/items/47QXCGR9"],"uri":["http://zotero.org/users/3615021/items/47QXCGR9"],"itemData":{"id":3422,"type":"article-journal","title":"Short-term seasonal changes in parasite community structure in northern leopard froglets (Rana pipiens) inhabiting agricultural wetlands","container-title":"Journal of Parasitology","page":"13–22","volume":"94","issue":"1","source":"Google Scholar","author":[{"family":"King","given":"Kayla C."},{"family":"Gendron","given":"Andrée D."},{"family":"McLaughlin","given":"J. Daniel"},{"family":"Giroux","given":"Isabelle"},{"family":"Brousseau","given":"Pauline"},{"family":"Cyr","given":"Daniel"},{"family":"Ruby","given":"Sylvia M."},{"family":"Fournier","given":"Michel"},{"family":"Marcogliese","given":"David J."}],"issued":{"date-parts":[["200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Ki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nad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E55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gCt4z8XG","properties":{"formattedCitation":"(King {\\i{}et al.}, 2008)","plainCitation":"(King et al., 2008)","noteIndex":0},"citationItems":[{"id":3422,"uris":["http://zotero.org/users/3615021/items/47QXCGR9"],"uri":["http://zotero.org/users/3615021/items/47QXCGR9"],"itemData":{"id":3422,"type":"article-journal","title":"Short-term seasonal changes in parasite community structure in northern leopard froglets (Rana pipiens) inhabiting agricultural wetlands","container-title":"Journal of Parasitology","page":"13–22","volume":"94","issue":"1","source":"Google Scholar","author":[{"family":"King","given":"Kayla C."},{"family":"Gendron","given":"Andrée D."},{"family":"McLaughlin","given":"J. Daniel"},{"family":"Giroux","given":"Isabelle"},{"family":"Brousseau","given":"Pauline"},{"family":"Cyr","given":"Daniel"},{"family":"Ruby","given":"Sylvia M."},{"family":"Fournier","given":"Michel"},{"family":"Marcogliese","given":"David J."}],"issued":{"date-parts":[["200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Ki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E55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gMnKSxZ","properties":{"formattedCitation":"(Ulmer, 1970)","plainCitation":"(Ulmer, 1970)","noteIndex":0},"citationItems":[{"id":3066,"uris":["http://zotero.org/users/3615021/items/PF9PE4YF"],"uri":["http://zotero.org/users/3615021/items/PF9PE4YF"],"itemData":{"id":3066,"type":"article-journal","title":"Studies on the helminth fauna of Iowa. I. Trematodes of amphibians","container-title":"American Midland Naturalist","page":"38–64","volume":"83","source":"Google Scholar","author":[{"family":"Ulmer","given":"Martin J."}],"issued":{"date-parts":[["197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Ulmer, 197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E55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NBliH18","properties":{"formattedCitation":"(Cabrera-Guzm\\uc0\\u225{}n {\\i{}et al.}, 2010)","plainCitation":"(Cabrera-Guzmán et al., 2010)","noteIndex":0},"citationItems":[{"id":3299,"uris":["http://zotero.org/users/3615021/items/PPKA5LH4"],"uri":["http://zotero.org/users/3615021/items/PPKA5LH4"],"itemData":{"id":3299,"type":"article-journal","title":"Helminth parasites of the leopard frog Lithobates sp. Colima (Amphibia: Ranidae) from Colima, Mexico","container-title":"Journal of Parasitology","page":"736–739","volume":"96","issue":"4","source":"Google Scholar","shortTitle":"Helminth parasites of the leopard frog Lithobates sp. Colima (Amphibia","author":[{"family":"Cabrera-Guzmán","given":"Elisa"},{"family":"Garrido-Olvera","given":"Lorena"},{"family":"León-Règagnon","given":"Virginia"}],"issued":{"date-parts":[["201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brera-Guzmá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E55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5OMHWCIF","properties":{"formattedCitation":"(Conn {\\i{}et al.}, 2002)","plainCitation":"(Conn et al., 2002)","noteIndex":0},"citationItems":[{"id":3311,"uris":["http://zotero.org/users/3615021/items/HTKF2REI"],"uri":["http://zotero.org/users/3615021/items/HTKF2REI"],"itemData":{"id":3311,"type":"paper-conference","title":"Helminth Communities of Six Anuran (Amphibia) Host Species in the St. Lawrence River Valley and Northern Adirondack Mountains of New York State","container-title":"Proceedings of the 10th International Congress of Parasitology. Monduzzi Editore, Bologna, Italy","page":"623–626","source":"Google Scholar","author":[{"family":"Conn","given":"D. B."},{"family":"Vargas-Martínez","given":"A."},{"family":"Conn","given":"D. A."}],"issued":{"date-parts":[["200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on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E55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4qvGyQ8Y","properties":{"formattedCitation":"(Fortner, 1923)","plainCitation":"(Fortner, 1923)","noteIndex":0},"citationItems":[{"id":3354,"uris":["http://zotero.org/users/3615021/items/9MZUJABK"],"uri":["http://zotero.org/users/3615021/items/9MZUJABK"],"itemData":{"id":3354,"type":"article-journal","title":"The distribution of frog parasites of the Douglas Lake region, Michigan","container-title":"Transactions of the American Microscopical Society","page":"79–90","volume":"42","issue":"2","source":"Google Scholar","author":[{"family":"Fortner","given":"Harry C."}],"issued":{"date-parts":[["1923"]]}}}],"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Fortner, 1923)</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E55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GlpQdKa5","properties":{"formattedCitation":"(Fried &amp; Foley, 1970)","plainCitation":"(Fried &amp; Foley, 1970)","noteIndex":0},"citationItems":[{"id":2231,"uris":["http://zotero.org/users/3615021/items/UXQNINN4"],"uri":["http://zotero.org/users/3615021/items/UXQNINN4"],"itemData":{"id":2231,"type":"article-journal","title":"Development of Clinostomum marginatum (Trematoda) from frogs in the chick and on the chorioallantois","container-title":"Journal of Parasitology","page":"332–335","source":"Google Scholar","author":[{"family":"Fried","given":"Bernard"},{"family":"Foley","given":"David A."}],"issued":{"date-parts":[["197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Fried &amp; Foley, 197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E55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ERUZXIF","properties":{"formattedCitation":"(Gilliland III &amp; Muzzall, 2002)","plainCitation":"(Gilliland III &amp; Muzzall, 2002)","noteIndex":0},"citationItems":[{"id":2247,"uris":["http://zotero.org/users/3615021/items/TVRIE5K7"],"uri":["http://zotero.org/users/3615021/items/TVRIE5K7"],"itemData":{"id":2247,"type":"article-journal","title":"Amphibians, trematodes, and deformities: an overview from southern Michigan","container-title":"Comparative Parasitology","page":"81–85","volume":"69","issue":"1","source":"Google Scholar","shortTitle":"Amphibians, trematodes, and deformities","author":[{"family":"Gilliland III","given":"Merritt G."},{"family":"Muzzall","given":"Patrick M."}],"issued":{"date-parts":[["200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Gilliland III &amp; Muzzall, 200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E55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Waqz9UQZ","properties":{"formattedCitation":"(Odlaug, 1955)","plainCitation":"(Odlaug, 1955)","noteIndex":0},"citationItems":[{"id":3496,"uris":["http://zotero.org/users/3615021/items/PUJHLFHS"],"uri":["http://zotero.org/users/3615021/items/PUJHLFHS"],"itemData":{"id":3496,"type":"article-journal","title":"The quantitative determination of glycogen in some parasites of Amphibia","container-title":"Journal of Parasitology","page":"258–262","volume":"41","issue":"3","source":"Google Scholar","author":[{"family":"Odlaug","given":"Theron O."}],"issued":{"date-parts":[["195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Odlaug, 195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EE55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0qtlyJmX","properties":{"formattedCitation":"(Watermolen, 2017)","plainCitation":"(Watermolen, 2017)","noteIndex":0},"citationItems":[{"id":3619,"uris":["http://zotero.org/users/3615021/items/SYTFUFNU"],"uri":["http://zotero.org/users/3615021/items/SYTFUFNU"],"itemData":{"id":3619,"type":"article-journal","title":"Some Unreported Trematodes from Wisconsin Leopard Frogs","container-title":"Chicago Herpetological Society","page":"85–86","volume":"52","issue":"5","source":"Google Scholar","author":[{"family":"Watermolen","given":"Dreux J."}],"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Watermolen,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W2WqKpO","properties":{"formattedCitation":"(Cort, 1913)","plainCitation":"(Cort, 1913)","noteIndex":0},"citationItems":[{"id":2884,"uris":["http://zotero.org/users/3615021/items/YF56MTVJ"],"uri":["http://zotero.org/users/3615021/items/YF56MTVJ"],"itemData":{"id":2884,"type":"article-journal","title":"Notes on the trematode genus Clinostomum","container-title":"Transactions of the American Microscopical Society","page":"169–182","volume":"32","issue":"3","source":"Google Scholar","author":[{"family":"Cort","given":"William Walter"}],"issued":{"date-parts":[["1913"]]}}}],"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Cort, 1913)</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EyVH1mm","properties":{"formattedCitation":"(Gustafson {\\i{}et al.}, 2013)","plainCitation":"(Gustafson et al., 2013)","noteIndex":0},"citationItems":[{"id":3378,"uris":["http://zotero.org/users/3615021/items/H2XHMIFU"],"uri":["http://zotero.org/users/3615021/items/H2XHMIFU"],"itemData":{"id":3378,"type":"article-journal","title":"Effects of host species and life stage on the helminth communities of sympatric northern leopard frogs (Lithobates pipiens) and wood frogs (Lithobates sylvaticus) in the Sheyenne National Grasslands, North Dakota","container-title":"Journal of Parasitology","page":"587–594","volume":"99","issue":"4","source":"Google Scholar","author":[{"family":"Gustafson","given":"Kyle D."},{"family":"Newman","given":"Robert A."},{"family":"Tkach","given":"Vasyl V."}],"issued":{"date-parts":[["2013"]]}}}],"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Gustafso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3)</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pi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n</w:t>
            </w:r>
            <w:r w:rsidRPr="00C37088">
              <w:rPr>
                <w:rFonts w:ascii="Times New Roman" w:hAnsi="Times New Roman" w:cs="Times New Roman"/>
                <w:sz w:val="16"/>
                <w:szCs w:val="16"/>
              </w:rPr>
              <w:t>orthern leopard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8BuqaKFA","properties":{"formattedCitation":"(Walton, 1949a)","plainCitation":"(Walton, 1949a)","noteIndex":0},"citationItems":[{"id":3615,"uris":["http://zotero.org/users/3615021/items/JNMA4377"],"uri":["http://zotero.org/users/3615021/items/JNMA4377"],"itemData":{"id":3615,"type":"article-journal","title":"Parasites of the Ranidae (Amphibia). XIV","container-title":"Transactions of the Illinois State Academy of Science","page":"161–164","volume":"42","source":"Google Scholar","author":[{"family":"Walton","given":"A. C."}],"issued":{"date-parts":[["194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Walton, 1949a)</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sphenocephalu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s</w:t>
            </w:r>
            <w:r w:rsidR="00A35EA4" w:rsidRPr="00C37088">
              <w:rPr>
                <w:rFonts w:ascii="Times New Roman" w:hAnsi="Times New Roman" w:cs="Times New Roman"/>
                <w:sz w:val="16"/>
                <w:szCs w:val="16"/>
              </w:rPr>
              <w:t>outhern leopard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xK2J35c","properties":{"formattedCitation":"(Walton, 1949b)","plainCitation":"(Walton, 1949b)","noteIndex":0},"citationItems":[{"id":3618,"uris":["http://zotero.org/users/3615021/items/D4BIU8MA"],"uri":["http://zotero.org/users/3615021/items/D4BIU8MA"],"itemData":{"id":3618,"type":"article-journal","title":"Parasites of the Ranidae (Amphibia) XVII","container-title":"Anatomical Record","page":"628-630","volume":"105","author":[{"family":"Walton","given":"A. C."}],"issued":{"date-parts":[["194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Walton, 1949b)</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ithobate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sphenocephalu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s</w:t>
            </w:r>
            <w:r w:rsidR="00A35EA4" w:rsidRPr="00C37088">
              <w:rPr>
                <w:rFonts w:ascii="Times New Roman" w:hAnsi="Times New Roman" w:cs="Times New Roman"/>
                <w:sz w:val="16"/>
                <w:szCs w:val="16"/>
              </w:rPr>
              <w:t>outhern leopard 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nDKEgDa","properties":{"formattedCitation":"(Trowbridge &amp; Hefley, 1934)","plainCitation":"(Trowbridge &amp; Hefley, 1934)","noteIndex":0},"citationItems":[{"id":3581,"uris":["http://zotero.org/users/3615021/items/UC3WWX5H"],"uri":["http://zotero.org/users/3615021/items/UC3WWX5H"],"itemData":{"id":3581,"type":"paper-conference","title":"Preliminary studies on the parasite fauna of Oklahoma anurans.","container-title":"Proceedings of the Oklahoma Academy of Science","page":"16–19","volume":"14","source":"Google Scholar","author":[{"family":"Trowbridge","given":"A. H."},{"family":"Hefley","given":"H. M."}],"issued":{"date-parts":[["193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Trowbridge &amp; Hefley, 193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Notophthalm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viridesc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e</w:t>
            </w:r>
            <w:r w:rsidR="00A35EA4" w:rsidRPr="00C37088">
              <w:rPr>
                <w:rFonts w:ascii="Times New Roman" w:hAnsi="Times New Roman" w:cs="Times New Roman"/>
                <w:sz w:val="16"/>
                <w:szCs w:val="16"/>
              </w:rPr>
              <w:t>astern newt</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xsvxnPj","properties":{"formattedCitation":"(McAllister, 1990)","plainCitation":"(McAllister, 1990)","noteIndex":0},"citationItems":[{"id":2227,"uris":["http://zotero.org/users/3615021/items/3HS64QKP"],"uri":["http://zotero.org/users/3615021/items/3HS64QKP"],"itemData":{"id":2227,"type":"article-journal","title":"Metacercaria of Clinostomum complanatum (Rudolphi, 1814)(Trematoda: Digenea) in a Texas salamander, Eurycea neotenes (Amphibia: Caudata), with comments on C. marginatum (Rudolphi, 1819)","container-title":"Journal of the Helminthological Society of Washington","page":"69–71","volume":"57","issue":"1","source":"Google Scholar","shortTitle":"Metacercaria of Clinostomum complanatum (Rudolphi, 1814)(Trematoda","author":[{"family":"McAllister","given":"Chris T."}],"issued":{"date-parts":[["199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cAllister, 199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Notophthalm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viridesc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e</w:t>
            </w:r>
            <w:r w:rsidR="00A35EA4" w:rsidRPr="00C37088">
              <w:rPr>
                <w:rFonts w:ascii="Times New Roman" w:hAnsi="Times New Roman" w:cs="Times New Roman"/>
                <w:sz w:val="16"/>
                <w:szCs w:val="16"/>
              </w:rPr>
              <w:t>astern newt</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leAIb9et","properties":{"formattedCitation":"(Muzzall, 1991)","plainCitation":"(Muzzall, 1991)","noteIndex":0},"citationItems":[{"id":2966,"uris":["http://zotero.org/users/3615021/items/WIRHD6G9"],"uri":["http://zotero.org/users/3615021/items/WIRHD6G9"],"itemData":{"id":2966,"type":"article-journal","title":"Helminth infracommunities of the frogs Rana catesbeiana and Rana clamitans from Turkey Marsh, Michigan","container-title":"Journal of Parasitology","page":"366–371","volume":"77","source":"Google Scholar","author":[{"family":"Muzzall","given":"Patrick M."}],"issued":{"date-parts":[["199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uzzall, 199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Notophthalm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viridescens</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Pr>
                <w:rFonts w:ascii="Times New Roman" w:hAnsi="Times New Roman" w:cs="Times New Roman"/>
                <w:sz w:val="16"/>
                <w:szCs w:val="16"/>
              </w:rPr>
              <w:t>e</w:t>
            </w:r>
            <w:r w:rsidR="00A35EA4" w:rsidRPr="00C37088">
              <w:rPr>
                <w:rFonts w:ascii="Times New Roman" w:hAnsi="Times New Roman" w:cs="Times New Roman"/>
                <w:sz w:val="16"/>
                <w:szCs w:val="16"/>
              </w:rPr>
              <w:t>astern newt</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OWpMMIUD","properties":{"formattedCitation":"(Raffel {\\i{}et al.}, 2009)","plainCitation":"(Raffel et al., 2009)","noteIndex":0},"citationItems":[{"id":3522,"uris":["http://zotero.org/users/3615021/items/LA7KE6U5"],"uri":["http://zotero.org/users/3615021/items/LA7KE6U5"],"itemData":{"id":3522,"type":"article-journal","title":"Parasite age-intensity relationships in red-spotted newts: does immune memory influence salamander disease dynamics?","container-title":"International Journal for Parasitology","page":"231–241","volume":"39","issue":"2","source":"Google Scholar","shortTitle":"Parasite age-intensity relationships in red-spotted newts","author":[{"family":"Raffel","given":"Thomas R."},{"family":"LeGros","given":"Robert P."},{"family":"Love","given":"Brenda C."},{"family":"Rohr","given":"Jason R."},{"family":"Hudson","given":"Peter 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Raffel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seudacr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regill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Pacific </w:t>
            </w:r>
            <w:r w:rsidR="00340DCF">
              <w:rPr>
                <w:rFonts w:ascii="Times New Roman" w:hAnsi="Times New Roman" w:cs="Times New Roman"/>
                <w:sz w:val="16"/>
                <w:szCs w:val="16"/>
              </w:rPr>
              <w:t xml:space="preserve">chorus </w:t>
            </w:r>
            <w:r w:rsidRPr="00C37088">
              <w:rPr>
                <w:rFonts w:ascii="Times New Roman" w:hAnsi="Times New Roman" w:cs="Times New Roman"/>
                <w:sz w:val="16"/>
                <w:szCs w:val="16"/>
              </w:rPr>
              <w:t>tree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is study</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seudacr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regilla</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Pacific </w:t>
            </w:r>
            <w:r>
              <w:rPr>
                <w:rFonts w:ascii="Times New Roman" w:hAnsi="Times New Roman" w:cs="Times New Roman"/>
                <w:sz w:val="16"/>
                <w:szCs w:val="16"/>
              </w:rPr>
              <w:t xml:space="preserve">chorus </w:t>
            </w:r>
            <w:r w:rsidRPr="00C37088">
              <w:rPr>
                <w:rFonts w:ascii="Times New Roman" w:hAnsi="Times New Roman" w:cs="Times New Roman"/>
                <w:sz w:val="16"/>
                <w:szCs w:val="16"/>
              </w:rPr>
              <w:t>tree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oc9NIrVT","properties":{"formattedCitation":"(Goldberg &amp; Bursey, 2002)","plainCitation":"(Goldberg &amp; Bursey, 2002)","noteIndex":0},"citationItems":[{"id":3369,"uris":["http://zotero.org/users/3615021/items/6Z3M8BJ6"],"uri":["http://zotero.org/users/3615021/items/6Z3M8BJ6"],"itemData":{"id":3369,"type":"article-journal","title":"Helminth parasites of seven anuran species from northwestern Mexico","container-title":"Western North American Naturalist","page":"160–169","source":"Google Scholar","author":[{"family":"Goldberg","given":"Stephen R."},{"family":"Bursey","given":"Charles R."}],"issued":{"date-parts":[["200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Goldberg &amp; Bursey, 200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seudacr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regilla</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Pacific </w:t>
            </w:r>
            <w:r>
              <w:rPr>
                <w:rFonts w:ascii="Times New Roman" w:hAnsi="Times New Roman" w:cs="Times New Roman"/>
                <w:sz w:val="16"/>
                <w:szCs w:val="16"/>
              </w:rPr>
              <w:t xml:space="preserve">chorus </w:t>
            </w:r>
            <w:r w:rsidRPr="00C37088">
              <w:rPr>
                <w:rFonts w:ascii="Times New Roman" w:hAnsi="Times New Roman" w:cs="Times New Roman"/>
                <w:sz w:val="16"/>
                <w:szCs w:val="16"/>
              </w:rPr>
              <w:t>tree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HDzjqQR","properties":{"formattedCitation":"(Goldberg {\\i{}et al.}, 2002)","plainCitation":"(Goldberg et al., 2002)","noteIndex":0},"citationItems":[{"id":3365,"uris":["http://zotero.org/users/3615021/items/C9T3JIEE"],"uri":["http://zotero.org/users/3615021/items/C9T3JIEE"],"itemData":{"id":3365,"type":"article-journal","title":"Helminth parasites of six species of anurans from Los Tuxtlas and Catemaco Lake, Veracruz, Mexico","container-title":"The Southwestern Naturalist","page":"293–299","volume":"47","issue":"2","source":"Google Scholar","author":[{"family":"Goldberg","given":"Stephen R."},{"family":"Bursey","given":"Charles R."},{"family":"Salgado-Maldonado","given":"Guillermo"},{"family":"Báez","given":"Rafael"},{"family":"Cañeda","given":"Cristina"}],"issued":{"date-parts":[["200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Goldber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seudacr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regilla</w:t>
            </w:r>
            <w:proofErr w:type="spellEnd"/>
          </w:p>
        </w:tc>
        <w:tc>
          <w:tcPr>
            <w:tcW w:w="732" w:type="pct"/>
            <w:shd w:val="clear" w:color="auto" w:fill="auto"/>
            <w:noWrap/>
            <w:vAlign w:val="bottom"/>
            <w:hideMark/>
          </w:tcPr>
          <w:p w:rsidR="00A35EA4" w:rsidRPr="00C37088" w:rsidRDefault="00340DC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Pacific </w:t>
            </w:r>
            <w:r>
              <w:rPr>
                <w:rFonts w:ascii="Times New Roman" w:hAnsi="Times New Roman" w:cs="Times New Roman"/>
                <w:sz w:val="16"/>
                <w:szCs w:val="16"/>
              </w:rPr>
              <w:t xml:space="preserve">chorus </w:t>
            </w:r>
            <w:r w:rsidRPr="00C37088">
              <w:rPr>
                <w:rFonts w:ascii="Times New Roman" w:hAnsi="Times New Roman" w:cs="Times New Roman"/>
                <w:sz w:val="16"/>
                <w:szCs w:val="16"/>
              </w:rPr>
              <w:t>treefro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f3OwVJC","properties":{"formattedCitation":"(Johnson &amp; Hoverman, 2014)","plainCitation":"(Johnson &amp; Hoverman, 2014)","noteIndex":0},"citationItems":[{"id":3407,"uris":["http://zotero.org/users/3615021/items/8JC8JBRZ"],"uri":["http://zotero.org/users/3615021/items/8JC8JBRZ"],"itemData":{"id":3407,"type":"article-journal","title":"Heterogeneous hosts: how variation in host size, behaviour and immunity affects parasite aggregation","container-title":"Journal of Animal Ecology","page":"1103–1112","volume":"83","issue":"5","source":"Google Scholar","shortTitle":"Heterogeneous hosts","author":[{"family":"Johnson","given":"Pieter TJ"},{"family":"Hoverman","given":"Jason T."}],"issued":{"date-parts":[["201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Johnson &amp; Hoverman, 201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Rana aurora</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ed-legge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N7Fxgcf","properties":{"formattedCitation":"(Ingles, 1936)","plainCitation":"(Ingles, 1936)","noteIndex":0},"citationItems":[{"id":743,"uris":["http://zotero.org/users/3615021/items/NG2ZVHTF"],"uri":["http://zotero.org/users/3615021/items/NG2ZVHTF"],"itemData":{"id":743,"type":"article-journal","title":"Worm parasites of California amphibia","container-title":"Transactions of the American Microscopical Society","page":"73–92","volume":"55","issue":"1","source":"Google Scholar","author":[{"family":"Ingles","given":"Lloyd G."}],"issued":{"date-parts":[["193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Ingles, 1936)</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Rana </w:t>
            </w:r>
            <w:proofErr w:type="spellStart"/>
            <w:r w:rsidRPr="00C37088">
              <w:rPr>
                <w:rFonts w:ascii="Times New Roman" w:hAnsi="Times New Roman" w:cs="Times New Roman"/>
                <w:i/>
                <w:iCs/>
                <w:sz w:val="16"/>
                <w:szCs w:val="16"/>
              </w:rPr>
              <w:t>boylii</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oothill yellow-legge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5239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4724B9">
              <w:rPr>
                <w:rFonts w:ascii="Times New Roman" w:hAnsi="Times New Roman" w:cs="Times New Roman"/>
                <w:sz w:val="16"/>
                <w:szCs w:val="16"/>
              </w:rPr>
              <w:instrText xml:space="preserve"> ADDIN ZOTERO_ITEM CSL_CITATION {"citationID":"W1eNC0zP","properties":{"formattedCitation":"(Ingles, 1936)","plainCitation":"(Ingles, 1936)","noteIndex":0},"citationItems":[{"id":743,"uris":["http://zotero.org/users/3615021/items/NG2ZVHTF"],"uri":["http://zotero.org/users/3615021/items/NG2ZVHTF"],"itemData":{"id":743,"type":"article-journal","title":"Worm parasites of California amphibia","container-title":"Transactions of the American Microscopical Society","page":"73–92","volume":"55","issue":"1","source":"Google Scholar","author":[{"family":"Ingles","given":"Lloyd G."}],"issued":{"date-parts":[["193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Ingles, 1936)</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Amphibian</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Rana magna</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large golden-backe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seudoheterostom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hilippine</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4724B9"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MALvyAp","properties":{"formattedCitation":"(Tubangui, 1933)","plainCitation":"(Tubangui, 1933)","noteIndex":0},"citationItems":[{"id":3589,"uris":["http://zotero.org/users/3615021/items/5P6VJMPB"],"uri":["http://zotero.org/users/3615021/items/5P6VJMPB"],"itemData":{"id":3589,"type":"article-journal","title":"Trematode parasites of Philippine vertebrates, VI. Descriptions of new species and classification.","container-title":"The Philippine Journal of Science","page":"167-197","volume":"52","source":"Google Scholar","author":[{"family":"Tubangui","given":"M. A."}],"issued":{"date-parts":[["1933"]]}}}],"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Tubangui, 1933)</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inella</w:t>
            </w:r>
            <w:proofErr w:type="spellEnd"/>
            <w:r w:rsidRPr="00C37088">
              <w:rPr>
                <w:rFonts w:ascii="Times New Roman" w:hAnsi="Times New Roman" w:cs="Times New Roman"/>
                <w:i/>
                <w:iCs/>
                <w:sz w:val="16"/>
                <w:szCs w:val="16"/>
              </w:rPr>
              <w:t xml:space="preserve"> marina</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ne toad</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724B9"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0mSoC4v","properties":{"formattedCitation":"(Etges, 1991)","plainCitation":"(Etges, 1991)","noteIndex":0},"citationItems":[{"id":3347,"uris":["http://zotero.org/users/3615021/items/Q6E3AKGF"],"uri":["http://zotero.org/users/3615021/items/Q6E3AKGF"],"itemData":{"id":3347,"type":"article-journal","title":"Clinostomum attenuatum (Digenea) from the eye of Bufo marinus.","container-title":"Journal of Parasitology","page":"634–635","volume":"77","issue":"4","source":"Google Scholar","author":[{"family":"Etges","given":"Frank J."}],"issued":{"date-parts":[["199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Etges, 199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inella</w:t>
            </w:r>
            <w:proofErr w:type="spellEnd"/>
            <w:r w:rsidRPr="00C37088">
              <w:rPr>
                <w:rFonts w:ascii="Times New Roman" w:hAnsi="Times New Roman" w:cs="Times New Roman"/>
                <w:i/>
                <w:iCs/>
                <w:sz w:val="16"/>
                <w:szCs w:val="16"/>
              </w:rPr>
              <w:t xml:space="preserve"> marina</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ne toa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ritish Island</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724B9"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1lvCrct","properties":{"formattedCitation":"(Linzey {\\i{}et al.}, 1998)","plainCitation":"(Linzey et al., 1998)","noteIndex":0},"citationItems":[{"id":3444,"uris":["http://zotero.org/users/3615021/items/65ASLKAV"],"uri":["http://zotero.org/users/3615021/items/65ASLKAV"],"itemData":{"id":3444,"type":"article-journal","title":"Seasonal occurrence of helminths of the giant toad, Bufo marinus (Amphibia: Bufonidae), in Bermuda","container-title":"Journal of the Helminthological Society of Washington","page":"251–258","volume":"65","issue":"2","source":"Google Scholar","shortTitle":"Seasonal occurrence of helminths of the giant toad, Bufo marinus (Amphibia","author":[{"family":"Linzey","given":"D. W."},{"family":"Bursey","given":"C. R."},{"family":"Linzey","given":"J. B."}],"issued":{"date-parts":[["199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Linzey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Siren </w:t>
            </w:r>
            <w:proofErr w:type="spellStart"/>
            <w:r w:rsidRPr="00C37088">
              <w:rPr>
                <w:rFonts w:ascii="Times New Roman" w:hAnsi="Times New Roman" w:cs="Times New Roman"/>
                <w:i/>
                <w:iCs/>
                <w:sz w:val="16"/>
                <w:szCs w:val="16"/>
              </w:rPr>
              <w:t>lacertin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ater sirens</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724B9"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SaipfNq","properties":{"formattedCitation":"(Manter, 1938)","plainCitation":"(Manter, 1938)","noteIndex":0},"citationItems":[{"id":3461,"uris":["http://zotero.org/users/3615021/items/Q3PDB6I7"],"uri":["http://zotero.org/users/3615021/items/Q3PDB6I7"],"itemData":{"id":3461,"type":"article-journal","title":"A collection of trematodes from Florida Amphibia","container-title":"Transactions of the American Microscopical Society","page":"26–37","volume":"57","issue":"1","source":"Google Scholar","author":[{"family":"Manter","given":"HAROLD W."}],"issued":{"date-parts":[["193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anter, 193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pe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ultiplicat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an spadefoot</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L4QrKawb","properties":{"formattedCitation":"(Gray {\\i{}et al.}, 2007)","plainCitation":"(Gray et al., 2007)","noteIndex":0},"citationItems":[{"id":3048,"uris":["http://zotero.org/users/3615021/items/3I5EQA9T"],"uri":["http://zotero.org/users/3615021/items/3I5EQA9T"],"itemData":{"id":3048,"type":"article-journal","title":"Influences of agricultural land use on Clinostomum attenuatum metacercariae prevalence in southern Great Plains amphibians","container-title":"Herpetological Conservation and Biology","page":"23–28","volume":"2","issue":"1","source":"Google Scholar","author":[{"family":"Gray","given":"Matthew J."},{"family":"Smith","given":"Loren M."},{"family":"Miller","given":"Debra L."},{"family":"Bursey","given":"Charles R."}],"issued":{"date-parts":[["200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Gray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pe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ultiplicat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an spadefoot</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tenu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zSPZwFF","properties":{"formattedCitation":"(Miller {\\i{}et al.}, 2004)","plainCitation":"(Miller et al., 2004)","noteIndex":0},"citationItems":[{"id":2235,"uris":["http://zotero.org/users/3615021/items/N7SH8QWI"],"uri":["http://zotero.org/users/3615021/items/N7SH8QWI"],"itemData":{"id":2235,"type":"article-journal","title":"Metacercariae of Clinostomum attenuatum in Ambystoma tigrinum mavortium, Bufo cognatus and Spea multiplicata from west Texas","container-title":"Journal of Helminthology","page":"373–376","volume":"78","issue":"4","source":"Google Scholar","author":[{"family":"Miller","given":"D. L."},{"family":"Bursey","given":"C. R."},{"family":"Gray","given":"M. J."},{"family":"Smith","given":"L. M."}],"issued":{"date-parts":[["200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ill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aricha</w:t>
            </w:r>
            <w:proofErr w:type="spellEnd"/>
            <w:r w:rsidRPr="00C37088">
              <w:rPr>
                <w:rFonts w:ascii="Times New Roman" w:hAnsi="Times New Roman" w:cs="Times New Roman"/>
                <w:i/>
                <w:iCs/>
                <w:sz w:val="16"/>
                <w:szCs w:val="16"/>
              </w:rPr>
              <w:t xml:space="preserve"> granulosa</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ough-skinned newt</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vIIzTOy","properties":{"formattedCitation":"(Johnson {\\i{}et al.}, 2018)","plainCitation":"(Johnson et al., 2018)","noteIndex":0},"citationItems":[{"id":3123,"uris":["http://zotero.org/users/3615021/items/A8REKTLB"],"uri":["http://zotero.org/users/3615021/items/A8REKTLB"],"itemData":{"id":3123,"type":"article-journal","title":"Of poisons and parasites—the defensive role of tetrodotoxin against infections in newts","container-title":"Journal of Animal Ecology","page":"1192–1204","volume":"87","issue":"4","source":"Google Scholar","author":[{"family":"Johnson","given":"Pieter T.J."},{"family":"Calhoun","given":"Dana M."},{"family":"Stokes","given":"Amber N."},{"family":"Susbilla","given":"Calvin B."},{"family":"McDevitt-Galles","given":"Travis"},{"family":"Briggs","given":"Cheryl J."},{"family":"Hoverman","given":"Jason T."},{"family":"Tkach","given":"Vasyl V."},{"family":"Roode","given":"Jacobus C.","non-dropping-particle":"de"}],"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Johnso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aricha</w:t>
            </w:r>
            <w:proofErr w:type="spellEnd"/>
            <w:r w:rsidRPr="00C37088">
              <w:rPr>
                <w:rFonts w:ascii="Times New Roman" w:hAnsi="Times New Roman" w:cs="Times New Roman"/>
                <w:i/>
                <w:iCs/>
                <w:sz w:val="16"/>
                <w:szCs w:val="16"/>
              </w:rPr>
              <w:t xml:space="preserve"> granulosa</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ough-skinned newt</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is study</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arich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oros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lifornia newt</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yJxxALA","properties":{"formattedCitation":"(Johnson {\\i{}et al.}, 2018)","plainCitation":"(Johnson et al., 2018)","noteIndex":0},"citationItems":[{"id":3123,"uris":["http://zotero.org/users/3615021/items/A8REKTLB"],"uri":["http://zotero.org/users/3615021/items/A8REKTLB"],"itemData":{"id":3123,"type":"article-journal","title":"Of poisons and parasites—the defensive role of tetrodotoxin against infections in newts","container-title":"Journal of Animal Ecology","page":"1192–1204","volume":"87","issue":"4","source":"Google Scholar","author":[{"family":"Johnson","given":"Pieter T.J."},{"family":"Calhoun","given":"Dana M."},{"family":"Stokes","given":"Amber N."},{"family":"Susbilla","given":"Calvin B."},{"family":"McDevitt-Galles","given":"Travis"},{"family":"Briggs","given":"Cheryl J."},{"family":"Hoverman","given":"Jason T."},{"family":"Tkach","given":"Vasyl V."},{"family":"Roode","given":"Jacobus C.","non-dropping-particle":"de"}],"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Johnso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arich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oros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lifornia newt</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is study</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riturus</w:t>
            </w:r>
            <w:proofErr w:type="spellEnd"/>
            <w:r w:rsidRPr="00C37088">
              <w:rPr>
                <w:rFonts w:ascii="Times New Roman" w:hAnsi="Times New Roman" w:cs="Times New Roman"/>
                <w:i/>
                <w:iCs/>
                <w:sz w:val="16"/>
                <w:szCs w:val="16"/>
              </w:rPr>
              <w:t xml:space="preserve"> carnifex</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talian crested newt</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taly</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urope</w:t>
            </w:r>
          </w:p>
        </w:tc>
        <w:tc>
          <w:tcPr>
            <w:tcW w:w="1112" w:type="pct"/>
            <w:shd w:val="clear" w:color="auto" w:fill="auto"/>
            <w:noWrap/>
            <w:vAlign w:val="bottom"/>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gQ7nCAA","properties":{"formattedCitation":"(Caffara {\\i{}et al.}, 2014)","plainCitation":"(Caffara et al., 2014)","noteIndex":0},"citationItems":[{"id":961,"uris":["http://zotero.org/users/3615021/items/XF9P7RBK"],"uri":["http://zotero.org/users/3615021/items/XF9P7RBK"],"itemData":{"id":961,"type":"article-journal","title":"Metacercariae of Clinostomum complanatum (Trematoda: Digenea) in European newts Triturus carnifex and Lissotriton vulgaris (Caudata: Salamandridae)","container-title":"Journal of helminthology","page":"278–285","volume":"88","issue":"03","source":"Google Scholar","shortTitle":"Metacercariae of Clinostomum complanatum (Trematoda","author":[{"family":"Caffara","given":"M."},{"family":"Bruni","given":"G."},{"family":"Paoletti","given":"C."},{"family":"Gustinelli","given":"A."},{"family":"Fioravanti","given":"M. L."}],"issued":{"date-parts":[["201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Xenopus </w:t>
            </w:r>
            <w:proofErr w:type="spellStart"/>
            <w:r w:rsidRPr="00C37088">
              <w:rPr>
                <w:rFonts w:ascii="Times New Roman" w:hAnsi="Times New Roman" w:cs="Times New Roman"/>
                <w:i/>
                <w:iCs/>
                <w:sz w:val="16"/>
                <w:szCs w:val="16"/>
              </w:rPr>
              <w:t>laev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n clawe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hile</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merica</w:t>
            </w:r>
          </w:p>
        </w:tc>
        <w:tc>
          <w:tcPr>
            <w:tcW w:w="1112" w:type="pct"/>
            <w:shd w:val="clear" w:color="auto" w:fill="auto"/>
            <w:noWrap/>
            <w:vAlign w:val="bottom"/>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wlFaZKCH","properties":{"formattedCitation":"(Castro Tavernari {\\i{}et al.}, 2009)","plainCitation":"(Castro Tavernari et al., 2009)","noteIndex":0},"citationItems":[{"id":3577,"uris":["http://zotero.org/users/3615021/items/ZU9LQ4QX"],"uri":["http://zotero.org/users/3615021/items/ZU9LQ4QX"],"itemData":{"id":3577,"type":"article-journal","title":"Parasites of Auchenipterus osteomystax (Osteichthyes, Auchenipteridae) from two different environments, Rosana's reservoir and upper Parana river floodplain, Brazil","container-title":"Acta Scientiarum. Biological Sciences","volume":"31","issue":"1","source":"Google Scholar","author":[{"family":"Castro Tavernari","given":"Fernando","dropping-particle":"de"},{"family":"Massato Takemoto","given":"Ricardo"},{"family":"Marcolino Guidelli","given":"Gislaine"},{"family":"Perez Lizama","given":"Maria de los Angeles"},{"family":"Figueiredo Lacerda","given":"Ana Carolina"},{"family":"Cezar Pavanelli","given":"Gilberto"}],"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stro Tavernar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phibian</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Xenopus </w:t>
            </w:r>
            <w:proofErr w:type="spellStart"/>
            <w:r w:rsidRPr="00C37088">
              <w:rPr>
                <w:rFonts w:ascii="Times New Roman" w:hAnsi="Times New Roman" w:cs="Times New Roman"/>
                <w:i/>
                <w:iCs/>
                <w:sz w:val="16"/>
                <w:szCs w:val="16"/>
              </w:rPr>
              <w:t>laev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n clawed fr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5O4XFEiq","properties":{"formattedCitation":"(Kuperman {\\i{}et al.}, 2004)","plainCitation":"(Kuperman et al., 2004)","noteIndex":0},"citationItems":[{"id":3072,"uris":["http://zotero.org/users/3615021/items/SJIQMQE2"],"uri":["http://zotero.org/users/3615021/items/SJIQMQE2"],"itemData":{"id":3072,"type":"article-journal","title":"Parasites of the African clawed frog, Xenopus laevis, in Southern California, USA","container-title":"Comparative Parasitology","page":"229–232","volume":"71","issue":"2","source":"Google Scholar","author":[{"family":"Kuperman","given":"Boris I."},{"family":"Matey","given":"Victoria E."},{"family":"Fisher","given":"Robert N."},{"family":"Ervin","given":"Edward L."},{"family":"Warburton","given":"Manna L."},{"family":"Bakhireva","given":"Ludmila"},{"family":"Lehman","given":"Cynthia A."}],"issued":{"date-parts":[["200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Kuperma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cheilognath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koreens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n oily bitterlin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USO1gwA","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cheilognath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rhombea</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kanehira</w:t>
            </w:r>
            <w:proofErr w:type="spellEnd"/>
            <w:r w:rsidRPr="00C37088">
              <w:rPr>
                <w:rFonts w:ascii="Times New Roman" w:hAnsi="Times New Roman" w:cs="Times New Roman"/>
                <w:sz w:val="16"/>
                <w:szCs w:val="16"/>
              </w:rPr>
              <w:t xml:space="preserve"> bitterling</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center"/>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uD9twEm","properties":{"formattedCitation":"(Chung {\\i{}et al.}, 1995)","plainCitation":"(Chung et al., 1995)","noteIndex":0},"citationItems":[{"id":3268,"uris":["http://zotero.org/users/3615021/items/C4VML8GU"],"uri":["http://zotero.org/users/3615021/items/C4VML8GU"],"itemData":{"id":3268,"type":"article-journal","title":"Clinostomum complanatum in Korea","container-title":"The Korean Journal of Parasitology","page":"305–312","volume":"33","issue":"4","source":"Google Scholar","author":[{"family":"Chung","given":"Dong-Il"},{"family":"Kong","given":"Hyun-Hee"},{"family":"JOO","given":"Chong-Yoon"}],"issued":{"date-parts":[["199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hu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crossocheilus</w:t>
            </w:r>
            <w:proofErr w:type="spellEnd"/>
            <w:r w:rsidRPr="00C37088">
              <w:rPr>
                <w:rFonts w:ascii="Times New Roman" w:hAnsi="Times New Roman" w:cs="Times New Roman"/>
                <w:i/>
                <w:iCs/>
                <w:sz w:val="16"/>
                <w:szCs w:val="16"/>
              </w:rPr>
              <w:t xml:space="preserve"> paradox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kI5BuiZ","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los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sapidissima</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shad</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8OWLrBz","properties":{"formattedCitation":"(Hollis &amp; Coker, 1948)","plainCitation":"(Hollis &amp; Coker, 1948)","noteIndex":0},"citationItems":[{"id":3394,"uris":["http://zotero.org/users/3615021/items/A5LS6S4R"],"uri":["http://zotero.org/users/3615021/items/A5LS6S4R"],"itemData":{"id":3394,"type":"article-journal","title":"A trematode parasite of the genus Clinostomum new to the shad, Alosa sapidissima","container-title":"The Journal of parasitology","page":"493–495","volume":"34","issue":"6","source":"Google Scholar","author":[{"family":"Hollis","given":"Edgar H."},{"family":"Coker","given":"Coit M."}],"issued":{"date-parts":[["194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Hollis &amp; Coker, 1948)</w:t>
            </w:r>
            <w:r>
              <w:rPr>
                <w:rFonts w:ascii="Times New Roman" w:hAnsi="Times New Roman" w:cs="Times New Roman"/>
                <w:sz w:val="16"/>
                <w:szCs w:val="16"/>
              </w:rPr>
              <w:fldChar w:fldCharType="end"/>
            </w:r>
            <w:r w:rsidR="00A35EA4" w:rsidRPr="00C37088">
              <w:rPr>
                <w:rFonts w:ascii="Times New Roman" w:hAnsi="Times New Roman" w:cs="Times New Roman"/>
                <w:sz w:val="16"/>
                <w:szCs w:val="16"/>
              </w:rPr>
              <w:t xml:space="preserve"> </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matitlan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nigrofasciat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nvict cichli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sta 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72F3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C635B6">
              <w:rPr>
                <w:rFonts w:ascii="Times New Roman" w:hAnsi="Times New Roman" w:cs="Times New Roman"/>
                <w:sz w:val="16"/>
                <w:szCs w:val="16"/>
              </w:rPr>
              <w:instrText xml:space="preserve"> ADDIN ZOTERO_ITEM CSL_CITATION {"citationID":"r37JHMtp","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matitlania</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sta 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53694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C635B6">
              <w:rPr>
                <w:rFonts w:ascii="Times New Roman" w:hAnsi="Times New Roman" w:cs="Times New Roman"/>
                <w:sz w:val="16"/>
                <w:szCs w:val="16"/>
              </w:rPr>
              <w:instrText xml:space="preserve"> ADDIN ZOTERO_ITEM CSL_CITATION {"citationID":"ewtEQIF3","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mphilopus</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sta 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53694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C635B6">
              <w:rPr>
                <w:rFonts w:ascii="Times New Roman" w:hAnsi="Times New Roman" w:cs="Times New Roman"/>
                <w:sz w:val="16"/>
                <w:szCs w:val="16"/>
              </w:rPr>
              <w:instrText xml:space="preserve"> ADDIN ZOTERO_ITEM CSL_CITATION {"citationID":"zYay7Dw5","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Anguilla </w:t>
            </w:r>
            <w:proofErr w:type="spellStart"/>
            <w:r w:rsidRPr="00C37088">
              <w:rPr>
                <w:rFonts w:ascii="Times New Roman" w:hAnsi="Times New Roman" w:cs="Times New Roman"/>
                <w:i/>
                <w:iCs/>
                <w:sz w:val="16"/>
                <w:szCs w:val="16"/>
              </w:rPr>
              <w:t>mossambic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n longfin eel</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53694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4LYZROjL","properties":{"formattedCitation":"(Madanire-Moyo {\\i{}et al.}, 2012)","plainCitation":"(Madanire-Moyo et al., 2012)","noteIndex":0},"citationItems":[{"id":3453,"uris":["http://zotero.org/users/3615021/items/98UI7WGJ"],"uri":["http://zotero.org/users/3615021/items/98UI7WGJ"],"itemData":{"id":3453,"type":"article-journal","title":"Diversity of metazoan parasites of the Mozambique tilapia, Oreochromis mossambicus (Peters, 1852), as indicators of pollution in the Limpopo and Olifants River systems","container-title":"Onderstepoort Journal of Veterinary Research","page":"01–07","volume":"79","issue":"1","source":"Google Scholar","author":[{"family":"Madanire-Moyo","given":"Grace N."},{"family":"Luus-Powell","given":"Wilmien J."},{"family":"Olivier","given":"Pieter A."}],"issued":{"date-parts":[["201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adanire-Moy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phani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dispar</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rabian pup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r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53694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2ZEbnkE","properties":{"formattedCitation":"(Gholami {\\i{}et al.}, 2011)","plainCitation":"(Gholami et al., 2011)","noteIndex":0},"citationItems":[{"id":3271,"uris":["http://zotero.org/users/3615021/items/2YU7YVZQ"],"uri":["http://zotero.org/users/3615021/items/2YU7YVZQ"],"itemData":{"id":3271,"type":"article-journal","title":"Occurrence of Clinostomum complanatum in Aphanius dispar (Actinoptrygii: Cyprinodontidae) collected from Mehran River, Hormuzgan Province, South of Iran","container-title":"Asian Pacific journal of tropical biomedicine","page":"189","volume":"1","issue":"3","source":"Google Scholar","shortTitle":"Occurrence of Clinostomum complanatum in Aphanius dispar (Actinoptrygii","author":[{"family":"Gholami","given":"Z."},{"family":"Mobedi","given":"I."},{"family":"Esmaeili","given":"H. R."},{"family":"Kia","given":"E. B."}],"issued":{"date-parts":[["201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Gholam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phani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dispar</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rabian pup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536942"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TEMP </w:instrText>
            </w:r>
            <w:r>
              <w:rPr>
                <w:rFonts w:ascii="Times New Roman" w:hAnsi="Times New Roman" w:cs="Times New Roman"/>
                <w:sz w:val="16"/>
                <w:szCs w:val="16"/>
              </w:rPr>
              <w:fldChar w:fldCharType="separate"/>
            </w:r>
            <w:r w:rsidRPr="00536942">
              <w:rPr>
                <w:rFonts w:ascii="Times New Roman" w:hAnsi="Times New Roman" w:cs="Times New Roman"/>
                <w:sz w:val="16"/>
              </w:rPr>
              <w:t>(Kalantan &amp; Arfin, 198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rchocentr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siqui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cichlid </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sta 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D87DE9"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C635B6">
              <w:rPr>
                <w:rFonts w:ascii="Times New Roman" w:hAnsi="Times New Roman" w:cs="Times New Roman"/>
                <w:sz w:val="16"/>
                <w:szCs w:val="16"/>
              </w:rPr>
              <w:instrText xml:space="preserve"> ADDIN ZOTERO_ITEM CSL_CITATION {"citationID":"mtwzYG1H","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riops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uatemalens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lue sea cat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C635B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pjHy65y","properties":{"formattedCitation":"(Vidal-Mart\\uc0\\u237{}nez &amp; Kennedy, 2000)","plainCitation":"(Vidal-Martínez &amp; Kennedy, 2000)","noteIndex":0},"citationItems":[{"id":3603,"uris":["http://zotero.org/users/3615021/items/ZLXUXDHZ"],"uri":["http://zotero.org/users/3615021/items/ZLXUXDHZ"],"itemData":{"id":3603,"type":"article-journal","title":"Zoogeographical determinants of the composition of the helminth fauna of Neotropical cichlid fish","container-title":"Instituto de Biologıa","page":"227–290","volume":"1","source":"Google Scholar","author":[{"family":"Vidal-Martínez","given":"V. M."},{"family":"Kennedy","given":"C. R."}],"issued":{"date-parts":[["200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Vidal-Martínez &amp; Kennedy, 200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ristichthy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nobil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ighead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C635B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WakqfTD","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stronot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ocella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oscar</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razil</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merica</w:t>
            </w:r>
          </w:p>
        </w:tc>
        <w:tc>
          <w:tcPr>
            <w:tcW w:w="1112" w:type="pct"/>
            <w:shd w:val="clear" w:color="auto" w:fill="auto"/>
            <w:noWrap/>
            <w:vAlign w:val="bottom"/>
            <w:hideMark/>
          </w:tcPr>
          <w:p w:rsidR="00A35EA4" w:rsidRPr="00C37088" w:rsidRDefault="00C635B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LRLOmLDM","properties":{"formattedCitation":"(Tavares-Dias &amp; Neves, 2017)","plainCitation":"(Tavares-Dias &amp; Neves, 2017)","noteIndex":0},"citationItems":[{"id":3565,"uris":["http://zotero.org/users/3615021/items/XPZU2KE7"],"uri":["http://zotero.org/users/3615021/items/XPZU2KE7"],"itemData":{"id":3565,"type":"article-journal","title":"Diversity of parasites in wild Astronotus ocellatus (Perciformes, Cichlidae), an ornamental and food fish in Brazil","container-title":"Anais da Academia Brasileira de Ciências","page":"2305–2315","volume":"89","issue":"3","source":"Google Scholar","author":[{"family":"Tavares-Dias","given":"Marcos"},{"family":"Neves","given":"Ligia R."}],"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Tavares-Dias &amp; Neves,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tractoste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ropic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ropical ga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C635B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NpbfysR","properties":{"formattedCitation":"(Salgado-Maldonado {\\i{}et al.}, 2005)","plainCitation":"(Salgado-Maldonado et al., 2005)","noteIndex":0},"citationItems":[{"id":3539,"uris":["http://zotero.org/users/3615021/items/6EMTYCEW"],"uri":["http://zotero.org/users/3615021/items/6EMTYCEW"],"itemData":{"id":3539,"type":"article-journal","title":"Helminth parasites in freshwater fish from the Papaloapan river basin, Mexico","container-title":"Parasitology Research","page":"69–89","volume":"96","issue":"2","source":"Google Scholar","author":[{"family":"Salgado-Maldonado","given":"Guillermo"},{"family":"Aguilar-Aguilar","given":"Rogelio"},{"family":"Cabanas-Carranza","given":"Guillermina"},{"family":"Soto-Galera","given":"Eduardo"},{"family":"Mendoza-Palmero","given":"Carlos"}],"issued":{"date-parts":[["200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algado-Maldonad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uchenipter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osteomystax</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driftwood cat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razil</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merica</w:t>
            </w:r>
          </w:p>
        </w:tc>
        <w:tc>
          <w:tcPr>
            <w:tcW w:w="1112" w:type="pct"/>
            <w:shd w:val="clear" w:color="auto" w:fill="auto"/>
            <w:noWrap/>
            <w:vAlign w:val="bottom"/>
            <w:hideMark/>
          </w:tcPr>
          <w:p w:rsidR="00A35EA4" w:rsidRPr="00C37088" w:rsidRDefault="00C635B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3qbnZOaN","properties":{"formattedCitation":"(Tavares-Dias &amp; Neves, 2017)","plainCitation":"(Tavares-Dias &amp; Neves, 2017)","noteIndex":0},"citationItems":[{"id":3565,"uris":["http://zotero.org/users/3615021/items/XPZU2KE7"],"uri":["http://zotero.org/users/3615021/items/XPZU2KE7"],"itemData":{"id":3565,"type":"article-journal","title":"Diversity of parasites in wild Astronotus ocellatus (Perciformes, Cichlidae), an ornamental and food fish in Brazil","container-title":"Anais da Academia Brasileira de Ciências","page":"2305–2315","volume":"89","issue":"3","source":"Google Scholar","author":[{"family":"Tavares-Dias","given":"Marcos"},{"family":"Neves","given":"Ligia R."}],"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Tavares-Dias &amp; Neves,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uchenoglanis</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n scraping feed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entral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C635B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8hJoJVDV","properties":{"formattedCitation":"(Manter &amp; Pritchard, 1969)","plainCitation":"(Manter &amp; Pritchard, 1969)","noteIndex":0},"citationItems":[{"id":3458,"uris":["http://zotero.org/users/3615021/items/2L7EUY2V"],"uri":["http://zotero.org/users/3615021/items/2L7EUY2V"],"itemData":{"id":3458,"type":"article-journal","title":"Some digenetic trematodes of Central Africa chiefly from fishes.","container-title":"Revue de zoologie et de botanique africaines","volume":"80","issue":"1/2","source":"Google Scholar","author":[{"family":"Manter","given":"H. W."},{"family":"Pritchard","given":"M. H."}],"issued":{"date-parts":[["196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anter &amp; Pritchard, 196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Australoheros</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n scraping feed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heluans</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razil</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merica</w:t>
            </w:r>
          </w:p>
        </w:tc>
        <w:tc>
          <w:tcPr>
            <w:tcW w:w="1112" w:type="pct"/>
            <w:shd w:val="clear" w:color="auto" w:fill="auto"/>
            <w:noWrap/>
            <w:vAlign w:val="bottom"/>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NvxANxq","properties":{"formattedCitation":"(Briosio-Aguilar {\\i{}et al.}, 2018)","plainCitation":"(Briosio-Aguilar et al., 2018)","noteIndex":0},"citationItems":[{"id":3293,"uris":["http://zotero.org/users/3615021/items/BJRIR6WE"],"uri":["http://zotero.org/users/3615021/items/BJRIR6WE"],"itemData":{"id":3293,"type":"article-journal","title":"Link Between the Adult and the Metacercaria of Clinostomum heluans (Trematoda: Clinostomidae) Through DNA Sequences, and its Phylogenetic Position Within the Genus Clinostomum Leidy, 1856","container-title":"Journal of Parasitology","page":"292–296","volume":"104","issue":"3","source":"Google Scholar","shortTitle":"Link Between the Adult and the Metacercaria of Clinostomum heluans (Trematoda","author":[{"family":"Briosio-Aguilar","given":"Rosario"},{"family":"Pinto","given":"Hudson Alves"},{"family":"Rodríguez-Santiago","given":"Maria Amparo"},{"family":"López-García","given":"Karina"},{"family":"Garcia-Varela","given":"Martin"},{"family":"León","given":"G. Pérez-Ponce","non-dropping-particle":"de"}],"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Briosio-Aguila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Barb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barb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barbel</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taly</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urope</w:t>
            </w:r>
          </w:p>
        </w:tc>
        <w:tc>
          <w:tcPr>
            <w:tcW w:w="1112" w:type="pct"/>
            <w:shd w:val="clear" w:color="auto" w:fill="auto"/>
            <w:noWrap/>
            <w:vAlign w:val="bottom"/>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YXNK84o","properties":{"formattedCitation":"(Caffara {\\i{}et al.}, 2011)","plainCitation":"(Caffara et al., 2011)","noteIndex":0},"citationItems":[{"id":2225,"uris":["http://zotero.org/users/3615021/items/HGKSANNB"],"uri":["http://zotero.org/users/3615021/items/HGKSANNB"],"itemData":{"id":2225,"type":"article-journal","title":"Morphological and molecular differentiation of Clinostomum complanatum and Clinostomum marginatum (Digenea: Clinostomidae) metacercariae and adults","container-title":"Journal of Parasitology","page":"884–891","volume":"97","issue":"5","source":"Google Scholar","shortTitle":"Morphological and molecular differentiation of Clinostomum complanatum and Clinostomum marginatum (Digenea","author":[{"family":"Caffara","given":"Monica"},{"family":"Locke","given":"Sean A."},{"family":"Gustinelli","given":"Andrea"},{"family":"Marcogliese","given":"David J."},{"family":"Fioravanti","given":"Maria L."}],"issued":{"date-parts":[["201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Barb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n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jordan</w:t>
            </w:r>
            <w:proofErr w:type="spellEnd"/>
            <w:r w:rsidRPr="00C37088">
              <w:rPr>
                <w:rFonts w:ascii="Times New Roman" w:hAnsi="Times New Roman" w:cs="Times New Roman"/>
                <w:sz w:val="16"/>
                <w:szCs w:val="16"/>
              </w:rPr>
              <w:t xml:space="preserve"> </w:t>
            </w:r>
            <w:proofErr w:type="spellStart"/>
            <w:r w:rsidRPr="00C37088">
              <w:rPr>
                <w:rFonts w:ascii="Times New Roman" w:hAnsi="Times New Roman" w:cs="Times New Roman"/>
                <w:sz w:val="16"/>
                <w:szCs w:val="16"/>
              </w:rPr>
              <w:t>himri</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Isreal</w:t>
            </w:r>
            <w:proofErr w:type="spellEnd"/>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2oFL0bq","properties":{"formattedCitation":"(Caffara {\\i{}et al.}, 2014)","plainCitation":"(Caffara et al., 2014)","noteIndex":0},"citationItems":[{"id":961,"uris":["http://zotero.org/users/3615021/items/XF9P7RBK"],"uri":["http://zotero.org/users/3615021/items/XF9P7RBK"],"itemData":{"id":961,"type":"article-journal","title":"Metacercariae of Clinostomum complanatum (Trematoda: Digenea) in European newts Triturus carnifex and Lissotriton vulgaris (Caudata: Salamandridae)","container-title":"Journal of helminthology","page":"278–285","volume":"88","issue":"03","source":"Google Scholar","shortTitle":"Metacercariae of Clinostomum complanatum (Trematoda","author":[{"family":"Caffara","given":"M."},{"family":"Bruni","given":"G."},{"family":"Paoletti","given":"C."},{"family":"Gustinelli","given":"A."},{"family":"Fioravanti","given":"M. L."}],"issued":{"date-parts":[["201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Barb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rimaculat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threespot</w:t>
            </w:r>
            <w:proofErr w:type="spellEnd"/>
            <w:r w:rsidRPr="00C37088">
              <w:rPr>
                <w:rFonts w:ascii="Times New Roman" w:hAnsi="Times New Roman" w:cs="Times New Roman"/>
                <w:sz w:val="16"/>
                <w:szCs w:val="16"/>
              </w:rPr>
              <w:t xml:space="preserve"> barb</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ynvokC2","properties":{"formattedCitation":"(Olivier {\\i{}et al.}, 2009)","plainCitation":"(Olivier et al., 2009)","noteIndex":0},"citationItems":[{"id":3504,"uris":["http://zotero.org/users/3615021/items/9CTK2PGZ"],"uri":["http://zotero.org/users/3615021/items/9CTK2PGZ"],"itemData":{"id":3504,"type":"article-journal","title":"Report on some monogenean and clinostomid infestations of freshwater fish and waterbird hosts in Middle Letaba Dam, Limpopo Province, South Africa","container-title":"Onderstepoort Journal of Veterinary Research","page":"187–199","volume":"76","issue":"2","source":"Google Scholar","author":[{"family":"Olivier","given":"P. A. S."},{"family":"Luus-Powell","given":"Wilmien J."},{"family":"Saayman","given":"J. E."}],"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Olivi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Barb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unitaeniat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lender barb</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f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MHPx5wv","properties":{"formattedCitation":"(Olivier {\\i{}et al.}, 2009)","plainCitation":"(Olivier et al., 2009)","noteIndex":0},"citationItems":[{"id":3504,"uris":["http://zotero.org/users/3615021/items/9CTK2PGZ"],"uri":["http://zotero.org/users/3615021/items/9CTK2PGZ"],"itemData":{"id":3504,"type":"article-journal","title":"Report on some monogenean and clinostomid infestations of freshwater fish and waterbird hosts in Middle Letaba Dam, Limpopo Province, South Africa","container-title":"Onderstepoort Journal of Veterinary Research","page":"187–199","volume":"76","issue":"2","source":"Google Scholar","author":[{"family":"Olivier","given":"P. A. S."},{"family":"Luus-Powell","given":"Wilmien J."},{"family":"Saayman","given":"J. E."}],"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Olivie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Beta </w:t>
            </w:r>
            <w:proofErr w:type="spellStart"/>
            <w:r w:rsidRPr="00C37088">
              <w:rPr>
                <w:rFonts w:ascii="Times New Roman" w:hAnsi="Times New Roman" w:cs="Times New Roman"/>
                <w:i/>
                <w:iCs/>
                <w:sz w:val="16"/>
                <w:szCs w:val="16"/>
              </w:rPr>
              <w:t>imbell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vrescent</w:t>
            </w:r>
            <w:proofErr w:type="spellEnd"/>
            <w:r w:rsidRPr="00C37088">
              <w:rPr>
                <w:rFonts w:ascii="Times New Roman" w:hAnsi="Times New Roman" w:cs="Times New Roman"/>
                <w:sz w:val="16"/>
                <w:szCs w:val="16"/>
              </w:rPr>
              <w:t xml:space="preserve"> bett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ailand</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NZUS8y4","properties":{"formattedCitation":"(Senapin {\\i{}et al.}, 2014)","plainCitation":"(Senapin et al., 2014)","noteIndex":0},"citationItems":[{"id":3336,"uris":["http://zotero.org/users/3615021/items/6D8XPNIC"],"uri":["http://zotero.org/users/3615021/items/6D8XPNIC"],"itemData":{"id":3336,"type":"article-journal","title":"Phylogenetic analysis of parasitic trematodes of the genus Euclinostomum found in Trichopsis and Betta fish","container-title":"Journal of Parasitology","page":"368–371","volume":"100","issue":"3","source":"Google Scholar","author":[{"family":"Senapin","given":"S."},{"family":"Phiwsaiya","given":"K."},{"family":"Laosinchai","given":"P."},{"family":"Kowasupat","given":"C."},{"family":"Ruenwongsa","given":"P."},{"family":"Panijpan","given":"B."}],"issued":{"date-parts":[["201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enapi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Bramocharax</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balleroi</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Catemaco</w:t>
            </w:r>
            <w:proofErr w:type="spellEnd"/>
            <w:r w:rsidRPr="00C37088">
              <w:rPr>
                <w:rFonts w:ascii="Times New Roman" w:hAnsi="Times New Roman" w:cs="Times New Roman"/>
                <w:sz w:val="16"/>
                <w:szCs w:val="16"/>
              </w:rPr>
              <w:t xml:space="preserve"> characin</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tYCjm9HC","properties":{"formattedCitation":"(Salgado-Maldonado {\\i{}et al.}, 2005)","plainCitation":"(Salgado-Maldonado et al., 2005)","noteIndex":0},"citationItems":[{"id":3539,"uris":["http://zotero.org/users/3615021/items/6EMTYCEW"],"uri":["http://zotero.org/users/3615021/items/6EMTYCEW"],"itemData":{"id":3539,"type":"article-journal","title":"Helminth parasites in freshwater fish from the Papaloapan river basin, Mexico","container-title":"Parasitology Research","page":"69–89","volume":"96","issue":"2","source":"Google Scholar","author":[{"family":"Salgado-Maldonado","given":"Guillermo"},{"family":"Aguilar-Aguilar","given":"Rogelio"},{"family":"Cabanas-Carranza","given":"Guillermina"},{"family":"Soto-Galera","given":"Eduardo"},{"family":"Mendoza-Palmero","given":"Carlos"}],"issued":{"date-parts":[["200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algado-Maldonad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mpost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ornat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Mexicn</w:t>
            </w:r>
            <w:proofErr w:type="spellEnd"/>
            <w:r w:rsidRPr="00C37088">
              <w:rPr>
                <w:rFonts w:ascii="Times New Roman" w:hAnsi="Times New Roman" w:cs="Times New Roman"/>
                <w:sz w:val="16"/>
                <w:szCs w:val="16"/>
              </w:rPr>
              <w:t xml:space="preserve"> </w:t>
            </w:r>
            <w:proofErr w:type="spellStart"/>
            <w:r w:rsidRPr="00C37088">
              <w:rPr>
                <w:rFonts w:ascii="Times New Roman" w:hAnsi="Times New Roman" w:cs="Times New Roman"/>
                <w:sz w:val="16"/>
                <w:szCs w:val="16"/>
              </w:rPr>
              <w:t>stonoller</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ckQP3Oy","properties":{"formattedCitation":"(Aguilar-Aguilar {\\i{}et al.}, 2010)","plainCitation":"(Aguilar-Aguilar et al., 2010)","noteIndex":0},"citationItems":[{"id":3244,"uris":["http://zotero.org/users/3615021/items/FHDKDEJF"],"uri":["http://zotero.org/users/3615021/items/FHDKDEJF"],"itemData":{"id":3244,"type":"article-journal","title":"Helminth fauna of two cyprinid fish (Campostoma ornatum and Codoma ornata) from the upper Piaxtla River, Northwestern Mexico","container-title":"Helminthologia","page":"251–256","volume":"47","issue":"4","source":"Google Scholar","author":[{"family":"Aguilar-Aguilar","given":"R."},{"family":"Rosas-Valdez","given":"R."},{"family":"Martínez-Aquino","given":"A."},{"family":"Pérez-Rodríguez","given":"R."},{"family":"Domínguez-Domínguez","given":"O."},{"family":"Pérez-Ponce de León","given":"G."}],"issued":{"date-parts":[["201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guilar-Aguila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poet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poeta</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seven </w:t>
            </w:r>
            <w:proofErr w:type="spellStart"/>
            <w:r w:rsidRPr="00C37088">
              <w:rPr>
                <w:rFonts w:ascii="Times New Roman" w:hAnsi="Times New Roman" w:cs="Times New Roman"/>
                <w:sz w:val="16"/>
                <w:szCs w:val="16"/>
              </w:rPr>
              <w:t>khramulya</w:t>
            </w:r>
            <w:proofErr w:type="spellEnd"/>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r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3OITVdGA","properties":{"formattedCitation":"(Malek &amp; Mobedi, 2001)","plainCitation":"(Malek &amp; Mobedi, 2001)","noteIndex":0},"citationItems":[{"id":3018,"uris":["http://zotero.org/users/3615021/items/BNUF779T"],"uri":["http://zotero.org/users/3615021/items/BNUF779T"],"itemData":{"id":3018,"type":"article-journal","title":"Occurrence of Clinostomum Complanatum (Rudolphi, 1819)(Digenea: Clinostomatidae) in Capoeta capoeta gracilis (Osteichthys: Cyprinidae) from Shiroud River, Iran","container-title":"Iranian Journal of Public Health","page":"95–98","volume":"30","issue":"3-4","source":"Google Scholar","shortTitle":"Occurrence of Clinostomum Complanatum (Rudolphi, 1819)(Digenea","author":[{"family":"Malek","given":"M."},{"family":"Mobedi","given":"I."}],"issued":{"date-parts":[["200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alek &amp; Mobedi, 200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poet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damascina</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mesopotamian</w:t>
            </w:r>
            <w:proofErr w:type="spellEnd"/>
            <w:r w:rsidRPr="00C37088">
              <w:rPr>
                <w:rFonts w:ascii="Times New Roman" w:hAnsi="Times New Roman" w:cs="Times New Roman"/>
                <w:sz w:val="16"/>
                <w:szCs w:val="16"/>
              </w:rPr>
              <w:t xml:space="preserve"> barb</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Isreal</w:t>
            </w:r>
            <w:proofErr w:type="spellEnd"/>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3J9si03","properties":{"formattedCitation":"(Caffara {\\i{}et al.}, 2014)","plainCitation":"(Caffara et al., 2014)","noteIndex":0},"citationItems":[{"id":961,"uris":["http://zotero.org/users/3615021/items/XF9P7RBK"],"uri":["http://zotero.org/users/3615021/items/XF9P7RBK"],"itemData":{"id":961,"type":"article-journal","title":"Metacercariae of Clinostomum complanatum (Trematoda: Digenea) in European newts Triturus carnifex and Lissotriton vulgaris (Caudata: Salamandridae)","container-title":"Journal of helminthology","page":"278–285","volume":"88","issue":"03","source":"Google Scholar","shortTitle":"Metacercariae of Clinostomum complanatum (Trematoda","author":[{"family":"Caffara","given":"M."},{"family":"Bruni","given":"G."},{"family":"Paoletti","given":"C."},{"family":"Gustinelli","given":"A."},{"family":"Fioravanti","given":"M. L."}],"issued":{"date-parts":[["201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rassius</w:t>
            </w:r>
            <w:proofErr w:type="spellEnd"/>
            <w:r w:rsidRPr="00C37088">
              <w:rPr>
                <w:rFonts w:ascii="Times New Roman" w:hAnsi="Times New Roman" w:cs="Times New Roman"/>
                <w:i/>
                <w:iCs/>
                <w:sz w:val="16"/>
                <w:szCs w:val="16"/>
              </w:rPr>
              <w:t xml:space="preserve"> aur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old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center"/>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9eaTR9J","properties":{"formattedCitation":"(Chung {\\i{}et al.}, 1995)","plainCitation":"(Chung et al., 1995)","noteIndex":0},"citationItems":[{"id":3268,"uris":["http://zotero.org/users/3615021/items/C4VML8GU"],"uri":["http://zotero.org/users/3615021/items/C4VML8GU"],"itemData":{"id":3268,"type":"article-journal","title":"Clinostomum complanatum in Korea","container-title":"The Korean Journal of Parasitology","page":"305–312","volume":"33","issue":"4","source":"Google Scholar","author":[{"family":"Chung","given":"Dong-Il"},{"family":"Kong","given":"Hyun-Hee"},{"family":"JOO","given":"Chong-Yoon"}],"issued":{"date-parts":[["199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hu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rassius</w:t>
            </w:r>
            <w:proofErr w:type="spellEnd"/>
            <w:r w:rsidRPr="00C37088">
              <w:rPr>
                <w:rFonts w:ascii="Times New Roman" w:hAnsi="Times New Roman" w:cs="Times New Roman"/>
                <w:i/>
                <w:iCs/>
                <w:sz w:val="16"/>
                <w:szCs w:val="16"/>
              </w:rPr>
              <w:t xml:space="preserve"> aur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old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center"/>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OOH9IPo","properties":{"formattedCitation":"(Chung {\\i{}et al.}, 1995)","plainCitation":"(Chung et al., 1995)","noteIndex":0},"citationItems":[{"id":3268,"uris":["http://zotero.org/users/3615021/items/C4VML8GU"],"uri":["http://zotero.org/users/3615021/items/C4VML8GU"],"itemData":{"id":3268,"type":"article-journal","title":"Clinostomum complanatum in Korea","container-title":"The Korean Journal of Parasitology","page":"305–312","volume":"33","issue":"4","source":"Google Scholar","author":[{"family":"Chung","given":"Dong-Il"},{"family":"Kong","given":"Hyun-Hee"},{"family":"JOO","given":"Chong-Yoon"}],"issued":{"date-parts":[["199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hu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rassius</w:t>
            </w:r>
            <w:proofErr w:type="spellEnd"/>
            <w:r w:rsidRPr="00C37088">
              <w:rPr>
                <w:rFonts w:ascii="Times New Roman" w:hAnsi="Times New Roman" w:cs="Times New Roman"/>
                <w:i/>
                <w:iCs/>
                <w:sz w:val="16"/>
                <w:szCs w:val="16"/>
              </w:rPr>
              <w:t xml:space="preserve"> aur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old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0A4C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1O6bzNvW","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rassi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rassi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rucian carp</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B346D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5d8qseTg","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rassi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rassi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rucian carp</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schizothoraxi</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ndi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B346D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ZUGHwmP","properties":{"formattedCitation":"(Shah {\\i{}et al.}, 2013)","plainCitation":"(Shah et al., 2013)","noteIndex":0},"citationItems":[{"id":3190,"uris":["http://zotero.org/users/3615021/items/47BSR9KE"],"uri":["http://zotero.org/users/3615021/items/47BSR9KE"],"itemData":{"id":3190,"type":"article-journal","title":"Metacercariae of Clinostomum schizothoraxi Kaw, 1950 (Digenea: Clinostomatidae) in Carassius carassius (Linnaeus) under different environmental conditions","container-title":"Folia Parasitologica","page":"163","volume":"60","issue":"2","source":"Google Scholar","shortTitle":"Metacercariae of Clinostomum schizothoraxi Kaw, 1950 (Digenea","author":[{"family":"Shah","given":"Humaira Bashir"},{"family":"Yousuf","given":"Abdul R."},{"family":"Chishti","given":"Mohammad Z."},{"family":"Ahmad","given":"Fayaz"}],"issued":{"date-parts":[["2013"]]}}}],"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hah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3)</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rassi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uvieri</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ese white crucian carp</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B346D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axZTtlg","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rassi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uvieri</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ese white crucian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B346D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X8XtdBe","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rassi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ibelio</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angsdorfi</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Prusian</w:t>
            </w:r>
            <w:proofErr w:type="spellEnd"/>
            <w:r w:rsidRPr="00C37088">
              <w:rPr>
                <w:rFonts w:ascii="Times New Roman" w:hAnsi="Times New Roman" w:cs="Times New Roman"/>
                <w:sz w:val="16"/>
                <w:szCs w:val="16"/>
              </w:rPr>
              <w:t xml:space="preserve"> carp</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B346D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Xag6kuL","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arassius</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rp</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B346D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2xiga3Dz","properties":{"formattedCitation":"(Aohagi &amp; Shibahara, 1994)","plainCitation":"(Aohagi &amp; Shibahara, 1994)","noteIndex":0},"citationItems":[{"id":3266,"uris":["http://zotero.org/users/3615021/items/2W58I7TA"],"uri":["http://zotero.org/users/3615021/items/2W58I7TA"],"itemData":{"id":3266,"type":"article-journal","title":"Clinostomum complanatum infection in Carassius sp. collected from some ponds and rivers in Tottori and Shimane Prefecture, Japan","container-title":"Japan Journal of Parasitology","page":"129-135","volume":"43","source":"Google Scholar","author":[{"family":"Aohagi","given":"Y."},{"family":"Shibahara","given":"T."}],"issued":{"date-parts":[["199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Aohagi &amp; Shibahara, 199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Catostomus </w:t>
            </w:r>
            <w:proofErr w:type="spellStart"/>
            <w:r w:rsidRPr="00C37088">
              <w:rPr>
                <w:rFonts w:ascii="Times New Roman" w:hAnsi="Times New Roman" w:cs="Times New Roman"/>
                <w:i/>
                <w:iCs/>
                <w:sz w:val="16"/>
                <w:szCs w:val="16"/>
              </w:rPr>
              <w:t>commersoni</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white suck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B346D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47mxyX0k","properties":{"formattedCitation":"(White, 1974)","plainCitation":"(White, 1974)","noteIndex":0},"citationItems":[{"id":3620,"uris":["http://zotero.org/users/3615021/items/T4LR548K"],"uri":["http://zotero.org/users/3615021/items/T4LR548K"],"itemData":{"id":3620,"type":"article-journal","title":"Parasites of the common white sucker (Catostomus commersoni) from the Kentucky River drainage","container-title":"Transactions of the American Microscopical Society","page":"280–282","source":"Google Scholar","author":[{"family":"White","given":"Glenn E."}],"issued":{"date-parts":[["197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White, 197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haenobrytt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ulos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warmout</w:t>
            </w:r>
            <w:proofErr w:type="spellEnd"/>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B346D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80RTDx4o","properties":{"formattedCitation":"(Becker &amp; Houghton, 1969)","plainCitation":"(Becker &amp; Houghton, 1969)","noteIndex":0},"citationItems":[{"id":3229,"uris":["http://zotero.org/users/3615021/items/QKDGF3AJ"],"uri":["http://zotero.org/users/3615021/items/QKDGF3AJ"],"itemData":{"id":3229,"type":"article-journal","title":"Survey of the Helminth Parasites of Selected Game Fishes of Lake Fort Smith, Arkansas","container-title":"Journal of the Arkansas Academy of Science","page":"110–117","volume":"23","issue":"1","source":"Google Scholar","author":[{"family":"Becker","given":"David A."},{"family":"Houghton","given":"Walter C."}],"issued":{"date-parts":[["196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Becker &amp; Houghton, 196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hanna</w:t>
            </w:r>
            <w:proofErr w:type="spellEnd"/>
            <w:r w:rsidRPr="00C37088">
              <w:rPr>
                <w:rFonts w:ascii="Times New Roman" w:hAnsi="Times New Roman" w:cs="Times New Roman"/>
                <w:i/>
                <w:iCs/>
                <w:sz w:val="16"/>
                <w:szCs w:val="16"/>
              </w:rPr>
              <w:t xml:space="preserve"> punct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potted snakehea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ndi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B346D1"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yfgPz0A","properties":{"formattedCitation":"(Shareef &amp; Abidi, 2012)","plainCitation":"(Shareef &amp; Abidi, 2012)","noteIndex":0},"citationItems":[{"id":3543,"uris":["http://zotero.org/users/3615021/items/Z6KCY956"],"uri":["http://zotero.org/users/3615021/items/Z6KCY956"],"itemData":{"id":3543,"type":"article-journal","title":"Incidence and histopathology of encysted progenetic metacercaria of Clinostomum complanatum (Digenea: Clinostomidae) in Channa punctatus and its development in experimental host","container-title":"Asian Pacific Journal of Tropical Biomedicine","page":"421–426","volume":"2","issue":"6","source":"Google Scholar","shortTitle":"Incidence and histopathology of encysted progenetic metacercaria of Clinostomum complanatum (Digenea","author":[{"family":"Shareef","given":"PA Ahammed"},{"family":"Abidi","given":"S. M. A."}],"issued":{"date-parts":[["201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Shareef &amp; Abidi, 201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haracodon</w:t>
            </w:r>
            <w:proofErr w:type="spellEnd"/>
            <w:r w:rsidRPr="00C37088">
              <w:rPr>
                <w:rFonts w:ascii="Times New Roman" w:hAnsi="Times New Roman" w:cs="Times New Roman"/>
                <w:i/>
                <w:iCs/>
                <w:sz w:val="16"/>
                <w:szCs w:val="16"/>
              </w:rPr>
              <w:t xml:space="preserve"> audax</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old audax</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R3oEK77","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haracodon</w:t>
            </w:r>
            <w:proofErr w:type="spellEnd"/>
            <w:r w:rsidRPr="00C37088">
              <w:rPr>
                <w:rFonts w:ascii="Times New Roman" w:hAnsi="Times New Roman" w:cs="Times New Roman"/>
                <w:i/>
                <w:iCs/>
                <w:sz w:val="16"/>
                <w:szCs w:val="16"/>
              </w:rPr>
              <w:t xml:space="preserve"> lateralis</w:t>
            </w:r>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rainbow </w:t>
            </w:r>
            <w:proofErr w:type="spellStart"/>
            <w:r w:rsidRPr="00C37088">
              <w:rPr>
                <w:rFonts w:ascii="Times New Roman" w:hAnsi="Times New Roman" w:cs="Times New Roman"/>
                <w:sz w:val="16"/>
                <w:szCs w:val="16"/>
              </w:rPr>
              <w:t>characodon</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UAYzLVG","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hiloglanic</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retoriae</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shortspine</w:t>
            </w:r>
            <w:proofErr w:type="spellEnd"/>
            <w:r w:rsidRPr="00C37088">
              <w:rPr>
                <w:rFonts w:ascii="Times New Roman" w:hAnsi="Times New Roman" w:cs="Times New Roman"/>
                <w:sz w:val="16"/>
                <w:szCs w:val="16"/>
              </w:rPr>
              <w:t xml:space="preserve"> suckermout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1lheINO7","properties":{"formattedCitation":"(Smit &amp; Luus-Powell, 2012)","plainCitation":"(Smit &amp; Luus-Powell, 2012)","noteIndex":0},"citationItems":[{"id":3548,"uris":["http://zotero.org/users/3615021/items/US35AG5C"],"uri":["http://zotero.org/users/3615021/items/US35AG5C"],"itemData":{"id":3548,"type":"article-journal","title":"The occurrence of metazoan endoparasites of Schilbe intermedius Rüppell, 1832 from the Nwanedi-Luphephe Dams in the Limpopo River System, South Africa","container-title":"African Zoology","page":"35–41","volume":"47","issue":"1","source":"Google Scholar","author":[{"family":"Smit","given":"W. J."},{"family":"Luus-Powell","given":"W. J."}],"issued":{"date-parts":[["201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Smit &amp; Luus-Powell, 201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hromidotilap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untheri</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guenther's</w:t>
            </w:r>
            <w:proofErr w:type="spellEnd"/>
            <w:r w:rsidRPr="00C37088">
              <w:rPr>
                <w:rFonts w:ascii="Times New Roman" w:hAnsi="Times New Roman" w:cs="Times New Roman"/>
                <w:sz w:val="16"/>
                <w:szCs w:val="16"/>
              </w:rPr>
              <w:t xml:space="preserve"> mouthbrood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ilapiae</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LcSXS7i","properties":{"formattedCitation":"(Okaka &amp; Akhigbe, 1999)","plainCitation":"(Okaka &amp; Akhigbe, 1999)","noteIndex":0},"citationItems":[{"id":3499,"uris":["http://zotero.org/users/3615021/items/UPDRA6YK"],"uri":["http://zotero.org/users/3615021/items/UPDRA6YK"],"itemData":{"id":3499,"type":"article-journal","title":"Helminth parasites of some tropical freshwater fish from Osse River in Benin, southern Nigeria","container-title":"Tropical Freshwater Biology","page":"41–48","volume":"8","issue":"1","source":"Google Scholar","author":[{"family":"Okaka","given":"C. E."},{"family":"Akhigbe","given":"J. E."}],"issued":{"date-parts":[["199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Okaka &amp; Akhigbe, 199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hryichthy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nigrodigita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bagrid</w:t>
            </w:r>
            <w:proofErr w:type="spellEnd"/>
            <w:r w:rsidRPr="00C37088">
              <w:rPr>
                <w:rFonts w:ascii="Times New Roman" w:hAnsi="Times New Roman" w:cs="Times New Roman"/>
                <w:sz w:val="16"/>
                <w:szCs w:val="16"/>
              </w:rPr>
              <w:t xml:space="preserve"> cat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entral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WLPV1BD","properties":{"formattedCitation":"(Manter &amp; Pritchard, 1969)","plainCitation":"(Manter &amp; Pritchard, 1969)","noteIndex":0},"citationItems":[{"id":3458,"uris":["http://zotero.org/users/3615021/items/2L7EUY2V"],"uri":["http://zotero.org/users/3615021/items/2L7EUY2V"],"itemData":{"id":3458,"type":"article-journal","title":"Some digenetic trematodes of Central Africa chiefly from fishes.","container-title":"Revue de zoologie et de botanique africaines","volume":"80","issue":"1/2","source":"Google Scholar","author":[{"family":"Manter","given":"H. W."},{"family":"Pritchard","given":"M. H."}],"issued":{"date-parts":[["196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anter &amp; Pritchard, 196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hryichthy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walkeri</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entral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8mC8aDD","properties":{"formattedCitation":"(Manter &amp; Pritchard, 1969)","plainCitation":"(Manter &amp; Pritchard, 1969)","noteIndex":0},"citationItems":[{"id":3458,"uris":["http://zotero.org/users/3615021/items/2L7EUY2V"],"uri":["http://zotero.org/users/3615021/items/2L7EUY2V"],"itemData":{"id":3458,"type":"article-journal","title":"Some digenetic trematodes of Central Africa chiefly from fishes.","container-title":"Revue de zoologie et de botanique africaines","volume":"80","issue":"1/2","source":"Google Scholar","author":[{"family":"Manter","given":"H. W."},{"family":"Pritchard","given":"M. H."}],"issued":{"date-parts":[["196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anter &amp; Pritchard, 196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chas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urophthalm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an mojarr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HHDxjH1b","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chlas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fenestratum</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cichlid </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HnrKmtlX","properties":{"formattedCitation":"(Jim\\uc0\\u233{}nez Garc\\uc0\\u237{}a, 1993)","plainCitation":"(Jiménez García, 1993)","noteIndex":0},"citationItems":[{"id":3406,"uris":["http://zotero.org/users/3615021/items/UEP52HUI"],"uri":["http://zotero.org/users/3615021/items/UEP52HUI"],"itemData":{"id":3406,"type":"article-journal","title":"Fauna helmintológica de Cichlasoma fenestratum (Pisces: Cichlidae) del lago de Catemaco, Veracruz, México","container-title":"Anales del Instituto de Biología serie Zoología","volume":"64","issue":"001","source":"Google Scholar","shortTitle":"Fauna helmintológica de Cichlasoma fenestratum (Pisces","author":[{"family":"Jiménez García","given":"Maria Isabel"}],"issued":{"date-parts":[["1993"]]}}}],"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Jiménez García, 1993)</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chlas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adovii</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blackstripe</w:t>
            </w:r>
            <w:proofErr w:type="spellEnd"/>
            <w:r w:rsidRPr="00C37088">
              <w:rPr>
                <w:rFonts w:ascii="Times New Roman" w:hAnsi="Times New Roman" w:cs="Times New Roman"/>
                <w:sz w:val="16"/>
                <w:szCs w:val="16"/>
              </w:rPr>
              <w:t xml:space="preserve"> cichli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Xo0m2nD","properties":{"formattedCitation":"(Salgado-Maldonado {\\i{}et al.}, 2005)","plainCitation":"(Salgado-Maldonado et al., 2005)","noteIndex":0},"citationItems":[{"id":3539,"uris":["http://zotero.org/users/3615021/items/6EMTYCEW"],"uri":["http://zotero.org/users/3615021/items/6EMTYCEW"],"itemData":{"id":3539,"type":"article-journal","title":"Helminth parasites in freshwater fish from the Papaloapan river basin, Mexico","container-title":"Parasitology Research","page":"69–89","volume":"96","issue":"2","source":"Google Scholar","author":[{"family":"Salgado-Maldonado","given":"Guillermo"},{"family":"Aguilar-Aguilar","given":"Rogelio"},{"family":"Cabanas-Carranza","given":"Guillermina"},{"family":"Soto-Galera","given":"Eduardo"},{"family":"Mendoza-Palmero","given":"Carlos"}],"issued":{"date-parts":[["200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algado-Maldonad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chlas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aranaense</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cichlid </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razil</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yYBmcrJ","properties":{"formattedCitation":"(Silva-Souza &amp; Ludwig, 2005)","plainCitation":"(Silva-Souza &amp; Ludwig, 2005)","noteIndex":0},"citationItems":[{"id":3330,"uris":["http://zotero.org/users/3615021/items/LYMC9FM4"],"uri":["http://zotero.org/users/3615021/items/LYMC9FM4"],"itemData":{"id":3330,"type":"article-journal","title":"Parasitism of Cichlasoma paranaense Kullander, 1983 and Gymnotus carapo Linnaeus, 1814 by Clinostomum complanatum (Rudolphi, 1814) metacercariae in the Taquari River","container-title":"Brazilian Journal of Biology","page":"513–519","volume":"65","issue":"3","source":"Google Scholar","author":[{"family":"Silva-Souza","given":"A. T."},{"family":"Ludwig","given":"G."}],"issued":{"date-parts":[["200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Silva-Souza &amp; Ludwig, 200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chlas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rimaculat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ree spot cichli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j8mECYE","properties":{"formattedCitation":"(P\\uc0\\u233{}rez Ponce de Le\\uc0\\u243{}n {\\i{}et al.}, 2007)","plainCitation":"(Pérez Ponce de León et al., 2007)","noteIndex":0},"citationItems":[{"id":3519,"uris":["http://zotero.org/users/3615021/items/E2Q78XNK"],"uri":["http://zotero.org/users/3615021/items/E2Q78XNK"],"itemData":{"id":3519,"type":"article-journal","title":"Trematode parasites (Platyhelminthes) of wildlife vertebrates in Mexico.","container-title":"Zootaxa","page":"1-247","volume":"1534","author":[{"family":"Pérez Ponce de León","given":"G."},{"family":"García Prieto","given":"L."},{"family":"Mendoza-Garfías","given":"B."}],"issued":{"date-parts":[["200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chlas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rimaculat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ree spot cichli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FC4F87">
              <w:rPr>
                <w:rFonts w:ascii="Times New Roman" w:hAnsi="Times New Roman" w:cs="Times New Roman"/>
                <w:sz w:val="16"/>
                <w:szCs w:val="16"/>
              </w:rPr>
              <w:instrText xml:space="preserve"> ADDIN ZOTERO_ITEM CSL_CITATION {"citationID":"E9mrDJYi","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chlas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rimaculatum</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ree spot cichli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FC4F87">
              <w:rPr>
                <w:rFonts w:ascii="Times New Roman" w:hAnsi="Times New Roman" w:cs="Times New Roman"/>
                <w:sz w:val="16"/>
                <w:szCs w:val="16"/>
              </w:rPr>
              <w:instrText xml:space="preserve"> ADDIN ZOTERO_ITEM CSL_CITATION {"citationID":"LPveefLQ","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chlas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urophthalm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an mojarra</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FC4F87">
              <w:rPr>
                <w:rFonts w:ascii="Times New Roman" w:hAnsi="Times New Roman" w:cs="Times New Roman"/>
                <w:sz w:val="16"/>
                <w:szCs w:val="16"/>
              </w:rPr>
              <w:instrText xml:space="preserve"> ADDIN ZOTERO_ITEM CSL_CITATION {"citationID":"xf48wzjP","properties":{"formattedCitation":"(Salgado-Maldonado {\\i{}et al.}, 2005)","plainCitation":"(Salgado-Maldonado et al., 2005)","noteIndex":0},"citationItems":[{"id":3539,"uris":["http://zotero.org/users/3615021/items/6EMTYCEW"],"uri":["http://zotero.org/users/3615021/items/6EMTYCEW"],"itemData":{"id":3539,"type":"article-journal","title":"Helminth parasites in freshwater fish from the Papaloapan river basin, Mexico","container-title":"Parasitology Research","page":"69–89","volume":"96","issue":"2","source":"Google Scholar","author":[{"family":"Salgado-Maldonado","given":"Guillermo"},{"family":"Aguilar-Aguilar","given":"Rogelio"},{"family":"Cabanas-Carranza","given":"Guillermina"},{"family":"Soto-Galera","given":"Eduardo"},{"family":"Mendoza-Palmero","given":"Carlos"}],"issued":{"date-parts":[["200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algado-Maldonad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chlas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urophthalm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an mojarr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FC4F87">
              <w:rPr>
                <w:rFonts w:ascii="Times New Roman" w:hAnsi="Times New Roman" w:cs="Times New Roman"/>
                <w:sz w:val="16"/>
                <w:szCs w:val="16"/>
              </w:rPr>
              <w:instrText xml:space="preserve"> ADDIN ZOTERO_ITEM CSL_CITATION {"citationID":"o5bx93SJ","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chlas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urophthalm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an mojarr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FC4F87">
              <w:rPr>
                <w:rFonts w:ascii="Times New Roman" w:hAnsi="Times New Roman" w:cs="Times New Roman"/>
                <w:sz w:val="16"/>
                <w:szCs w:val="16"/>
              </w:rPr>
              <w:instrText xml:space="preserve"> ADDIN ZOTERO_ITEM CSL_CITATION {"citationID":"z3oksRyN","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chlas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urophthalm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an mojarr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6D33EC"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FC4F87">
              <w:rPr>
                <w:rFonts w:ascii="Times New Roman" w:hAnsi="Times New Roman" w:cs="Times New Roman"/>
                <w:sz w:val="16"/>
                <w:szCs w:val="16"/>
              </w:rPr>
              <w:instrText xml:space="preserve"> ADDIN ZOTERO_ITEM CSL_CITATION {"citationID":"QLLyX48K","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rrhin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olitorell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ud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w7OusOLr","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itharin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ithari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oon 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A0C6kYU","properties":{"formattedCitation":"(Okaka &amp; Akhigbe, 1999)","plainCitation":"(Okaka &amp; Akhigbe, 1999)","noteIndex":0},"citationItems":[{"id":3499,"uris":["http://zotero.org/users/3615021/items/UPDRA6YK"],"uri":["http://zotero.org/users/3615021/items/UPDRA6YK"],"itemData":{"id":3499,"type":"article-journal","title":"Helminth parasites of some tropical freshwater fish from Osse River in Benin, southern Nigeria","container-title":"Tropical Freshwater Biology","page":"41–48","volume":"8","issue":"1","source":"Google Scholar","author":[{"family":"Okaka","given":"C. E."},{"family":"Akhigbe","given":"J. E."}],"issued":{"date-parts":[["199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Okaka &amp; Akhigbe, 199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aria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ariepi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frican cat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Zimbabwe</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9A6uTwF","properties":{"formattedCitation":"(Barson {\\i{}et al.}, 2008)","plainCitation":"(Barson et al., 2008)","noteIndex":0},"citationItems":[{"id":3281,"uris":["http://zotero.org/users/3615021/items/AAWM5SUG"],"uri":["http://zotero.org/users/3615021/items/AAWM5SUG"],"itemData":{"id":3281,"type":"article-journal","title":"Investigation of a parasitic outbreak of Lernaea cyprinacea Linnaeus (Crustacea: Copepoda) in fish from Zimbabwe","container-title":"African Zoology","page":"175–183","volume":"43","issue":"2","source":"Google Scholar","shortTitle":"Investigation of a parasitic outbreak of Lernaea cyprinacea Linnaeus (Crustacea","author":[{"family":"Barson","given":"Maxwel"},{"family":"Mulonga","given":"Atridah"},{"family":"Nhiwatiwa","given":"Tamuka"}],"issued":{"date-parts":[["200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Barso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aria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ariepi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frican cat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otswan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OXvKL92i","properties":{"formattedCitation":"(van Rensburg {\\i{}et al.}, 2013)","plainCitation":"(van Rensburg et al., 2013)","noteIndex":0},"citationItems":[{"id":3403,"uris":["http://zotero.org/users/3615021/items/MKJD7A5L"],"uri":["http://zotero.org/users/3615021/items/MKJD7A5L"],"itemData":{"id":3403,"type":"article-journal","title":"New records of digenean parasites of Clarias gariepinus (Pisces: Clariidae) from the Okavango Delta, Botswana, with description of Thaparotrema botswanensis sp. n.(Plathelminthes: Trematoda): Plathelminthes","container-title":"African Invertebrates","page":"431–446","volume":"54","issue":"2","source":"Google Scholar","shortTitle":"New records of digenean parasites of Clarias gariepinus (Pisces","author":[{"family":"Rensburg","given":"Candice Jansen","non-dropping-particle":"van"},{"family":"Van As","given":"Jo G."},{"family":"King","given":"Pieter H."}],"issued":{"date-parts":[["2013"]]}}}],"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van Rensbur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3)</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aria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ariepi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frican cat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8813L9n","properties":{"formattedCitation":"(Madanire-Moyo {\\i{}et al.}, 2012)","plainCitation":"(Madanire-Moyo et al., 2012)","noteIndex":0},"citationItems":[{"id":3453,"uris":["http://zotero.org/users/3615021/items/98UI7WGJ"],"uri":["http://zotero.org/users/3615021/items/98UI7WGJ"],"itemData":{"id":3453,"type":"article-journal","title":"Diversity of metazoan parasites of the Mozambique tilapia, Oreochromis mossambicus (Peters, 1852), as indicators of pollution in the Limpopo and Olifants River systems","container-title":"Onderstepoort Journal of Veterinary Research","page":"01–07","volume":"79","issue":"1","source":"Google Scholar","author":[{"family":"Madanire-Moyo","given":"Grace N."},{"family":"Luus-Powell","given":"Wilmien J."},{"family":"Olivier","given":"Pieter A."}],"issued":{"date-parts":[["201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adanire-Moy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aria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ariepi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frican cat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thiopi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hPds3pX","properties":{"formattedCitation":"(Yimer, 2000)","plainCitation":"(Yimer, 2000)","noteIndex":0},"citationItems":[{"id":3629,"uris":["http://zotero.org/users/3615021/items/P2IPC8J2"],"uri":["http://zotero.org/users/3615021/items/P2IPC8J2"],"itemData":{"id":3629,"type":"article-journal","title":"Preliminary survey of parasites and bacterial pathogens of fish at Lake Ziway","container-title":"SINET: Ethiopian Journal of Science","page":"25–33","volume":"23","issue":"1","source":"Google Scholar","author":[{"family":"Yimer","given":"Eshetu"}],"issued":{"date-parts":[["200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Yimer, 200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obit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nguillicaudat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ond loach</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G3MKqwH","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od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ornat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ornate shin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Jz4nehI","properties":{"formattedCitation":"(Aguilar-Aguilar {\\i{}et al.}, 2010)","plainCitation":"(Aguilar-Aguilar et al., 2010)","noteIndex":0},"citationItems":[{"id":3244,"uris":["http://zotero.org/users/3615021/items/FHDKDEJF"],"uri":["http://zotero.org/users/3615021/items/FHDKDEJF"],"itemData":{"id":3244,"type":"article-journal","title":"Helminth fauna of two cyprinid fish (Campostoma ornatum and Codoma ornata) from the upper Piaxtla River, Northwestern Mexico","container-title":"Helminthologia","page":"251–256","volume":"47","issue":"4","source":"Google Scholar","author":[{"family":"Aguilar-Aguilar","given":"R."},{"family":"Rosas-Valdez","given":"R."},{"family":"Martínez-Aquino","given":"A."},{"family":"Pérez-Rodríguez","given":"R."},{"family":"Domínguez-Domínguez","given":"O."},{"family":"Pérez-Ponce de León","given":"G."}],"issued":{"date-parts":[["201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guilar-Aguilar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rossost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acustre</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sseled-mouth loac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u0cPEKn","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tenopharyngodon</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idell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ass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sidRPr="00FC4F87">
              <w:rPr>
                <w:rFonts w:ascii="Times New Roman" w:hAnsi="Times New Roman" w:cs="Times New Roman"/>
                <w:sz w:val="16"/>
                <w:szCs w:val="24"/>
              </w:rPr>
              <w:t xml:space="preserve">(Wang </w:t>
            </w:r>
            <w:r w:rsidRPr="00FC4F87">
              <w:rPr>
                <w:rFonts w:ascii="Times New Roman" w:hAnsi="Times New Roman" w:cs="Times New Roman"/>
                <w:i/>
                <w:iCs/>
                <w:sz w:val="16"/>
                <w:szCs w:val="24"/>
              </w:rPr>
              <w:t>et al.</w:t>
            </w:r>
            <w:r w:rsidRPr="00FC4F87">
              <w:rPr>
                <w:rFonts w:ascii="Times New Roman" w:hAnsi="Times New Roman" w:cs="Times New Roman"/>
                <w:sz w:val="16"/>
                <w:szCs w:val="24"/>
              </w:rPr>
              <w:t>, 2017</w:t>
            </w:r>
            <w:r>
              <w:rPr>
                <w:rFonts w:ascii="Times New Roman" w:hAnsi="Times New Roman" w:cs="Times New Roman"/>
                <w:sz w:val="16"/>
                <w:szCs w:val="24"/>
              </w:rPr>
              <w:t>)</w:t>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tenop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kinsleyae</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tailspot</w:t>
            </w:r>
            <w:proofErr w:type="spellEnd"/>
            <w:r w:rsidRPr="00C37088">
              <w:rPr>
                <w:rFonts w:ascii="Times New Roman" w:hAnsi="Times New Roman" w:cs="Times New Roman"/>
                <w:sz w:val="16"/>
                <w:szCs w:val="16"/>
              </w:rPr>
              <w:t xml:space="preserve"> </w:t>
            </w:r>
            <w:proofErr w:type="spellStart"/>
            <w:r w:rsidRPr="00C37088">
              <w:rPr>
                <w:rFonts w:ascii="Times New Roman" w:hAnsi="Times New Roman" w:cs="Times New Roman"/>
                <w:sz w:val="16"/>
                <w:szCs w:val="16"/>
              </w:rPr>
              <w:t>ctenopoma</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9bszgl9","properties":{"formattedCitation":"(Okaka &amp; Akhigbe, 1999)","plainCitation":"(Okaka &amp; Akhigbe, 1999)","noteIndex":0},"citationItems":[{"id":3499,"uris":["http://zotero.org/users/3615021/items/UPDRA6YK"],"uri":["http://zotero.org/users/3615021/items/UPDRA6YK"],"itemData":{"id":3499,"type":"article-journal","title":"Helminth parasites of some tropical freshwater fish from Osse River in Benin, southern Nigeria","container-title":"Tropical Freshwater Biology","page":"41–48","volume":"8","issue":"1","source":"Google Scholar","author":[{"family":"Okaka","given":"C. E."},{"family":"Akhigbe","given":"J. E."}],"issued":{"date-parts":[["199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Okaka &amp; Akhigbe, 199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yprinodon</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eeki</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mezquital</w:t>
            </w:r>
            <w:proofErr w:type="spellEnd"/>
            <w:r w:rsidRPr="00C37088">
              <w:rPr>
                <w:rFonts w:ascii="Times New Roman" w:hAnsi="Times New Roman" w:cs="Times New Roman"/>
                <w:sz w:val="16"/>
                <w:szCs w:val="16"/>
              </w:rPr>
              <w:t xml:space="preserve"> pupfish</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Bn8k2LP","properties":{"formattedCitation":"(Mart\\uc0\\u237{}nez-Aquino &amp; Aguilar-Aguilar, 2008)","plainCitation":"(Martínez-Aquino &amp; Aguilar-Aguilar, 2008)","noteIndex":0},"citationItems":[{"id":3464,"uris":["http://zotero.org/users/3615021/items/34BRZAQT"],"uri":["http://zotero.org/users/3615021/items/34BRZAQT"],"itemData":{"id":3464,"type":"article-journal","title":"Helminth parasites of the pupfish Cyprinodon meeki (Pisces: Cyprinodontiformes), an endemic freshwater fish from North-Central Mexico","container-title":"Helminthologia","page":"48–51","volume":"45","issue":"1","source":"Google Scholar","shortTitle":"Helminth parasites of the pupfish Cyprinodon meeki (Pisces","author":[{"family":"Martínez-Aquino","given":"A."},{"family":"Aguilar-Aguilar","given":"R."}],"issued":{"date-parts":[["200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Martínez-Aquino &amp; Aguilar-Aguilar, 200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Cyprinus </w:t>
            </w:r>
            <w:proofErr w:type="spellStart"/>
            <w:r w:rsidRPr="00C37088">
              <w:rPr>
                <w:rFonts w:ascii="Times New Roman" w:hAnsi="Times New Roman" w:cs="Times New Roman"/>
                <w:i/>
                <w:iCs/>
                <w:sz w:val="16"/>
                <w:szCs w:val="16"/>
              </w:rPr>
              <w:t>carpio</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5DrKIDMC","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Cyprinus </w:t>
            </w:r>
            <w:proofErr w:type="spellStart"/>
            <w:r w:rsidRPr="00C37088">
              <w:rPr>
                <w:rFonts w:ascii="Times New Roman" w:hAnsi="Times New Roman" w:cs="Times New Roman"/>
                <w:i/>
                <w:iCs/>
                <w:sz w:val="16"/>
                <w:szCs w:val="16"/>
              </w:rPr>
              <w:t>carpio</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FTqObsN","properties":{"formattedCitation":"(Becker &amp; Houghton, 1969)","plainCitation":"(Becker &amp; Houghton, 1969)","noteIndex":0},"citationItems":[{"id":3229,"uris":["http://zotero.org/users/3615021/items/QKDGF3AJ"],"uri":["http://zotero.org/users/3615021/items/QKDGF3AJ"],"itemData":{"id":3229,"type":"article-journal","title":"Survey of the Helminth Parasites of Selected Game Fishes of Lake Fort Smith, Arkansas","container-title":"Journal of the Arkansas Academy of Science","page":"110–117","volume":"23","issue":"1","source":"Google Scholar","author":[{"family":"Becker","given":"David A."},{"family":"Houghton","given":"Walter C."}],"issued":{"date-parts":[["196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Becker &amp; Houghton, 196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Cyprinus </w:t>
            </w:r>
            <w:proofErr w:type="spellStart"/>
            <w:r w:rsidRPr="00C37088">
              <w:rPr>
                <w:rFonts w:ascii="Times New Roman" w:hAnsi="Times New Roman" w:cs="Times New Roman"/>
                <w:i/>
                <w:iCs/>
                <w:sz w:val="16"/>
                <w:szCs w:val="16"/>
              </w:rPr>
              <w:t>carpio</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ilapiae</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ozambique</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tnlIzr8V","properties":{"formattedCitation":"(Boane {\\i{}et al.}, 2008)","plainCitation":"(Boane et al., 2008)","noteIndex":0},"citationItems":[{"id":3286,"uris":["http://zotero.org/users/3615021/items/VWUGTEZ9"],"uri":["http://zotero.org/users/3615021/items/VWUGTEZ9"],"itemData":{"id":3286,"type":"article-journal","title":"Metazoan parasites of Cyprinus carpio L.(Cyprinidae) from Mozambique","container-title":"Aquaculture","page":"59–61","volume":"284","issue":"1-4","source":"Google Scholar","author":[{"family":"Boane","given":"Custódio"},{"family":"Cruz","given":"Cristina"},{"family":"Saraiva","given":"Aurélia"}],"issued":{"date-parts":[["200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Boan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Cyprinus </w:t>
            </w:r>
            <w:proofErr w:type="spellStart"/>
            <w:r w:rsidRPr="00C37088">
              <w:rPr>
                <w:rFonts w:ascii="Times New Roman" w:hAnsi="Times New Roman" w:cs="Times New Roman"/>
                <w:i/>
                <w:iCs/>
                <w:sz w:val="16"/>
                <w:szCs w:val="16"/>
              </w:rPr>
              <w:t>carpio</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Isreal</w:t>
            </w:r>
            <w:proofErr w:type="spellEnd"/>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nWWf8NC","properties":{"formattedCitation":"(Caffara {\\i{}et al.}, 2014)","plainCitation":"(Caffara et al., 2014)","noteIndex":0},"citationItems":[{"id":961,"uris":["http://zotero.org/users/3615021/items/XF9P7RBK"],"uri":["http://zotero.org/users/3615021/items/XF9P7RBK"],"itemData":{"id":961,"type":"article-journal","title":"Metacercariae of Clinostomum complanatum (Trematoda: Digenea) in European newts Triturus carnifex and Lissotriton vulgaris (Caudata: Salamandridae)","container-title":"Journal of helminthology","page":"278–285","volume":"88","issue":"03","source":"Google Scholar","shortTitle":"Metacercariae of Clinostomum complanatum (Trematoda","author":[{"family":"Caffara","given":"M."},{"family":"Bruni","given":"G."},{"family":"Paoletti","given":"C."},{"family":"Gustinelli","given":"A."},{"family":"Fioravanti","given":"M. L."}],"issued":{"date-parts":[["201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Cyprinus </w:t>
            </w:r>
            <w:proofErr w:type="spellStart"/>
            <w:r w:rsidRPr="00C37088">
              <w:rPr>
                <w:rFonts w:ascii="Times New Roman" w:hAnsi="Times New Roman" w:cs="Times New Roman"/>
                <w:i/>
                <w:iCs/>
                <w:sz w:val="16"/>
                <w:szCs w:val="16"/>
              </w:rPr>
              <w:t>carpio</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taly</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urope</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YYAkdHG","properties":{"formattedCitation":"(Vilizzi {\\i{}et al.}, 2015)","plainCitation":"(Vilizzi et al., 2015)","noteIndex":0},"citationItems":[{"id":3611,"uris":["http://zotero.org/users/3615021/items/EBQSNFJA"],"uri":["http://zotero.org/users/3615021/items/EBQSNFJA"],"itemData":{"id":3611,"type":"article-journal","title":"Experimental evidence from causal criteria analysis for the effects of common carp Cyprinus carpio on freshwater ecosystems: a global perspective","container-title":"Reviews in Fisheries Science &amp; Aquaculture","page":"253–290","volume":"23","issue":"3","source":"Google Scholar","shortTitle":"Experimental evidence from causal criteria analysis for the effects of common carp Cyprinus carpio on freshwater ecosystems","author":[{"family":"Vilizzi","given":"L."},{"family":"Tarkan","given":"A. S."},{"family":"Copp","given":"G. H."}],"issued":{"date-parts":[["201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Vilizz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Cyprinus </w:t>
            </w:r>
            <w:proofErr w:type="spellStart"/>
            <w:r w:rsidRPr="00C37088">
              <w:rPr>
                <w:rFonts w:ascii="Times New Roman" w:hAnsi="Times New Roman" w:cs="Times New Roman"/>
                <w:i/>
                <w:iCs/>
                <w:sz w:val="16"/>
                <w:szCs w:val="16"/>
              </w:rPr>
              <w:t>carpio</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AE69uk6","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yrpin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rpio</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fQGmYBJ","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Distoechdon</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umirostr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FC4F8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GSU9QDi","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Dormitator</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atifron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cific fat sleep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9040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Gx4WGqrL","properties":{"formattedCitation":"(Garrido-Olvera {\\i{}et al.}, 2004)","plainCitation":"(Garrido-Olvera et al., 2004)","noteIndex":0},"citationItems":[{"id":3357,"uris":["http://zotero.org/users/3615021/items/PCMI9LSI"],"uri":["http://zotero.org/users/3615021/items/PCMI9LSI"],"itemData":{"id":3357,"type":"article-journal","title":"Helminth parasites of the Pacific Fat Sleeper, Dormitator latifrons (Richardson, 1844)(Osteichthyes: Eleotridae) from Tres Palos Lagoon, Guerrero, México","container-title":"The American Midland Naturalist","page":"165–169","volume":"151","issue":"1","source":"Google Scholar","shortTitle":"Helminth parasites of the Pacific Fat Sleeper, Dormitator latifrons (Richardson, 1844)(Osteichthyes","author":[{"family":"Garrido-Olvera","given":"Lorena"},{"family":"Garcia-Prieto","given":"Luis"},{"family":"Mendoza-Garfias","given":"Berenit"}],"issued":{"date-parts":[["200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Garrido-Olve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Dormitator</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atifron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cific fat sleep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9040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K4X7hMW","properties":{"formattedCitation":"(Montoya-Mendoza {\\i{}et al.}, 2004)","plainCitation":"(Montoya-Mendoza et al., 2004)","noteIndex":0},"citationItems":[{"id":3280,"uris":["http://zotero.org/users/3615021/items/LIJU8UAJ"],"uri":["http://zotero.org/users/3615021/items/LIJU8UAJ"],"itemData":{"id":3280,"type":"article-journal","title":"Helminths from Dormitator maculatus (Pisces: Eleotridae) in Alvarado Lagoon, Veracruz, Mexico, and supplemental data for Clinostomum complanatum Rudolphi, 1814 from Egretta caerulea (Aves: Ardeidae)","container-title":"Gulf and Caribbean Research","page":"115–127","volume":"16","issue":"1","source":"Google Scholar","shortTitle":"Helminths from Dormitator maculatus (Pisces","author":[{"family":"Montoya-Mendoza","given":"Jesus"},{"family":"Chavez-Lopez","given":"Rafael"},{"family":"Franco-Lopez","given":"Jonathan"}],"issued":{"date-parts":[["200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ontoya-Mendoz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Dormitator</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atifron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cific fat sleep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9040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dYEjalR","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Dormitator</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atifron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cific fat sleep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ataxumui</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9040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3yS8e60i","properties":{"formattedCitation":"(Sereno-Uribe {\\i{}et al.}, 2018)","plainCitation":"(Sereno-Uribe et al., 2018)","noteIndex":0},"citationItems":[{"id":3637,"uris":["http://zotero.org/users/3615021/items/29TQ2CBV"],"uri":["http://zotero.org/users/3615021/items/29TQ2CBV"],"itemData":{"id":3637,"type":"article-journal","title":"Three new species of Clinostomum Leidy, 1856 (Trematoda) from Middle American fish-eating birds","container-title":"Parasitology research","page":"1–15","source":"Google Scholar","author":[{"family":"Sereno-Uribe","given":"Ana L."},{"family":"García-Varela","given":"Martín"},{"family":"Pinacho-Pinacho","given":"Carlos D."},{"family":"León","given":"Gerardo Pérez-Ponce","non-dropping-particle":"de"}],"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ereno-Urib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Dormitator</w:t>
            </w:r>
            <w:proofErr w:type="spellEnd"/>
            <w:r w:rsidRPr="00C37088">
              <w:rPr>
                <w:rFonts w:ascii="Times New Roman" w:hAnsi="Times New Roman" w:cs="Times New Roman"/>
                <w:i/>
                <w:iCs/>
                <w:sz w:val="16"/>
                <w:szCs w:val="16"/>
              </w:rPr>
              <w:t xml:space="preserve"> macul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at sleep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9040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TVq8ggdi","properties":{"formattedCitation":"(P\\uc0\\u233{}rez Ponce de Le\\uc0\\u243{}n {\\i{}et al.}, 2007)","plainCitation":"(Pérez Ponce de León et al., 2007)","noteIndex":0},"citationItems":[{"id":3519,"uris":["http://zotero.org/users/3615021/items/E2Q78XNK"],"uri":["http://zotero.org/users/3615021/items/E2Q78XNK"],"itemData":{"id":3519,"type":"article-journal","title":"Trematode parasites (Platyhelminthes) of wildlife vertebrates in Mexico.","container-title":"Zootaxa","page":"1-247","volume":"1534","author":[{"family":"Pérez Ponce de León","given":"G."},{"family":"García Prieto","given":"L."},{"family":"Mendoza-Garfías","given":"B."}],"issued":{"date-parts":[["200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Dormitator</w:t>
            </w:r>
            <w:proofErr w:type="spellEnd"/>
            <w:r w:rsidRPr="00C37088">
              <w:rPr>
                <w:rFonts w:ascii="Times New Roman" w:hAnsi="Times New Roman" w:cs="Times New Roman"/>
                <w:i/>
                <w:iCs/>
                <w:sz w:val="16"/>
                <w:szCs w:val="16"/>
              </w:rPr>
              <w:t xml:space="preserve"> macul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at sleep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9040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68quQNKb","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Dormitator</w:t>
            </w:r>
            <w:proofErr w:type="spellEnd"/>
            <w:r w:rsidRPr="00C37088">
              <w:rPr>
                <w:rFonts w:ascii="Times New Roman" w:hAnsi="Times New Roman" w:cs="Times New Roman"/>
                <w:i/>
                <w:iCs/>
                <w:sz w:val="16"/>
                <w:szCs w:val="16"/>
              </w:rPr>
              <w:t xml:space="preserve"> macul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at sleep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9040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2HVc5um","properties":{"formattedCitation":"(Salgado-Maldonado {\\i{}et al.}, 2005)","plainCitation":"(Salgado-Maldonado et al., 2005)","noteIndex":0},"citationItems":[{"id":3539,"uris":["http://zotero.org/users/3615021/items/6EMTYCEW"],"uri":["http://zotero.org/users/3615021/items/6EMTYCEW"],"itemData":{"id":3539,"type":"article-journal","title":"Helminth parasites in freshwater fish from the Papaloapan river basin, Mexico","container-title":"Parasitology Research","page":"69–89","volume":"96","issue":"2","source":"Google Scholar","author":[{"family":"Salgado-Maldonado","given":"Guillermo"},{"family":"Aguilar-Aguilar","given":"Rogelio"},{"family":"Cabanas-Carranza","given":"Guillermina"},{"family":"Soto-Galera","given":"Eduardo"},{"family":"Mendoza-Palmero","given":"Carlos"}],"issued":{"date-parts":[["200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algado-Maldonad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Eleotr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ct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potted sleep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89040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347875">
              <w:rPr>
                <w:rFonts w:ascii="Times New Roman" w:hAnsi="Times New Roman" w:cs="Times New Roman"/>
                <w:sz w:val="16"/>
                <w:szCs w:val="16"/>
              </w:rPr>
              <w:instrText xml:space="preserve"> ADDIN ZOTERO_ITEM CSL_CITATION {"citationID":"NZvjafVD","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Eleotr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ct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potted sleep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1TumXmT8","properties":{"formattedCitation":"(Violante-Gonzalez &amp; Aguirre-Macedo, 2007)","plainCitation":"(Violante-Gonzalez &amp; Aguirre-Macedo, 2007)","noteIndex":0},"citationItems":[{"id":3610,"uris":["http://zotero.org/users/3615021/items/9CLEKSZX"],"uri":["http://zotero.org/users/3615021/items/9CLEKSZX"],"itemData":{"id":3610,"type":"article-journal","title":"Metazoan parasites of fishes from Coyuca lagoon, Guerrero, Mexico","container-title":"Zootaxa","page":"39–48","volume":"1531","issue":"1","source":"Google Scholar","author":[{"family":"Violante-Gonzalez","given":"Juan"},{"family":"Aguirre-Macedo","given":"M. LEOPOLDINA"}],"issued":{"date-parts":[["200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Violante-Gonzalez &amp; Aguirre-Macedo, 200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Epiplatys</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ierra Leone</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9XfQM8o","properties":{"formattedCitation":"(Williams &amp; Chaytor, 1966)","plainCitation":"(Williams &amp; Chaytor, 1966)","noteIndex":0},"citationItems":[{"id":3623,"uris":["http://zotero.org/users/3615021/items/ED8P47KA"],"uri":["http://zotero.org/users/3615021/items/ED8P47KA"],"itemData":{"id":3623,"type":"article-journal","title":"Some helminth parasites of fresh water fishes of the Freetown Peninsula, Sierra Leone.","container-title":"Bulletin de l'Institut français d'Afrique noire. Série A","page":"563–575","volume":"28","issue":"2","source":"Google Scholar","author":[{"family":"Williams","given":"M. O."},{"family":"Chaytor","given":"D. E. B."}],"issued":{"date-parts":[["196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Williams &amp; Chaytor, 1966)</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Erythoroculter</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ilishaeform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redatory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1jcdUxvj","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Esox</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uci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ern pike</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lWCKumnq","properties":{"formattedCitation":"(Leidy, 1856)","plainCitation":"(Leidy, 1856)","noteIndex":0},"citationItems":[{"id":3440,"uris":["http://zotero.org/users/3615021/items/T3FNJUTR"],"uri":["http://zotero.org/users/3615021/items/T3FNJUTR"],"itemData":{"id":3440,"type":"article-journal","title":"Notices of extinct vertebrated animals discovered by Prof. E","container-title":"Proceedings of the Academy of Natural Sciences of Philadelphia","page":"255–256","volume":"8","source":"Google Scholar","author":[{"family":"Leidy","given":"JOSEPH"}],"issued":{"date-parts":[["185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Leidy, 1856)</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Etheostoma</w:t>
            </w:r>
            <w:proofErr w:type="spellEnd"/>
            <w:r w:rsidRPr="00C37088">
              <w:rPr>
                <w:rFonts w:ascii="Times New Roman" w:hAnsi="Times New Roman" w:cs="Times New Roman"/>
                <w:i/>
                <w:iCs/>
                <w:sz w:val="16"/>
                <w:szCs w:val="16"/>
              </w:rPr>
              <w:t xml:space="preserve"> nigrum</w:t>
            </w:r>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johnny</w:t>
            </w:r>
            <w:proofErr w:type="spellEnd"/>
            <w:r w:rsidRPr="00C37088">
              <w:rPr>
                <w:rFonts w:ascii="Times New Roman" w:hAnsi="Times New Roman" w:cs="Times New Roman"/>
                <w:sz w:val="16"/>
                <w:szCs w:val="16"/>
              </w:rPr>
              <w:t xml:space="preserve"> dart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detrunc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nad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1R9gdcD","properties":{"formattedCitation":"(Bonett {\\i{}et al.}, 2011)","plainCitation":"(Bonett et al., 2011)","noteIndex":0},"citationItems":[{"id":2233,"uris":["http://zotero.org/users/3615021/items/HS4G882T"],"uri":["http://zotero.org/users/3615021/items/HS4G882T"],"itemData":{"id":2233,"type":"article-journal","title":"Distribution, abundance, and genetic diversity of Clinostomum spp. metacercariae (Trematoda: Digenea) in a modified Ozark stream system","container-title":"Journal of Parasitology","page":"177–184","volume":"97","issue":"2","source":"Google Scholar","shortTitle":"Distribution, abundance, and genetic diversity of Clinostomum spp. metacercariae (Trematoda","author":[{"family":"Bonett","given":"Ronald M."},{"family":"Steffen","given":"Michael A."},{"family":"Trujano-Alvarez","given":"Ana L."},{"family":"Martin","given":"Samuel D."},{"family":"Bursey","given":"Charles R."},{"family":"McAllister","given":"Chris T."}],"issued":{"date-parts":[["201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Bonett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Eupomoti</w:t>
            </w:r>
            <w:proofErr w:type="spellEnd"/>
            <w:r w:rsidRPr="00C37088">
              <w:rPr>
                <w:rFonts w:ascii="Times New Roman" w:hAnsi="Times New Roman" w:cs="Times New Roman"/>
                <w:i/>
                <w:iCs/>
                <w:sz w:val="16"/>
                <w:szCs w:val="16"/>
              </w:rPr>
              <w:t xml:space="preserve"> vulgari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un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0bUNonw","properties":{"formattedCitation":"(Leidy, 1856)","plainCitation":"(Leidy, 1856)","noteIndex":0},"citationItems":[{"id":3440,"uris":["http://zotero.org/users/3615021/items/T3FNJUTR"],"uri":["http://zotero.org/users/3615021/items/T3FNJUTR"],"itemData":{"id":3440,"type":"article-journal","title":"Notices of extinct vertebrated animals discovered by Prof. E","container-title":"Proceedings of the Academy of Natural Sciences of Philadelphia","page":"255–256","volume":"8","source":"Google Scholar","author":[{"family":"Leidy","given":"JOSEPH"}],"issued":{"date-parts":[["185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Leidy, 1856)</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Gambusia </w:t>
            </w:r>
            <w:proofErr w:type="spellStart"/>
            <w:r w:rsidRPr="00C37088">
              <w:rPr>
                <w:rFonts w:ascii="Times New Roman" w:hAnsi="Times New Roman" w:cs="Times New Roman"/>
                <w:i/>
                <w:iCs/>
                <w:sz w:val="16"/>
                <w:szCs w:val="16"/>
              </w:rPr>
              <w:t>affin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osquito 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is study</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Gambusia </w:t>
            </w:r>
            <w:proofErr w:type="spellStart"/>
            <w:r w:rsidRPr="00C37088">
              <w:rPr>
                <w:rFonts w:ascii="Times New Roman" w:hAnsi="Times New Roman" w:cs="Times New Roman"/>
                <w:i/>
                <w:iCs/>
                <w:sz w:val="16"/>
                <w:szCs w:val="16"/>
              </w:rPr>
              <w:t>affin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osquito 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sz w:val="16"/>
                <w:szCs w:val="16"/>
              </w:rPr>
              <w:t xml:space="preserve"> sp. </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jRuB9F0","properties":{"formattedCitation":"(Calhoun {\\i{}et al.}, 2018)","plainCitation":"(Calhoun et al., 2018)","noteIndex":0},"citationItems":[{"id":2934,"uris":["http://zotero.org/users/3615021/items/AX469LSN"],"uri":["http://zotero.org/users/3615021/items/AX469LSN"],"itemData":{"id":2934,"type":"article-journal","title":"Parasites of invasive freshwater fishes and the factors affecting their richness","container-title":"Freshwater Science","page":"134–146","volume":"37","issue":"1","source":"Google Scholar","author":[{"family":"Calhoun","given":"Dana M."},{"family":"McDevitt-Galles","given":"Travis"},{"family":"Johnson","given":"Pieter T.J."}],"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lhou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Geophag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brasiliens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earl cichli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razil</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HiTnvJmQ","properties":{"formattedCitation":"(Pozza {\\i{}et al.}, 2018)","plainCitation":"(Pozza et al., 2018)","noteIndex":0},"citationItems":[{"id":3520,"uris":["http://zotero.org/users/3615021/items/3NZWZT8W"],"uri":["http://zotero.org/users/3615021/items/3NZWZT8W"],"itemData":{"id":3520,"type":"article-journal","title":"Clinostomum sp (Digena: Clinostomidae) and Ascocotyle sp (Digena: Heterophidae): Metacercariae with zoonotic potential in fishes from Tramandai river basin, southern Brazil.","container-title":"Boletim Do Insituto De Pesca","page":"105–109","volume":"44","issue":"1","source":"Google Scholar","shortTitle":"Clinostomum sp (DIGENEA","author":[{"family":"Pozza","given":"Alice"},{"family":"Lima","given":"Fabio"},{"family":"Haas","given":"Mateus Luis"},{"family":"Lehmann Albornoz","given":"Pablo Cesar"}],"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ozz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Gnathonem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crolepido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ulldog</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van der </w:t>
            </w:r>
            <w:proofErr w:type="spellStart"/>
            <w:r w:rsidRPr="00C37088">
              <w:rPr>
                <w:rFonts w:ascii="Times New Roman" w:hAnsi="Times New Roman" w:cs="Times New Roman"/>
                <w:i/>
                <w:iCs/>
                <w:sz w:val="16"/>
                <w:szCs w:val="16"/>
              </w:rPr>
              <w:t>horsti</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5OGRTPTy","properties":{"formattedCitation":"(Ortlepp, 1935)","plainCitation":"(Ortlepp, 1935)","noteIndex":0},"citationItems":[{"id":2590,"uris":["http://zotero.org/users/3615021/items/HUDXM4L2"],"uri":["http://zotero.org/users/3615021/items/HUDXM4L2"],"itemData":{"id":2590,"type":"article-journal","title":"On the metacercaria and adult of Clinostomum van der horsti sp. n. a trematode parasite of fishes and herons.","container-title":"Onderstepoort Journal of Veterinary Science and Animal Industry","page":"51–58","volume":"5","issue":"1","source":"Google Scholar","author":[{"family":"Ortlepp","given":"R. J."}],"issued":{"date-parts":[["193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Ortlepp, 193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Gobiomor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dormitor</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igmouth sleep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6Qy8lIyH","properties":{"formattedCitation":"(Salgado-Maldonado {\\i{}et al.}, 2005)","plainCitation":"(Salgado-Maldonado et al., 2005)","noteIndex":0},"citationItems":[{"id":3539,"uris":["http://zotero.org/users/3615021/items/6EMTYCEW"],"uri":["http://zotero.org/users/3615021/items/6EMTYCEW"],"itemData":{"id":3539,"type":"article-journal","title":"Helminth parasites in freshwater fish from the Papaloapan river basin, Mexico","container-title":"Parasitology Research","page":"69–89","volume":"96","issue":"2","source":"Google Scholar","author":[{"family":"Salgado-Maldonado","given":"Guillermo"},{"family":"Aguilar-Aguilar","given":"Rogelio"},{"family":"Cabanas-Carranza","given":"Guillermina"},{"family":"Soto-Galera","given":"Eduardo"},{"family":"Mendoza-Palmero","given":"Carlos"}],"issued":{"date-parts":[["200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algado-Maldonad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Gobiomorus</w:t>
            </w:r>
            <w:proofErr w:type="spellEnd"/>
            <w:r w:rsidRPr="00C37088">
              <w:rPr>
                <w:rFonts w:ascii="Times New Roman" w:hAnsi="Times New Roman" w:cs="Times New Roman"/>
                <w:i/>
                <w:iCs/>
                <w:sz w:val="16"/>
                <w:szCs w:val="16"/>
              </w:rPr>
              <w:t xml:space="preserve"> macul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cific sleep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sta 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sVFW5aK","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Gobiomorus</w:t>
            </w:r>
            <w:proofErr w:type="spellEnd"/>
            <w:r w:rsidRPr="00C37088">
              <w:rPr>
                <w:rFonts w:ascii="Times New Roman" w:hAnsi="Times New Roman" w:cs="Times New Roman"/>
                <w:i/>
                <w:iCs/>
                <w:sz w:val="16"/>
                <w:szCs w:val="16"/>
              </w:rPr>
              <w:t xml:space="preserve"> macul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cific sleep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sta 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Uctks5p","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Gobiomorus</w:t>
            </w:r>
            <w:proofErr w:type="spellEnd"/>
            <w:r w:rsidRPr="00C37088">
              <w:rPr>
                <w:rFonts w:ascii="Times New Roman" w:hAnsi="Times New Roman" w:cs="Times New Roman"/>
                <w:i/>
                <w:iCs/>
                <w:sz w:val="16"/>
                <w:szCs w:val="16"/>
              </w:rPr>
              <w:t xml:space="preserve"> macul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cific sleeper</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GCPl1luS","properties":{"formattedCitation":"(Violante-Gonzalez &amp; Aguirre-Macedo, 2007)","plainCitation":"(Violante-Gonzalez &amp; Aguirre-Macedo, 2007)","noteIndex":0},"citationItems":[{"id":3610,"uris":["http://zotero.org/users/3615021/items/9CLEKSZX"],"uri":["http://zotero.org/users/3615021/items/9CLEKSZX"],"itemData":{"id":3610,"type":"article-journal","title":"Metazoan parasites of fishes from Coyuca lagoon, Guerrero, Mexico","container-title":"Zootaxa","page":"39–48","volume":"1531","issue":"1","source":"Google Scholar","author":[{"family":"Violante-Gonzalez","given":"Juan"},{"family":"Aguirre-Macedo","given":"M. LEOPOLDINA"}],"issued":{"date-parts":[["200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Violante-Gonzalez &amp; Aguirre-Macedo, 200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Gymnot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rapo</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anded knife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razil</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Jt5JRJS","properties":{"formattedCitation":"(Silva-Souza &amp; Ludwig, 2005)","plainCitation":"(Silva-Souza &amp; Ludwig, 2005)","noteIndex":0},"citationItems":[{"id":3330,"uris":["http://zotero.org/users/3615021/items/LYMC9FM4"],"uri":["http://zotero.org/users/3615021/items/LYMC9FM4"],"itemData":{"id":3330,"type":"article-journal","title":"Parasitism of Cichlasoma paranaense Kullander, 1983 and Gymnotus carapo Linnaeus, 1814 by Clinostomum complanatum (Rudolphi, 1814) metacercariae in the Taquari River","container-title":"Brazilian Journal of Biology","page":"513–519","volume":"65","issue":"3","source":"Google Scholar","author":[{"family":"Silva-Souza","given":"A. T."},{"family":"Ludwig","given":"G."}],"issued":{"date-parts":[["200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Silva-Souza &amp; Ludwig, 200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aplochr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obliquiden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cichlid </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gand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6FlNHVYq","properties":{"formattedCitation":"(Khalil &amp; Thurston, 1973)","plainCitation":"(Khalil &amp; Thurston, 1973)","noteIndex":0},"citationItems":[{"id":3418,"uris":["http://zotero.org/users/3615021/items/SCNK8447"],"uri":["http://zotero.org/users/3615021/items/SCNK8447"],"itemData":{"id":3418,"type":"article-journal","title":"Studies on the helminth parasites of freshwater fishes of Uganda including the descriptions of two new species of digeneans","container-title":"Revue de zoologie et de botanique africaines","page":"209–248","volume":"87","issue":"2","source":"Google Scholar","author":[{"family":"Khalil","given":"L. F."},{"family":"Thurston","given":"J. P."}],"issued":{"date-parts":[["1973"]]}}}],"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Khalil &amp; Thurston, 1973)</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emibarb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abeo</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wX5BmOzx","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emibarb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ongirostr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KpoWl8p","properties":{"formattedCitation":"(Sohn {\\i{}et al.}, 2015)","plainCitation":"(Sohn et al., 2015)","noteIndex":0},"citationItems":[{"id":3554,"uris":["http://zotero.org/users/3615021/items/7RNE7LZD"],"uri":["http://zotero.org/users/3615021/items/7RNE7LZD"],"itemData":{"id":3554,"type":"article-journal","title":"Trematode metacercariae in freshwater fish from water systems of Hantangang and Imjingang in Republic of Korea","container-title":"The Korean Journal of Parasitology","page":"289","volume":"53","issue":"3","source":"Google Scholar","author":[{"family":"Sohn","given":"Woon-Mok"},{"family":"Na","given":"Byoung-Kuk"},{"family":"Cho","given":"Shin-Hyeong"},{"family":"Lee","given":"Soon-Won"},{"family":"Choi","given":"Seung-Bong"},{"family":"Seok","given":"Won-Seok"}],"issued":{"date-parts":[["201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oh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emicr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fascia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anded jewel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West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RjdXK9J","properties":{"formattedCitation":"(Coulibaly {\\i{}et al.}, 1995)","plainCitation":"(Coulibaly et al., 1995)","noteIndex":0},"citationItems":[{"id":3313,"uris":["http://zotero.org/users/3615021/items/8AJB94MY"],"uri":["http://zotero.org/users/3615021/items/8AJB94MY"],"itemData":{"id":3313,"type":"article-journal","title":"Infestation of cichlids fish by larva of Clinostomum sp. in Kompienga lake, Burkina Faso: a threat for halieutic exploitation and public health","container-title":"Cahiers d'études et de recherches francophones/Santé","page":"189–193","volume":"5","issue":"3","source":"Google Scholar","shortTitle":"Infestation of cichlids fish by larva of Clinostomum sp. in Kompienga lake, Burkina Faso","author":[{"family":"Coulibaly","given":"Nessan Désiré"},{"family":"Salembéré","given":"Serge"},{"family":"Bessin","given":"René"}],"issued":{"date-parts":[["199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oulibaly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emicr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fascia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anded jewel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ilapiae</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lkQk2iVR","properties":{"formattedCitation":"(Olurin {\\i{}et al.}, 2012)","plainCitation":"(Olurin et al., 2012)","noteIndex":0},"citationItems":[{"id":3508,"uris":["http://zotero.org/users/3615021/items/M2V8CC78"],"uri":["http://zotero.org/users/3615021/items/M2V8CC78"],"itemData":{"id":3508,"type":"article-journal","title":"Helminth parasites of Sarotherongalilaeus and Tilapia zilli (Pisces: Cichlidae) from River Oshun, South west Nigeria","container-title":"International, Journal of Aquatic Science","page":"49–55","volume":"3","issue":"2","source":"Google Scholar","shortTitle":"Helminth parasites of Sarotherongalilaeus and Tilapia zilli (Pisces","author":[{"family":"Olurin","given":"K. B."},{"family":"Okafor","given":"James"},{"family":"Alade","given":"Abimbola"},{"family":"Asiru","given":"Raheem"},{"family":"Ademiluwa","given":"John"},{"family":"Owonifari","given":"Kafilat"},{"family":"Oronaye","given":"Oluwatosin"}],"issued":{"date-parts":[["201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Oluri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emiculter</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euciscul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sharpbelly</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qKVjpFk","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erichthy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yanogutta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io Grande cichli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BCjhNdK","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erichthy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yanogutta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io Grande cichli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gp0gvGH2","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erichthy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yanogutta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io Grande cichli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yp9ddQq","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oplia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labric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razil</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tmPCDX1d","properties":{"formattedCitation":"(Alc\\uc0\\u226{}ntara &amp; Tavares-Dias, 2015)","plainCitation":"(Alcântara &amp; Tavares-Dias, 2015)","noteIndex":0},"citationItems":[{"id":3247,"uris":["http://zotero.org/users/3615021/items/5F8KGMT5"],"uri":["http://zotero.org/users/3615021/items/5F8KGMT5"],"itemData":{"id":3247,"type":"article-journal","title":"Structure of the parasites communities in two Erythrinidae fish from Amazon River system (Brazil)","container-title":"Revista Brasileira de Parasitologia Veterinária","page":"183–190","volume":"24","issue":"2","source":"Google Scholar","author":[{"family":"Alcântara","given":"Natália Milhomem"},{"family":"Tavares-Dias","given":"Marcos"}],"issued":{"date-parts":[["201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Alcântara &amp; Tavares-Dias, 201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ybops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biguttat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reek chub</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GcGLoyp","properties":{"formattedCitation":"(Woods, 1971)","plainCitation":"(Woods, 1971)","noteIndex":0},"citationItems":[{"id":3625,"uris":["http://zotero.org/users/3615021/items/G2XYTIU3"],"uri":["http://zotero.org/users/3615021/items/G2XYTIU3"],"itemData":{"id":3625,"type":"article-journal","title":"Helminth parasites of fishes from the Forest River, North Dakota","container-title":"American Midland Naturalist","page":"212–215","source":"Google Scholar","author":[{"family":"Woods","given":"Carlene E."}],"issued":{"date-parts":[["197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Woods, 197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Hypomes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ranspacifuc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delta smelt</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347875"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ws30MEIW","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Ictalur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balsan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alsas catfish</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center"/>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LTpTlmEy","properties":{"formattedCitation":"(Rosas-Valdez {\\i{}et al.}, 2007)","plainCitation":"(Rosas-Valdez et al., 2007)","noteIndex":0},"citationItems":[{"id":3527,"uris":["http://zotero.org/users/3615021/items/LZSA56V7"],"uri":["http://zotero.org/users/3615021/items/LZSA56V7"],"itemData":{"id":3527,"type":"article-journal","title":"Helminth parasites of the Balsas catfish Ictalurus balsanus (Siluriformes: Ictaluridae) in several localities of the Balsas River Drainage, Mexico: Species composition and biogeographical affinities","container-title":"Comparative Parasitology","page":"204–210","volume":"74","issue":"2","source":"Google Scholar","shortTitle":"Helminth parasites of the Balsas catfish Ictalurus balsanus (Siluriformes","author":[{"family":"Rosas-Valdez","given":"Rogelio"},{"family":"Domínguez-Domínguez","given":"Omar"},{"family":"Choudhury","given":"Anindo"},{"family":"León","given":"Gerardo Pérez-Ponce","dropping-particle":"de"}],"issued":{"date-parts":[["200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Rosas-Valdez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ateolabrax</w:t>
            </w:r>
            <w:proofErr w:type="spellEnd"/>
            <w:r w:rsidRPr="00C37088">
              <w:rPr>
                <w:rFonts w:ascii="Times New Roman" w:hAnsi="Times New Roman" w:cs="Times New Roman"/>
                <w:i/>
                <w:iCs/>
                <w:sz w:val="16"/>
                <w:szCs w:val="16"/>
              </w:rPr>
              <w:t xml:space="preserve"> japonicus</w:t>
            </w:r>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ese seabass</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P5yjq6O","properties":{"formattedCitation":"(Chung {\\i{}et al.}, 1995)","plainCitation":"(Chung et al., 1995)","noteIndex":0},"citationItems":[{"id":3268,"uris":["http://zotero.org/users/3615021/items/C4VML8GU"],"uri":["http://zotero.org/users/3615021/items/C4VML8GU"],"itemData":{"id":3268,"type":"article-journal","title":"Clinostomum complanatum in Korea","container-title":"The Korean Journal of Parasitology","page":"305–312","volume":"33","issue":"4","source":"Google Scholar","author":[{"family":"Chung","given":"Dong-Il"},{"family":"Kong","given":"Hyun-Hee"},{"family":"JOO","given":"Chong-Yoon"}],"issued":{"date-parts":[["199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hu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ateolabrax</w:t>
            </w:r>
            <w:proofErr w:type="spellEnd"/>
            <w:r w:rsidRPr="00C37088">
              <w:rPr>
                <w:rFonts w:ascii="Times New Roman" w:hAnsi="Times New Roman" w:cs="Times New Roman"/>
                <w:i/>
                <w:iCs/>
                <w:sz w:val="16"/>
                <w:szCs w:val="16"/>
              </w:rPr>
              <w:t xml:space="preserve"> japonicus</w:t>
            </w:r>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ese seabass</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fTDYzlC","properties":{"formattedCitation":"(Park {\\i{}et al.}, 2009)","plainCitation":"(Park et al., 2009)","noteIndex":0},"citationItems":[{"id":2914,"uris":["http://zotero.org/users/3615021/items/5IVCX5GG"],"uri":["http://zotero.org/users/3615021/items/5IVCX5GG"],"itemData":{"id":2914,"type":"article-journal","title":"A human case of Clinostomum complanatum infection in Korea","container-title":"The Korean Journal of Parasitology","page":"401","volume":"47","issue":"4","source":"Google Scholar","author":[{"family":"Park","given":"Chan-Woong"},{"family":"Kim","given":"Jong-Soon"},{"family":"Joo","given":"Hyun-Soo"},{"family":"Kim","given":"Jin"}],"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ark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beo</w:t>
            </w:r>
            <w:proofErr w:type="spellEnd"/>
            <w:r w:rsidRPr="00C37088">
              <w:rPr>
                <w:rFonts w:ascii="Times New Roman" w:hAnsi="Times New Roman" w:cs="Times New Roman"/>
                <w:i/>
                <w:iCs/>
                <w:sz w:val="16"/>
                <w:szCs w:val="16"/>
              </w:rPr>
              <w:t xml:space="preserve"> cubie</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n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ZFBamnW","properties":{"formattedCitation":"(Okoye {\\i{}et al.}, 2014)","plainCitation":"(Okoye et al., 2014)","noteIndex":0},"citationItems":[{"id":3501,"uris":["http://zotero.org/users/3615021/items/H2YT7Y7C"],"uri":["http://zotero.org/users/3615021/items/H2YT7Y7C"],"itemData":{"id":3501,"type":"article-journal","title":"Prevalence and seasonality of parasites of fish in Agulu Lake, Southeast, Nigeria","container-title":"African Journal of Biotechnology","volume":"13","issue":"3","source":"Google Scholar","author":[{"family":"Okoye","given":"Ikem C."},{"family":"Abu","given":"J. Simon"},{"family":"Obiezue","given":"NR Ndunwanne"},{"family":"Ofoezie","given":"E. Ifeanyi"}],"issued":{"date-parts":[["201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Okoy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uri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edbreast sun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sFB0kmw","properties":{"formattedCitation":"(Hazen &amp; Esch, 1978)","plainCitation":"(Hazen &amp; Esch, 1978)","noteIndex":0},"citationItems":[{"id":3390,"uris":["http://zotero.org/users/3615021/items/ENY25YTF"],"uri":["http://zotero.org/users/3615021/items/ENY25YTF"],"itemData":{"id":3390,"type":"article-journal","title":"Observations on the ecology of Clinostomum marginatum in largemouth bass (Micropterus salmoides)","container-title":"Journal of Fish Biology","page":"411–420","volume":"12","issue":"5","source":"Google Scholar","author":[{"family":"Hazen","given":"Terry C."},{"family":"Esch","given":"Gerald W."}],"issued":{"date-parts":[["197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Hazen &amp; Esch, 197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yanell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en sun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is study</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yanell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en sun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sz w:val="16"/>
                <w:szCs w:val="16"/>
              </w:rPr>
              <w:t xml:space="preserve"> sp. </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T4zxKwpT","properties":{"formattedCitation":"(Calhoun {\\i{}et al.}, 2018)","plainCitation":"(Calhoun et al., 2018)","noteIndex":0},"citationItems":[{"id":2934,"uris":["http://zotero.org/users/3615021/items/AX469LSN"],"uri":["http://zotero.org/users/3615021/items/AX469LSN"],"itemData":{"id":2934,"type":"article-journal","title":"Parasites of invasive freshwater fishes and the factors affecting their richness","container-title":"Freshwater Science","page":"134–146","volume":"37","issue":"1","source":"Google Scholar","author":[{"family":"Calhoun","given":"Dana M."},{"family":"McDevitt-Galles","given":"Travis"},{"family":"Johnson","given":"Pieter T.J."}],"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lhou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ibbos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umpkinseed</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nad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Op7Gn7nn","properties":{"formattedCitation":"(Cone &amp; Anderson, 1977)","plainCitation":"(Cone &amp; Anderson, 1977)","noteIndex":0},"citationItems":[{"id":3308,"uris":["http://zotero.org/users/3615021/items/DCFV9DBS"],"uri":["http://zotero.org/users/3615021/items/DCFV9DBS"],"itemData":{"id":3308,"type":"article-journal","title":"Parasites of pumpkinseed (Lepomis gibbosus L.) from Ryan Lake, Algonquin Park, Ontario","container-title":"Canadian Journal of Zoology","page":"1410–1423","volume":"55","issue":"9","source":"Google Scholar","author":[{"family":"Cone","given":"David Knight"},{"family":"Anderson","given":"Roy C."}],"issued":{"date-parts":[["197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Cone &amp; Anderson, 197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ulos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umpkinseed</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o9Q83gbT","properties":{"formattedCitation":"(Hazen &amp; Esch, 1978)","plainCitation":"(Hazen &amp; Esch, 1978)","noteIndex":0},"citationItems":[{"id":3390,"uris":["http://zotero.org/users/3615021/items/ENY25YTF"],"uri":["http://zotero.org/users/3615021/items/ENY25YTF"],"itemData":{"id":3390,"type":"article-journal","title":"Observations on the ecology of Clinostomum marginatum in largemouth bass (Micropterus salmoides)","container-title":"Journal of Fish Biology","page":"411–420","volume":"12","issue":"5","source":"Google Scholar","author":[{"family":"Hazen","given":"Terry C."},{"family":"Esch","given":"Gerald W."}],"issued":{"date-parts":[["197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Hazen &amp; Esch, 197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crochir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luegill</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SEKnMwps","properties":{"formattedCitation":"(Bonett {\\i{}et al.}, 2011)","plainCitation":"(Bonett et al., 2011)","noteIndex":0},"citationItems":[{"id":2233,"uris":["http://zotero.org/users/3615021/items/HS4G882T"],"uri":["http://zotero.org/users/3615021/items/HS4G882T"],"itemData":{"id":2233,"type":"article-journal","title":"Distribution, abundance, and genetic diversity of Clinostomum spp. metacercariae (Trematoda: Digenea) in a modified Ozark stream system","container-title":"Journal of Parasitology","page":"177–184","volume":"97","issue":"2","source":"Google Scholar","shortTitle":"Distribution, abundance, and genetic diversity of Clinostomum spp. metacercariae (Trematoda","author":[{"family":"Bonett","given":"Ronald M."},{"family":"Steffen","given":"Michael A."},{"family":"Trujano-Alvarez","given":"Ana L."},{"family":"Martin","given":"Samuel D."},{"family":"Bursey","given":"Charles R."},{"family":"McAllister","given":"Chris T."}],"issued":{"date-parts":[["201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Bonett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crochir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luegill</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9XQ3T9Gq","properties":{"formattedCitation":"(Zimmermann &amp; Ingold, 2008)","plainCitation":"(Zimmermann &amp; Ingold, 2008)","noteIndex":0},"citationItems":[{"id":3635,"uris":["http://zotero.org/users/3615021/items/UQP3KVS5"],"uri":["http://zotero.org/users/3615021/items/UQP3KVS5"],"itemData":{"id":3635,"type":"article-journal","title":"Parasite loads in three sunfish species (Lepomis  sp.) on reclaimed surface mine ponds in southeasten Ohio (The Wilds).","container-title":"Ohio Journal of Science","page":"71-75","volume":"108","issue":"1","source":"Google Scholar","author":[{"family":"Zimmermann","given":"Michael"},{"family":"Ingold","given":"Danny J."}],"issued":{"date-parts":[["200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Zimmermann &amp; Ingold, 200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crochir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luegill</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is study</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crochir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luegill</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sz w:val="16"/>
                <w:szCs w:val="16"/>
              </w:rPr>
              <w:t xml:space="preserve"> sp. </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ZQoNWjCf","properties":{"formattedCitation":"(Calhoun {\\i{}et al.}, 2018)","plainCitation":"(Calhoun et al., 2018)","noteIndex":0},"citationItems":[{"id":2934,"uris":["http://zotero.org/users/3615021/items/AX469LSN"],"uri":["http://zotero.org/users/3615021/items/AX469LSN"],"itemData":{"id":2934,"type":"article-journal","title":"Parasites of invasive freshwater fishes and the factors affecting their richness","container-title":"Freshwater Science","page":"134–146","volume":"37","issue":"1","source":"Google Scholar","author":[{"family":"Calhoun","given":"Dana M."},{"family":"McDevitt-Galles","given":"Travis"},{"family":"Johnson","given":"Pieter T.J."}],"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lhou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egalott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longear</w:t>
            </w:r>
            <w:proofErr w:type="spellEnd"/>
            <w:r w:rsidRPr="00C37088">
              <w:rPr>
                <w:rFonts w:ascii="Times New Roman" w:hAnsi="Times New Roman" w:cs="Times New Roman"/>
                <w:sz w:val="16"/>
                <w:szCs w:val="16"/>
              </w:rPr>
              <w:t xml:space="preserve"> sunfish</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GYG07wKc","properties":{"formattedCitation":"(Zimmermann &amp; Ingold, 2008)","plainCitation":"(Zimmermann &amp; Ingold, 2008)","noteIndex":0},"citationItems":[{"id":3635,"uris":["http://zotero.org/users/3615021/items/UQP3KVS5"],"uri":["http://zotero.org/users/3615021/items/UQP3KVS5"],"itemData":{"id":3635,"type":"article-journal","title":"Parasite loads in three sunfish species (Lepomis  sp.) on reclaimed surface mine ponds in southeasten Ohio (The Wilds).","container-title":"Ohio Journal of Science","page":"71-75","volume":"108","issue":"1","source":"Google Scholar","author":[{"family":"Zimmermann","given":"Michael"},{"family":"Ingold","given":"Danny J."}],"issued":{"date-parts":[["200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Zimmermann &amp; Ingold, 200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icroloph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redear</w:t>
            </w:r>
            <w:proofErr w:type="spellEnd"/>
            <w:r w:rsidRPr="00C37088">
              <w:rPr>
                <w:rFonts w:ascii="Times New Roman" w:hAnsi="Times New Roman" w:cs="Times New Roman"/>
                <w:sz w:val="16"/>
                <w:szCs w:val="16"/>
              </w:rPr>
              <w:t xml:space="preserve"> sun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X7lLTYF","properties":{"formattedCitation":"(Hazen &amp; Esch, 1978)","plainCitation":"(Hazen &amp; Esch, 1978)","noteIndex":0},"citationItems":[{"id":3390,"uris":["http://zotero.org/users/3615021/items/ENY25YTF"],"uri":["http://zotero.org/users/3615021/items/ENY25YTF"],"itemData":{"id":3390,"type":"article-journal","title":"Observations on the ecology of Clinostomum marginatum in largemouth bass (Micropterus salmoides)","container-title":"Journal of Fish Biology","page":"411–420","volume":"12","issue":"5","source":"Google Scholar","author":[{"family":"Hazen","given":"Terry C."},{"family":"Esch","given":"Gerald W."}],"issued":{"date-parts":[["197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Hazen &amp; Esch, 197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icroloph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redear</w:t>
            </w:r>
            <w:proofErr w:type="spellEnd"/>
            <w:r w:rsidRPr="00C37088">
              <w:rPr>
                <w:rFonts w:ascii="Times New Roman" w:hAnsi="Times New Roman" w:cs="Times New Roman"/>
                <w:sz w:val="16"/>
                <w:szCs w:val="16"/>
              </w:rPr>
              <w:t xml:space="preserve"> sun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is study</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ep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icroloph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redear</w:t>
            </w:r>
            <w:proofErr w:type="spellEnd"/>
            <w:r w:rsidRPr="00C37088">
              <w:rPr>
                <w:rFonts w:ascii="Times New Roman" w:hAnsi="Times New Roman" w:cs="Times New Roman"/>
                <w:sz w:val="16"/>
                <w:szCs w:val="16"/>
              </w:rPr>
              <w:t xml:space="preserve"> sun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sz w:val="16"/>
                <w:szCs w:val="16"/>
              </w:rPr>
              <w:t xml:space="preserve"> sp. </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75FhgPtX","properties":{"formattedCitation":"(Calhoun {\\i{}et al.}, 2018)","plainCitation":"(Calhoun et al., 2018)","noteIndex":0},"citationItems":[{"id":2934,"uris":["http://zotero.org/users/3615021/items/AX469LSN"],"uri":["http://zotero.org/users/3615021/items/AX469LSN"],"itemData":{"id":2934,"type":"article-journal","title":"Parasites of invasive freshwater fishes and the factors affecting their richness","container-title":"Freshwater Science","page":"134–146","volume":"37","issue":"1","source":"Google Scholar","author":[{"family":"Calhoun","given":"Dana M."},{"family":"McDevitt-Galles","given":"Travis"},{"family":"Johnson","given":"Pieter T.J."}],"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lhou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Loricariichthy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latymetopon</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cari</w:t>
            </w:r>
            <w:proofErr w:type="spellEnd"/>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razil</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2LJ22tL","properties":{"formattedCitation":"(Ferrari-Hoeinghaus {\\i{}et al.}, 2007)","plainCitation":"(Ferrari-Hoeinghaus et al., 2007)","noteIndex":0},"citationItems":[{"id":3350,"uris":["http://zotero.org/users/3615021/items/BC9N6AFT"],"uri":["http://zotero.org/users/3615021/items/BC9N6AFT"],"itemData":{"id":3350,"type":"article-journal","title":"Digenetic trematode parasites of Loricariichthys platymetopon (Loricariidae, Siluriformes) of the upper Paraná river floodplain, Brazil","container-title":"Acta Scientiarum. Biological Sciences","page":"327–329","volume":"29","issue":"3","source":"Google Scholar","author":[{"family":"Ferrari-Hoeinghaus","given":"Ana Paula"},{"family":"Takemoto","given":"Ricardo Massato"},{"family":"Pavanelli","given":"Gilberto Cezar"}],"issued":{"date-parts":[["200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Ferrari-Hoeinghaus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Macrognathus</w:t>
            </w:r>
            <w:proofErr w:type="spellEnd"/>
            <w:r w:rsidRPr="00C37088">
              <w:rPr>
                <w:rFonts w:ascii="Times New Roman" w:hAnsi="Times New Roman" w:cs="Times New Roman"/>
                <w:i/>
                <w:iCs/>
                <w:sz w:val="16"/>
                <w:szCs w:val="16"/>
              </w:rPr>
              <w:t xml:space="preserve"> aculeatus</w:t>
            </w:r>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lesser spiny eel</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stacembeli</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ndi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oHyH5t5","properties":{"formattedCitation":"(Vankara &amp; Vijayalakshmi, 2009)","plainCitation":"(Vankara &amp; Vijayalakshmi, 2009)","noteIndex":0},"citationItems":[{"id":3594,"uris":["http://zotero.org/users/3615021/items/R27827FH"],"uri":["http://zotero.org/users/3615021/items/R27827FH"],"itemData":{"id":3594,"type":"article-journal","title":"Histopathological changes of the esophagus of the freshwater eels, Macrognathus aculeatus (Bl.) and Mastacembelus pancalus (Lac.) due to infection of metacercariae of Clinostomum mastacembeli Jaiswal, 1957","container-title":"Journal of Parasitic Diseases","page":"65–69","volume":"33","issue":"1-2","source":"Google Scholar","author":[{"family":"Vankara","given":"Anu Prasanna"},{"family":"Vijayalakshmi","given":"C."}],"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Vankara &amp; Vijayalakshmi,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Mastacembel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ancal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arred spiny eel</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stacembeli</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ndi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w0n1GlRT","properties":{"formattedCitation":"(Vankara &amp; Vijayalakshmi, 2009)","plainCitation":"(Vankara &amp; Vijayalakshmi, 2009)","noteIndex":0},"citationItems":[{"id":3594,"uris":["http://zotero.org/users/3615021/items/R27827FH"],"uri":["http://zotero.org/users/3615021/items/R27827FH"],"itemData":{"id":3594,"type":"article-journal","title":"Histopathological changes of the esophagus of the freshwater eels, Macrognathus aculeatus (Bl.) and Mastacembelus pancalus (Lac.) due to infection of metacercariae of Clinostomum mastacembeli Jaiswal, 1957","container-title":"Journal of Parasitic Diseases","page":"65–69","volume":"33","issue":"1-2","source":"Google Scholar","author":[{"family":"Vankara","given":"Anu Prasanna"},{"family":"Vijayalakshmi","given":"C."}],"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Vankara &amp; Vijayalakshmi,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Microphysogobio</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yaluens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k5Wx3US","properties":{"formattedCitation":"(Chung {\\i{}et al.}, 1995)","plainCitation":"(Chung et al., 1995)","noteIndex":0},"citationItems":[{"id":3268,"uris":["http://zotero.org/users/3615021/items/C4VML8GU"],"uri":["http://zotero.org/users/3615021/items/C4VML8GU"],"itemData":{"id":3268,"type":"article-journal","title":"Clinostomum complanatum in Korea","container-title":"The Korean Journal of Parasitology","page":"305–312","volume":"33","issue":"4","source":"Google Scholar","author":[{"family":"Chung","given":"Dong-Il"},{"family":"Kong","given":"Hyun-Hee"},{"family":"JOO","given":"Chong-Yoon"}],"issued":{"date-parts":[["199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hu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Microphysogobio</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yaluens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jdS24N6","properties":{"formattedCitation":"(Chung {\\i{}et al.}, 1995)","plainCitation":"(Chung et al., 1995)","noteIndex":0},"citationItems":[{"id":3268,"uris":["http://zotero.org/users/3615021/items/C4VML8GU"],"uri":["http://zotero.org/users/3615021/items/C4VML8GU"],"itemData":{"id":3268,"type":"article-journal","title":"Clinostomum complanatum in Korea","container-title":"The Korean Journal of Parasitology","page":"305–312","volume":"33","issue":"4","source":"Google Scholar","author":[{"family":"Chung","given":"Dong-Il"},{"family":"Kong","given":"Hyun-Hee"},{"family":"JOO","given":"Chong-Yoon"}],"issued":{"date-parts":[["199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hu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Micropterus </w:t>
            </w:r>
            <w:proofErr w:type="spellStart"/>
            <w:r w:rsidRPr="00C37088">
              <w:rPr>
                <w:rFonts w:ascii="Times New Roman" w:hAnsi="Times New Roman" w:cs="Times New Roman"/>
                <w:i/>
                <w:iCs/>
                <w:sz w:val="16"/>
                <w:szCs w:val="16"/>
              </w:rPr>
              <w:t>salmoide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largemouth black bass</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6ACUNnBB","properties":{"formattedCitation":"(Hazen &amp; Esch, 1978)","plainCitation":"(Hazen &amp; Esch, 1978)","noteIndex":0},"citationItems":[{"id":3390,"uris":["http://zotero.org/users/3615021/items/ENY25YTF"],"uri":["http://zotero.org/users/3615021/items/ENY25YTF"],"itemData":{"id":3390,"type":"article-journal","title":"Observations on the ecology of Clinostomum marginatum in largemouth bass (Micropterus salmoides)","container-title":"Journal of Fish Biology","page":"411–420","volume":"12","issue":"5","source":"Google Scholar","author":[{"family":"Hazen","given":"Terry C."},{"family":"Esch","given":"Gerald W."}],"issued":{"date-parts":[["197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Hazen &amp; Esch, 197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Micropterus </w:t>
            </w:r>
            <w:proofErr w:type="spellStart"/>
            <w:r w:rsidRPr="00C37088">
              <w:rPr>
                <w:rFonts w:ascii="Times New Roman" w:hAnsi="Times New Roman" w:cs="Times New Roman"/>
                <w:i/>
                <w:iCs/>
                <w:sz w:val="16"/>
                <w:szCs w:val="16"/>
              </w:rPr>
              <w:t>salmoide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largemouth black bass</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is study</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Micropterus </w:t>
            </w:r>
            <w:proofErr w:type="spellStart"/>
            <w:r w:rsidRPr="00C37088">
              <w:rPr>
                <w:rFonts w:ascii="Times New Roman" w:hAnsi="Times New Roman" w:cs="Times New Roman"/>
                <w:i/>
                <w:iCs/>
                <w:sz w:val="16"/>
                <w:szCs w:val="16"/>
              </w:rPr>
              <w:t>salmoide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largemouth black bass</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sz w:val="16"/>
                <w:szCs w:val="16"/>
              </w:rPr>
              <w:t xml:space="preserve"> sp. </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SgIUPZF8","properties":{"formattedCitation":"(Calhoun {\\i{}et al.}, 2018)","plainCitation":"(Calhoun et al., 2018)","noteIndex":0},"citationItems":[{"id":2934,"uris":["http://zotero.org/users/3615021/items/AX469LSN"],"uri":["http://zotero.org/users/3615021/items/AX469LSN"],"itemData":{"id":2934,"type":"article-journal","title":"Parasites of invasive freshwater fishes and the factors affecting their richness","container-title":"Freshwater Science","page":"134–146","volume":"37","issue":"1","source":"Google Scholar","author":[{"family":"Calhoun","given":"Dana M."},{"family":"McDevitt-Galles","given":"Travis"},{"family":"Johnson","given":"Pieter T.J."}],"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lhou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A35EA4" w:rsidRPr="00C37088" w:rsidTr="00B8769F">
        <w:trPr>
          <w:trHeight w:val="330"/>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Micropterus </w:t>
            </w:r>
            <w:proofErr w:type="spellStart"/>
            <w:r w:rsidRPr="00C37088">
              <w:rPr>
                <w:rFonts w:ascii="Times New Roman" w:hAnsi="Times New Roman" w:cs="Times New Roman"/>
                <w:i/>
                <w:iCs/>
                <w:sz w:val="16"/>
                <w:szCs w:val="16"/>
              </w:rPr>
              <w:t>salmoide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largemouth black bass</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wAO9HyF","properties":{"formattedCitation":"(Becker &amp; Houghton, 1969)","plainCitation":"(Becker &amp; Houghton, 1969)","noteIndex":0},"citationItems":[{"id":3229,"uris":["http://zotero.org/users/3615021/items/QKDGF3AJ"],"uri":["http://zotero.org/users/3615021/items/QKDGF3AJ"],"itemData":{"id":3229,"type":"article-journal","title":"Survey of the Helminth Parasites of Selected Game Fishes of Lake Fort Smith, Arkansas","container-title":"Journal of the Arkansas Academy of Science","page":"110–117","volume":"23","issue":"1","source":"Google Scholar","author":[{"family":"Becker","given":"David A."},{"family":"Houghton","given":"Walter C."}],"issued":{"date-parts":[["196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Becker &amp; Houghton, 1969)</w:t>
            </w:r>
            <w:r>
              <w:rPr>
                <w:rFonts w:ascii="Times New Roman" w:hAnsi="Times New Roman" w:cs="Times New Roman"/>
                <w:sz w:val="16"/>
                <w:szCs w:val="16"/>
              </w:rPr>
              <w:fldChar w:fldCharType="end"/>
            </w:r>
            <w:r w:rsidR="00A35EA4" w:rsidRPr="00C37088">
              <w:rPr>
                <w:rFonts w:ascii="Times New Roman" w:hAnsi="Times New Roman" w:cs="Times New Roman"/>
                <w:sz w:val="16"/>
                <w:szCs w:val="16"/>
              </w:rPr>
              <w:t>Becker &amp; Houghton 1969</w:t>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Micropterus </w:t>
            </w:r>
            <w:proofErr w:type="spellStart"/>
            <w:r w:rsidRPr="00C37088">
              <w:rPr>
                <w:rFonts w:ascii="Times New Roman" w:hAnsi="Times New Roman" w:cs="Times New Roman"/>
                <w:i/>
                <w:iCs/>
                <w:sz w:val="16"/>
                <w:szCs w:val="16"/>
              </w:rPr>
              <w:t>salmoide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largemouth black bass</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vtH8dBJ","properties":{"formattedCitation":"(Bonett {\\i{}et al.}, 2011)","plainCitation":"(Bonett et al., 2011)","noteIndex":0},"citationItems":[{"id":2233,"uris":["http://zotero.org/users/3615021/items/HS4G882T"],"uri":["http://zotero.org/users/3615021/items/HS4G882T"],"itemData":{"id":2233,"type":"article-journal","title":"Distribution, abundance, and genetic diversity of Clinostomum spp. metacercariae (Trematoda: Digenea) in a modified Ozark stream system","container-title":"Journal of Parasitology","page":"177–184","volume":"97","issue":"2","source":"Google Scholar","shortTitle":"Distribution, abundance, and genetic diversity of Clinostomum spp. metacercariae (Trematoda","author":[{"family":"Bonett","given":"Ronald M."},{"family":"Steffen","given":"Michael A."},{"family":"Trujano-Alvarez","given":"Ana L."},{"family":"Martin","given":"Samuel D."},{"family":"Bursey","given":"Charles R."},{"family":"McAllister","given":"Chris T."}],"issued":{"date-parts":[["201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Bonett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Micropterus </w:t>
            </w:r>
            <w:proofErr w:type="spellStart"/>
            <w:r w:rsidRPr="00C37088">
              <w:rPr>
                <w:rFonts w:ascii="Times New Roman" w:hAnsi="Times New Roman" w:cs="Times New Roman"/>
                <w:i/>
                <w:iCs/>
                <w:sz w:val="16"/>
                <w:szCs w:val="16"/>
              </w:rPr>
              <w:t>salmoide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largemouth black bass</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Ka0mKKY","properties":{"formattedCitation":"(Troxel, 2010)","plainCitation":"(Troxel, 2010)","noteIndex":0},"citationItems":[{"id":3584,"uris":["http://zotero.org/users/3615021/items/MJLGRIPQ"],"uri":["http://zotero.org/users/3615021/items/MJLGRIPQ"],"itemData":{"id":3584,"type":"thesis","title":"Parasites of largemouth bass (Micropterus salmoides) in Northern California","publisher":"Humboldt State University","genre":"PhD Thesis","source":"Google Scholar","author":[{"family":"Troxel","given":"Daniel J."}],"issued":{"date-parts":[["201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Troxel, 201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Misgurn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nguillicaudat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ond loac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3soVx7iW","properties":{"formattedCitation":"(Kagei {\\i{}et al.}, 1988)","plainCitation":"(Kagei et al., 1988)","noteIndex":0},"citationItems":[{"id":3416,"uris":["http://zotero.org/users/3615021/items/DAGNUUQ9"],"uri":["http://zotero.org/users/3615021/items/DAGNUUQ9"],"itemData":{"id":3416,"type":"article-journal","title":"Natural infections with Clinostomum complanatum in the birds of sourhern Japan","container-title":"Japan Journal of Parasitology","page":"254-257","volume":"37","author":[{"family":"Kagei","given":"N."},{"family":"Yanohara","given":"Y."},{"family":"Sato","given":"S."}],"issued":{"date-parts":[["198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Kage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8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Mugil </w:t>
            </w:r>
            <w:proofErr w:type="spellStart"/>
            <w:r w:rsidRPr="00C37088">
              <w:rPr>
                <w:rFonts w:ascii="Times New Roman" w:hAnsi="Times New Roman" w:cs="Times New Roman"/>
                <w:i/>
                <w:iCs/>
                <w:sz w:val="16"/>
                <w:szCs w:val="16"/>
              </w:rPr>
              <w:t>curema</w:t>
            </w:r>
            <w:proofErr w:type="spellEnd"/>
            <w:r w:rsidRPr="00C37088">
              <w:rPr>
                <w:rFonts w:ascii="Times New Roman" w:hAnsi="Times New Roman" w:cs="Times New Roman"/>
                <w:i/>
                <w:iCs/>
                <w:sz w:val="16"/>
                <w:szCs w:val="16"/>
              </w:rPr>
              <w:t xml:space="preserve"> </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white mullet</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4C6808"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JDqc58y","properties":{"formattedCitation":"(Violante-Gonzalez &amp; Aguirre-Macedo, 2007)","plainCitation":"(Violante-Gonzalez &amp; Aguirre-Macedo, 2007)","noteIndex":0},"citationItems":[{"id":3610,"uris":["http://zotero.org/users/3615021/items/9CLEKSZX"],"uri":["http://zotero.org/users/3615021/items/9CLEKSZX"],"itemData":{"id":3610,"type":"article-journal","title":"Metazoan parasites of fishes from Coyuca lagoon, Guerrero, Mexico","container-title":"Zootaxa","page":"39–48","volume":"1531","issue":"1","source":"Google Scholar","author":[{"family":"Violante-Gonzalez","given":"Juan"},{"family":"Aguirre-Macedo","given":"M. LEOPOLDINA"}],"issued":{"date-parts":[["200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Violante-Gonzalez &amp; Aguirre-Macedo, 200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Mylopharyngodon</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ice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lack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8E35C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ucMjqmP","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Myxocyprin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siatic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hinese sucker</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hina</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8E35C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ZfR1Z3Bb","properties":{"formattedCitation":"(Li {\\i{}et al.}, 2018)","plainCitation":"(Li et al., 2018)","noteIndex":0},"citationItems":[{"id":3191,"uris":["http://zotero.org/users/3615021/items/L6CPYLHI"],"uri":["http://zotero.org/users/3615021/items/L6CPYLHI"],"itemData":{"id":3191,"type":"article-journal","title":"The discovery of Clinostomum complanatum metacercariae in farmed Chinese sucker, Myxocyprinus asiaticus","container-title":"Aquaculture","source":"Google Scholar","author":[{"family":"Li","given":"Fang"},{"family":"Liu","given":"Xiao-Hong"},{"family":"Ge","given":"Hai-Long"},{"family":"Xie","given":"Chong-You"},{"family":"Cai","given":"Rui-Yu"},{"family":"Hu","given":"Zuo-Can"},{"family":"Zhang","given":"Yao-Guang"},{"family":"Wang","given":"Zhi-Jian"}],"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L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Onychosto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barbatula</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Taiwan </w:t>
            </w:r>
            <w:proofErr w:type="spellStart"/>
            <w:r w:rsidRPr="00C37088">
              <w:rPr>
                <w:rFonts w:ascii="Times New Roman" w:hAnsi="Times New Roman" w:cs="Times New Roman"/>
                <w:sz w:val="16"/>
                <w:szCs w:val="16"/>
              </w:rPr>
              <w:t>shoveljaw</w:t>
            </w:r>
            <w:proofErr w:type="spellEnd"/>
            <w:r w:rsidRPr="00C37088">
              <w:rPr>
                <w:rFonts w:ascii="Times New Roman" w:hAnsi="Times New Roman" w:cs="Times New Roman"/>
                <w:sz w:val="16"/>
                <w:szCs w:val="16"/>
              </w:rPr>
              <w:t xml:space="preserve">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8E35C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81Oj5fu","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Oreochromis </w:t>
            </w:r>
            <w:proofErr w:type="spellStart"/>
            <w:r w:rsidRPr="00C37088">
              <w:rPr>
                <w:rFonts w:ascii="Times New Roman" w:hAnsi="Times New Roman" w:cs="Times New Roman"/>
                <w:i/>
                <w:iCs/>
                <w:sz w:val="16"/>
                <w:szCs w:val="16"/>
              </w:rPr>
              <w:t>leucostic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lue-</w:t>
            </w:r>
            <w:proofErr w:type="spellStart"/>
            <w:r w:rsidRPr="00C37088">
              <w:rPr>
                <w:rFonts w:ascii="Times New Roman" w:hAnsi="Times New Roman" w:cs="Times New Roman"/>
                <w:sz w:val="16"/>
                <w:szCs w:val="16"/>
              </w:rPr>
              <w:t>spoted</w:t>
            </w:r>
            <w:proofErr w:type="spellEnd"/>
            <w:r w:rsidRPr="00C37088">
              <w:rPr>
                <w:rFonts w:ascii="Times New Roman" w:hAnsi="Times New Roman" w:cs="Times New Roman"/>
                <w:sz w:val="16"/>
                <w:szCs w:val="16"/>
              </w:rPr>
              <w:t xml:space="preserve"> tilapi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eny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8E35C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RfNs0Gr","properties":{"formattedCitation":"(Aloo, 2002)","plainCitation":"(Aloo, 2002)","noteIndex":0},"citationItems":[{"id":3253,"uris":["http://zotero.org/users/3615021/items/RTVVU3ST"],"uri":["http://zotero.org/users/3615021/items/RTVVU3ST"],"itemData":{"id":3253,"type":"article-journal","title":"A comparative study of helminth parasites from the fish Tilapia zillii and Oreochromis leucostictus in Lake Naivasha and Oloidien Bay, Kenya","container-title":"Journal of Helminthology","page":"95–102","volume":"76","issue":"2","source":"Google Scholar","author":[{"family":"Aloo","given":"P. A."}],"issued":{"date-parts":[["200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Aloo, 200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Oreochromis </w:t>
            </w:r>
            <w:proofErr w:type="spellStart"/>
            <w:r w:rsidRPr="00C37088">
              <w:rPr>
                <w:rFonts w:ascii="Times New Roman" w:hAnsi="Times New Roman" w:cs="Times New Roman"/>
                <w:i/>
                <w:iCs/>
                <w:sz w:val="16"/>
                <w:szCs w:val="16"/>
              </w:rPr>
              <w:t>mossambic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ozambique tilapi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ilapiae</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8E35C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rl8gSpy","properties":{"formattedCitation":"(Britz {\\i{}et al.}, 1985)","plainCitation":"(Britz et al., 1985)","noteIndex":0},"citationItems":[{"id":3296,"uris":["http://zotero.org/users/3615021/items/2QJ2IBQI"],"uri":["http://zotero.org/users/3615021/items/2QJ2IBQI"],"itemData":{"id":3296,"type":"article-journal","title":"Occurrence and distribution of Clinostomum tilapiae Ukoli, 1966 and Euclinostomum heterostomum (Rudolphi, 1809) metacercarial infections of freshwater fish in Venda and Lebowa, Southern Africa","container-title":"Journal of Fish Biology","page":"21–28","volume":"26","issue":"1","source":"Google Scholar","author":[{"family":"Britz","given":"J."},{"family":"Van As","given":"J. G."},{"family":"Saayman","given":"J. E."}],"issued":{"date-parts":[["198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Britz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8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Oreochromis </w:t>
            </w:r>
            <w:proofErr w:type="spellStart"/>
            <w:r w:rsidRPr="00C37088">
              <w:rPr>
                <w:rFonts w:ascii="Times New Roman" w:hAnsi="Times New Roman" w:cs="Times New Roman"/>
                <w:i/>
                <w:iCs/>
                <w:sz w:val="16"/>
                <w:szCs w:val="16"/>
              </w:rPr>
              <w:t>niloctic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le tilapi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gypt</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8E35C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ma3kQ6E","properties":{"formattedCitation":"(Marwan &amp; Mohammed, 2003)","plainCitation":"(Marwan &amp; Mohammed, 2003)","noteIndex":0},"citationItems":[{"id":3467,"uris":["http://zotero.org/users/3615021/items/BMMUJ9N9"],"uri":["http://zotero.org/users/3615021/items/BMMUJ9N9"],"itemData":{"id":3467,"type":"article-journal","title":"Scanning electron microscopy of Clinostomum metacercaria from Oreochromis niloticus from Assiut, Egypt","container-title":"Egyptian Journal of Biology","volume":"5","issue":"1","source":"Google Scholar","author":[{"family":"Marwan","given":"Aziza"},{"family":"Mohammed","given":"Torkia A."}],"issued":{"date-parts":[["2003"]]}}}],"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arwan &amp; Mohammed, 2003)</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Oreochromis </w:t>
            </w:r>
            <w:proofErr w:type="spellStart"/>
            <w:r w:rsidRPr="00C37088">
              <w:rPr>
                <w:rFonts w:ascii="Times New Roman" w:hAnsi="Times New Roman" w:cs="Times New Roman"/>
                <w:i/>
                <w:iCs/>
                <w:sz w:val="16"/>
                <w:szCs w:val="16"/>
              </w:rPr>
              <w:t>niloctic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le tilapi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thiopi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8E35C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wrVITk4","properties":{"formattedCitation":"(Yimer, 2000)","plainCitation":"(Yimer, 2000)","noteIndex":0},"citationItems":[{"id":3629,"uris":["http://zotero.org/users/3615021/items/P2IPC8J2"],"uri":["http://zotero.org/users/3615021/items/P2IPC8J2"],"itemData":{"id":3629,"type":"article-journal","title":"Preliminary survey of parasites and bacterial pathogens of fish at Lake Ziway","container-title":"SINET: Ethiopian Journal of Science","page":"25–33","volume":"23","issue":"1","source":"Google Scholar","author":[{"family":"Yimer","given":"Eshetu"}],"issued":{"date-parts":[["200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Yimer, 2000)</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Oreochromis </w:t>
            </w:r>
            <w:proofErr w:type="spellStart"/>
            <w:r w:rsidRPr="00C37088">
              <w:rPr>
                <w:rFonts w:ascii="Times New Roman" w:hAnsi="Times New Roman" w:cs="Times New Roman"/>
                <w:i/>
                <w:iCs/>
                <w:sz w:val="16"/>
                <w:szCs w:val="16"/>
              </w:rPr>
              <w:t>niloctic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le tilapi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thiopi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8E35C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OusQsex","properties":{"formattedCitation":"(Mohammed {\\i{}et al.}, 2015)","plainCitation":"(Mohammed et al., 2015)","noteIndex":0},"citationItems":[{"id":3525,"uris":["http://zotero.org/users/3615021/items/PUJ62TBI"],"uri":["http://zotero.org/users/3615021/items/PUJ62TBI"],"itemData":{"id":3525,"type":"article-journal","title":"A study of Clinostomum (trematode) and Contracaecum (nematode) parasites affecting Oreochromis niloticus in Small Abaya Lake, Silite Zone, Ethiopia.","container-title":"Journal of Aquaculture Research and Development","volume":"6","issue":"3","source":"Google Scholar","author":[{"family":"Mohammed","given":"Reshid"},{"family":"Marshet","given":"Adugna"},{"family":"Redda","given":"Yisehak Tsegaye"},{"family":"Nesibu","given":"Awol"},{"family":"Awot","given":"Teklu"}],"issued":{"date-parts":[["201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Mohammed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Oreochromis </w:t>
            </w:r>
            <w:proofErr w:type="spellStart"/>
            <w:r w:rsidRPr="00C37088">
              <w:rPr>
                <w:rFonts w:ascii="Times New Roman" w:hAnsi="Times New Roman" w:cs="Times New Roman"/>
                <w:i/>
                <w:iCs/>
                <w:sz w:val="16"/>
                <w:szCs w:val="16"/>
              </w:rPr>
              <w:t>niloctic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le tilapi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ilapiae</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ern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8E35C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GjrS5bw4","properties":{"formattedCitation":"(Ukoli, 1966)","plainCitation":"(Ukoli, 1966)","noteIndex":0},"citationItems":[{"id":2989,"uris":["http://zotero.org/users/3615021/items/74P96MP7"],"uri":["http://zotero.org/users/3615021/items/74P96MP7"],"itemData":{"id":2989,"type":"article-journal","title":"On the life history, growth and development from the metacercarial stage to adulthood, of Clinostomum tilapiae Ukoli, 1966","container-title":"Journal of Helminthology","page":"215–226","volume":"40","issue":"1-2","source":"Google Scholar","author":[{"family":"Ukoli","given":"F. M. A."}],"issued":{"date-parts":[["196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Ukoli, 1966)</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Oreochromis </w:t>
            </w:r>
            <w:proofErr w:type="spellStart"/>
            <w:r w:rsidRPr="00C37088">
              <w:rPr>
                <w:rFonts w:ascii="Times New Roman" w:hAnsi="Times New Roman" w:cs="Times New Roman"/>
                <w:i/>
                <w:iCs/>
                <w:sz w:val="16"/>
                <w:szCs w:val="16"/>
              </w:rPr>
              <w:t>niloctic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le tilapi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West Af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8E35C7"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ug0IWvO","properties":{"formattedCitation":"(Coulibaly {\\i{}et al.}, 1995)","plainCitation":"(Coulibaly et al., 1995)","noteIndex":0},"citationItems":[{"id":3313,"uris":["http://zotero.org/users/3615021/items/8AJB94MY"],"uri":["http://zotero.org/users/3615021/items/8AJB94MY"],"itemData":{"id":3313,"type":"article-journal","title":"Infestation of cichlids fish by larva of Clinostomum sp. in Kompienga lake, Burkina Faso: a threat for halieutic exploitation and public health","container-title":"Cahiers d'études et de recherches francophones/Santé","page":"189–193","volume":"5","issue":"3","source":"Google Scholar","shortTitle":"Infestation of cichlids fish by larva of Clinostomum sp. in Kompienga lake, Burkina Faso","author":[{"family":"Coulibaly","given":"Nessan Désiré"},{"family":"Salembéré","given":"Serge"},{"family":"Bessin","given":"René"}],"issued":{"date-parts":[["199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oulibaly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Oreochromis </w:t>
            </w:r>
            <w:proofErr w:type="spellStart"/>
            <w:r w:rsidRPr="00C37088">
              <w:rPr>
                <w:rFonts w:ascii="Times New Roman" w:hAnsi="Times New Roman" w:cs="Times New Roman"/>
                <w:i/>
                <w:iCs/>
                <w:sz w:val="16"/>
                <w:szCs w:val="16"/>
              </w:rPr>
              <w:t>niloctic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le tilapi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ilapiae</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173AC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g9W5Xj0","properties":{"formattedCitation":"(Echi {\\i{}et al.}, 2012)","plainCitation":"(Echi et al., 2012)","noteIndex":0},"citationItems":[{"id":3341,"uris":["http://zotero.org/users/3615021/items/M5VD6K49"],"uri":["http://zotero.org/users/3615021/items/M5VD6K49"],"itemData":{"id":3341,"type":"article-journal","title":"First Record of Co–infection of Three Clinostomatid Parasites in Cichlids (Osteichthyes: Cichlidae) in a Tropical Freshwater Lake","container-title":"Iranian Journal of Public Health","page":"86","volume":"41","issue":"7","source":"Google Scholar","shortTitle":"First Record of Co–infection of Three Clinostomatid Parasites in Cichlids (Osteichthyes","author":[{"family":"Echi","given":"P. C."},{"family":"Eyo","given":"J. E."},{"family":"Okafor","given":"F. C."},{"family":"Onyishi","given":"G. C."},{"family":"Ivoke","given":"N."}],"issued":{"date-parts":[["201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Ech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Oreochromis </w:t>
            </w:r>
            <w:proofErr w:type="spellStart"/>
            <w:r w:rsidRPr="00C37088">
              <w:rPr>
                <w:rFonts w:ascii="Times New Roman" w:hAnsi="Times New Roman" w:cs="Times New Roman"/>
                <w:i/>
                <w:iCs/>
                <w:sz w:val="16"/>
                <w:szCs w:val="16"/>
              </w:rPr>
              <w:t>niloctic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le tilapia</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ilapiae</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eny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173AC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GYYIChh","properties":{"formattedCitation":"(Ochieng {\\i{}et al.}, 2012)","plainCitation":"(Ochieng et al., 2012)","noteIndex":0},"citationItems":[{"id":3495,"uris":["http://zotero.org/users/3615021/items/VL54YEKR"],"uri":["http://zotero.org/users/3615021/items/VL54YEKR"],"itemData":{"id":3495,"type":"article-journal","title":"A study of Clinostomum affecting Oreochromis niloticus in small water bodies in EldoretKenya","container-title":"International Journal of Scientific and Engineering Research","page":"1–6","volume":"3","issue":"4","source":"Google Scholar","author":[{"family":"Ochieng","given":"V. O."},{"family":"Matolla","given":"G. K."},{"family":"Khyria","given":"S. K."}],"issued":{"date-parts":[["201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Ochie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Oreochromis </w:t>
            </w:r>
            <w:proofErr w:type="spellStart"/>
            <w:r w:rsidRPr="00C37088">
              <w:rPr>
                <w:rFonts w:ascii="Times New Roman" w:hAnsi="Times New Roman" w:cs="Times New Roman"/>
                <w:i/>
                <w:iCs/>
                <w:sz w:val="16"/>
                <w:szCs w:val="16"/>
              </w:rPr>
              <w:t>shiran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tilapia </w:t>
            </w:r>
            <w:proofErr w:type="spellStart"/>
            <w:r w:rsidRPr="00C37088">
              <w:rPr>
                <w:rFonts w:ascii="Times New Roman" w:hAnsi="Times New Roman" w:cs="Times New Roman"/>
                <w:sz w:val="16"/>
                <w:szCs w:val="16"/>
              </w:rPr>
              <w:t>shiranus</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nzani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173AC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sDCrbXf","properties":{"formattedCitation":"(Maguza-Tembo &amp; Mfitilodze, 2008)","plainCitation":"(Maguza-Tembo &amp; Mfitilodze, 2008)","noteIndex":0},"citationItems":[{"id":3456,"uris":["http://zotero.org/users/3615021/items/9XPFZQHL"],"uri":["http://zotero.org/users/3615021/items/9XPFZQHL"],"itemData":{"id":3456,"type":"article-journal","title":"Occurrence (incidence) of parasites in three fish species (Clarias gariepinus, Oreochromis shiranus and Happlochromis) from Bunda reservoir.","container-title":"Bunda Journal of Agriculture, Environmental Science and Technology","page":"3–7","volume":"3","issue":"2","source":"Google Scholar","author":[{"family":"Maguza-Tembo","given":"F."},{"family":"Mfitilodze","given":"M. W."}],"issued":{"date-parts":[["200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aguza-Tembo &amp; Mfitilodze, 200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Oreochromis </w:t>
            </w:r>
            <w:r w:rsidRPr="00C37088">
              <w:rPr>
                <w:rFonts w:ascii="Times New Roman" w:hAnsi="Times New Roman" w:cs="Times New Roman"/>
                <w:sz w:val="16"/>
                <w:szCs w:val="16"/>
              </w:rPr>
              <w:t>sp.</w:t>
            </w:r>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ng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A35EA4" w:rsidRPr="00C37088" w:rsidRDefault="00173AC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GHYJ7Xp","properties":{"formattedCitation":"(Kabunda &amp; Sommerville, 1984)","plainCitation":"(Kabunda &amp; Sommerville, 1984)","noteIndex":0},"citationItems":[{"id":3414,"uris":["http://zotero.org/users/3615021/items/6QYQVWPR"],"uri":["http://zotero.org/users/3615021/items/6QYQVWPR"],"itemData":{"id":3414,"type":"article-journal","title":"Parasitic worms causing the rejection of tilapia (Oreochromis species) in Zaire","container-title":"British Veterinary Journal","page":"263–268","volume":"140","issue":"3","source":"Google Scholar","author":[{"family":"Kabunda","given":"M. Y."},{"family":"Sommerville","given":"C."}],"issued":{"date-parts":[["198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Kabunda &amp; Sommerville, 198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arachom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nauensi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guar guapote</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sta 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173AC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miwIFvI","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erc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flavescen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merican yellow perc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173AC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HQ3oo0pz","properties":{"formattedCitation":"(Chandler, 1951)","plainCitation":"(Chandler, 1951)","noteIndex":0},"citationItems":[{"id":3305,"uris":["http://zotero.org/users/3615021/items/I6GHBFI9"],"uri":["http://zotero.org/users/3615021/items/I6GHBFI9"],"itemData":{"id":3305,"type":"article-journal","title":"Studies on metacercariae of Perca flavescens in Lake Itasca, Minnesota","container-title":"American Midland Naturalist","page":"711–721","source":"Google Scholar","author":[{"family":"Chandler","given":"Asa C."}],"issued":{"date-parts":[["195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Chandler, 195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erc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fluviatil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uropean perc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oland</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urope</w:t>
            </w:r>
          </w:p>
        </w:tc>
        <w:tc>
          <w:tcPr>
            <w:tcW w:w="1112" w:type="pct"/>
            <w:shd w:val="clear" w:color="auto" w:fill="auto"/>
            <w:noWrap/>
            <w:vAlign w:val="bottom"/>
            <w:hideMark/>
          </w:tcPr>
          <w:p w:rsidR="00A35EA4" w:rsidRPr="00C37088" w:rsidRDefault="00173AC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qyMqJSL","properties":{"formattedCitation":"(Grabda-Kazubska, 1974)","plainCitation":"(Grabda-Kazubska, 1974)","noteIndex":0},"citationItems":[{"id":3371,"uris":["http://zotero.org/users/3615021/items/NRRIG2DB"],"uri":["http://zotero.org/users/3615021/items/NRRIG2DB"],"itemData":{"id":3371,"type":"article-journal","title":"Clinostomum complanatum (Rudolphi, 1819) and Euclinostomum heterostomum (Rudolphi, 1809)(Trematoda, Clinostomatidae), their occurrence and possibility of acclimatization in artificially heated lakes in Poland.","container-title":"Acta Parasitologica Polonica","page":"285–293","volume":"22","issue":"22/34","source":"Google Scholar","author":[{"family":"Grabda-Kazubska","given":"Bożena"}],"issued":{"date-parts":[["197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Grabda-Kazubska, 1974)</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lecogloss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ltivel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ayu</w:t>
            </w:r>
            <w:proofErr w:type="spellEnd"/>
            <w:r w:rsidRPr="00C37088">
              <w:rPr>
                <w:rFonts w:ascii="Times New Roman" w:hAnsi="Times New Roman" w:cs="Times New Roman"/>
                <w:sz w:val="16"/>
                <w:szCs w:val="16"/>
              </w:rPr>
              <w:t xml:space="preserve"> </w:t>
            </w:r>
            <w:proofErr w:type="spellStart"/>
            <w:r w:rsidRPr="00C37088">
              <w:rPr>
                <w:rFonts w:ascii="Times New Roman" w:hAnsi="Times New Roman" w:cs="Times New Roman"/>
                <w:sz w:val="16"/>
                <w:szCs w:val="16"/>
              </w:rPr>
              <w:t>sweetfish</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173AC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gPXTukN","properties":{"formattedCitation":"(Lo {\\i{}et al.}, 1981)","plainCitation":"(Lo et al., 1981)","noteIndex":0},"citationItems":[{"id":3446,"uris":["http://zotero.org/users/3615021/items/FSHVHRJW"],"uri":["http://zotero.org/users/3615021/items/FSHVHRJW"],"itemData":{"id":3446,"type":"article-journal","title":"Studies of Clinostomum complanatum (RUD., 1819)","container-title":"Fish Pathology","page":"219–227","volume":"15","issue":"3-4","source":"Google Scholar","author":[{"family":"Lo","given":"Chu-Fang"},{"family":"HUBER","given":"Franz"},{"family":"Kou","given":"Guang-Hsiung"},{"family":"Lo","given":"Ching-Jen"}],"issued":{"date-parts":[["1981"]]}}}],"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L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81)</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lecogloss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ltivel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ayu</w:t>
            </w:r>
            <w:proofErr w:type="spellEnd"/>
            <w:r w:rsidRPr="00C37088">
              <w:rPr>
                <w:rFonts w:ascii="Times New Roman" w:hAnsi="Times New Roman" w:cs="Times New Roman"/>
                <w:sz w:val="16"/>
                <w:szCs w:val="16"/>
              </w:rPr>
              <w:t xml:space="preserve"> </w:t>
            </w:r>
            <w:proofErr w:type="spellStart"/>
            <w:r w:rsidRPr="00C37088">
              <w:rPr>
                <w:rFonts w:ascii="Times New Roman" w:hAnsi="Times New Roman" w:cs="Times New Roman"/>
                <w:sz w:val="16"/>
                <w:szCs w:val="16"/>
              </w:rPr>
              <w:t>sweetfish</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173AC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Ly2ePNN","properties":{"formattedCitation":"(Lo {\\i{}et al.}, 1987)","plainCitation":"(Lo et al., 1987)","noteIndex":0},"citationItems":[{"id":3449,"uris":["http://zotero.org/users/3615021/items/65FDJJ38"],"uri":["http://zotero.org/users/3615021/items/65FDJJ38"],"itemData":{"id":3449,"type":"article-journal","title":"The mechanism of the metacercarial excystment of Clinostomum complanatum (Rud. 1814)","container-title":"Fish Pathology","page":"227–235","volume":"22","issue":"4","source":"Google Scholar","author":[{"family":"Lo","given":"Chu-Fang"},{"family":"WANG","given":"Chung-Hsiung"},{"family":"OGAWA","given":"Kazuo"},{"family":"WAKABAYASHI","given":"Hisatsugu"}],"issued":{"date-parts":[["198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L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8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oecil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exicana</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hortfin molly</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173AC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5R3agxmm","properties":{"formattedCitation":"(Salgado-Maldonado {\\i{}et al.}, 2005)","plainCitation":"(Salgado-Maldonado et al., 2005)","noteIndex":0},"citationItems":[{"id":3539,"uris":["http://zotero.org/users/3615021/items/6EMTYCEW"],"uri":["http://zotero.org/users/3615021/items/6EMTYCEW"],"itemData":{"id":3539,"type":"article-journal","title":"Helminth parasites in freshwater fish from the Papaloapan river basin, Mexico","container-title":"Parasitology Research","page":"69–89","volume":"96","issue":"2","source":"Google Scholar","author":[{"family":"Salgado-Maldonado","given":"Guillermo"},{"family":"Aguilar-Aguilar","given":"Rogelio"},{"family":"Cabanas-Carranza","given":"Guillermina"},{"family":"Soto-Galera","given":"Eduardo"},{"family":"Mendoza-Palmero","given":"Carlos"}],"issued":{"date-parts":[["200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algado-Maldonad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omox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nigromaculat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lack crappie</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173AC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EefoUfT","properties":{"formattedCitation":"(Hazen &amp; Esch, 1978)","plainCitation":"(Hazen &amp; Esch, 1978)","noteIndex":0},"citationItems":[{"id":3390,"uris":["http://zotero.org/users/3615021/items/ENY25YTF"],"uri":["http://zotero.org/users/3615021/items/ENY25YTF"],"itemData":{"id":3390,"type":"article-journal","title":"Observations on the ecology of Clinostomum marginatum in largemouth bass (Micropterus salmoides)","container-title":"Journal of Fish Biology","page":"411–420","volume":"12","issue":"5","source":"Google Scholar","author":[{"family":"Hazen","given":"Terry C."},{"family":"Esch","given":"Gerald W."}],"issued":{"date-parts":[["197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Hazen &amp; Esch, 197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Potamotrygon </w:t>
            </w:r>
            <w:proofErr w:type="spellStart"/>
            <w:r w:rsidRPr="00C37088">
              <w:rPr>
                <w:rFonts w:ascii="Times New Roman" w:hAnsi="Times New Roman" w:cs="Times New Roman"/>
                <w:i/>
                <w:iCs/>
                <w:sz w:val="16"/>
                <w:szCs w:val="16"/>
              </w:rPr>
              <w:t>falkneri</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largespot</w:t>
            </w:r>
            <w:proofErr w:type="spellEnd"/>
            <w:r w:rsidRPr="00C37088">
              <w:rPr>
                <w:rFonts w:ascii="Times New Roman" w:hAnsi="Times New Roman" w:cs="Times New Roman"/>
                <w:sz w:val="16"/>
                <w:szCs w:val="16"/>
              </w:rPr>
              <w:t xml:space="preserve"> river stingray</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razil</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meric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wX0gWk1","properties":{"formattedCitation":"(Lacerda {\\i{}et al.}, 2008)","plainCitation":"(Lacerda et al., 2008)","noteIndex":0},"citationItems":[{"id":3436,"uris":["http://zotero.org/users/3615021/items/N2M74YN5"],"uri":["http://zotero.org/users/3615021/items/N2M74YN5"],"itemData":{"id":3436,"type":"article-journal","title":"Digenea, Nematoda, Cestoda, and Acanthocephala, parasites in Potamotrygonidae (Chondrichthyes) from the upper Paraná River floodplain, states of Paraná and Mato Grosso do Sul, Brazil","container-title":"Check list","page":"115–122","volume":"4","issue":"2","source":"Google Scholar","author":[{"family":"Lacerda","given":"Ana CF"},{"family":"Takemoto","given":"Ricardo M."},{"family":"Pavanelli","given":"Gilberto C."}],"issued":{"date-parts":[["200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Lacerd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8)</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rofundul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balsanus</w:t>
            </w:r>
            <w:proofErr w:type="spellEnd"/>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alsas killi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9yaRSAXk","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rofundulus</w:t>
            </w:r>
            <w:proofErr w:type="spellEnd"/>
            <w:r w:rsidRPr="00C37088">
              <w:rPr>
                <w:rFonts w:ascii="Times New Roman" w:hAnsi="Times New Roman" w:cs="Times New Roman"/>
                <w:i/>
                <w:iCs/>
                <w:sz w:val="16"/>
                <w:szCs w:val="16"/>
              </w:rPr>
              <w:t xml:space="preserve"> punct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oaxaca</w:t>
            </w:r>
            <w:proofErr w:type="spellEnd"/>
            <w:r w:rsidRPr="00C37088">
              <w:rPr>
                <w:rFonts w:ascii="Times New Roman" w:hAnsi="Times New Roman" w:cs="Times New Roman"/>
                <w:sz w:val="16"/>
                <w:szCs w:val="16"/>
              </w:rPr>
              <w:t xml:space="preserve"> killi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D8LpCu3","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rofundulus</w:t>
            </w:r>
            <w:proofErr w:type="spellEnd"/>
            <w:r w:rsidRPr="00C37088">
              <w:rPr>
                <w:rFonts w:ascii="Times New Roman" w:hAnsi="Times New Roman" w:cs="Times New Roman"/>
                <w:i/>
                <w:iCs/>
                <w:sz w:val="16"/>
                <w:szCs w:val="16"/>
              </w:rPr>
              <w:t xml:space="preserve"> punctatus</w:t>
            </w:r>
          </w:p>
        </w:tc>
        <w:tc>
          <w:tcPr>
            <w:tcW w:w="73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oaxaca</w:t>
            </w:r>
            <w:proofErr w:type="spellEnd"/>
            <w:r w:rsidRPr="00C37088">
              <w:rPr>
                <w:rFonts w:ascii="Times New Roman" w:hAnsi="Times New Roman" w:cs="Times New Roman"/>
                <w:sz w:val="16"/>
                <w:szCs w:val="16"/>
              </w:rPr>
              <w:t xml:space="preserve"> killi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N8SOehW","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seudogobio</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esocinu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2rJuVwT","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seudorasbora</w:t>
            </w:r>
            <w:proofErr w:type="spellEnd"/>
            <w:r w:rsidRPr="00C37088">
              <w:rPr>
                <w:rFonts w:ascii="Times New Roman" w:hAnsi="Times New Roman" w:cs="Times New Roman"/>
                <w:i/>
                <w:iCs/>
                <w:sz w:val="16"/>
                <w:szCs w:val="16"/>
              </w:rPr>
              <w:t xml:space="preserve"> parva</w:t>
            </w:r>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stone </w:t>
            </w:r>
            <w:proofErr w:type="spellStart"/>
            <w:r w:rsidRPr="00C37088">
              <w:rPr>
                <w:rFonts w:ascii="Times New Roman" w:hAnsi="Times New Roman" w:cs="Times New Roman"/>
                <w:sz w:val="16"/>
                <w:szCs w:val="16"/>
              </w:rPr>
              <w:t>moroko</w:t>
            </w:r>
            <w:proofErr w:type="spellEnd"/>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JLZsdX0","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seudorasbora</w:t>
            </w:r>
            <w:proofErr w:type="spellEnd"/>
            <w:r w:rsidRPr="00C37088">
              <w:rPr>
                <w:rFonts w:ascii="Times New Roman" w:hAnsi="Times New Roman" w:cs="Times New Roman"/>
                <w:i/>
                <w:iCs/>
                <w:sz w:val="16"/>
                <w:szCs w:val="16"/>
              </w:rPr>
              <w:t xml:space="preserve"> parva</w:t>
            </w:r>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stone </w:t>
            </w:r>
            <w:proofErr w:type="spellStart"/>
            <w:r w:rsidRPr="00C37088">
              <w:rPr>
                <w:rFonts w:ascii="Times New Roman" w:hAnsi="Times New Roman" w:cs="Times New Roman"/>
                <w:sz w:val="16"/>
                <w:szCs w:val="16"/>
              </w:rPr>
              <w:t>moroko</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Aohagi</w:t>
            </w:r>
            <w:proofErr w:type="spellEnd"/>
            <w:r w:rsidRPr="00C37088">
              <w:rPr>
                <w:rFonts w:ascii="Times New Roman" w:hAnsi="Times New Roman" w:cs="Times New Roman"/>
                <w:sz w:val="16"/>
                <w:szCs w:val="16"/>
              </w:rPr>
              <w:t xml:space="preserve"> </w:t>
            </w:r>
            <w:r w:rsidRPr="00C37088">
              <w:rPr>
                <w:rFonts w:ascii="Times New Roman" w:hAnsi="Times New Roman" w:cs="Times New Roman"/>
                <w:i/>
                <w:iCs/>
                <w:sz w:val="16"/>
                <w:szCs w:val="16"/>
              </w:rPr>
              <w:t>et al.</w:t>
            </w:r>
            <w:r w:rsidRPr="00C37088">
              <w:rPr>
                <w:rFonts w:ascii="Times New Roman" w:hAnsi="Times New Roman" w:cs="Times New Roman"/>
                <w:sz w:val="16"/>
                <w:szCs w:val="16"/>
              </w:rPr>
              <w:t xml:space="preserve"> 1992</w:t>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seudorasbora</w:t>
            </w:r>
            <w:proofErr w:type="spellEnd"/>
            <w:r w:rsidRPr="00C37088">
              <w:rPr>
                <w:rFonts w:ascii="Times New Roman" w:hAnsi="Times New Roman" w:cs="Times New Roman"/>
                <w:i/>
                <w:iCs/>
                <w:sz w:val="16"/>
                <w:szCs w:val="16"/>
              </w:rPr>
              <w:t xml:space="preserve"> parva</w:t>
            </w:r>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stone </w:t>
            </w:r>
            <w:proofErr w:type="spellStart"/>
            <w:r w:rsidRPr="00C37088">
              <w:rPr>
                <w:rFonts w:ascii="Times New Roman" w:hAnsi="Times New Roman" w:cs="Times New Roman"/>
                <w:sz w:val="16"/>
                <w:szCs w:val="16"/>
              </w:rPr>
              <w:t>moroko</w:t>
            </w:r>
            <w:proofErr w:type="spellEnd"/>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cf9iatA","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Pungtung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herzi</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oKI5MWGP","properties":{"formattedCitation":"(Sohn {\\i{}et al.}, 2015)","plainCitation":"(Sohn et al., 2015)","noteIndex":0},"citationItems":[{"id":3554,"uris":["http://zotero.org/users/3615021/items/7RNE7LZD"],"uri":["http://zotero.org/users/3615021/items/7RNE7LZD"],"itemData":{"id":3554,"type":"article-journal","title":"Trematode metacercariae in freshwater fish from water systems of Hantangang and Imjingang in Republic of Korea","container-title":"The Korean Journal of Parasitology","page":"289","volume":"53","issue":"3","source":"Google Scholar","author":[{"family":"Sohn","given":"Woon-Mok"},{"family":"Na","given":"Byoung-Kuk"},{"family":"Cho","given":"Shin-Hyeong"},{"family":"Lee","given":"Soon-Won"},{"family":"Choi","given":"Seung-Bong"},{"family":"Seok","given":"Won-Seok"}],"issued":{"date-parts":[["201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oh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asborin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formosae</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5XMkfkAq","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amd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uatemalens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le catfish</w:t>
            </w:r>
          </w:p>
        </w:tc>
        <w:tc>
          <w:tcPr>
            <w:tcW w:w="900" w:type="pct"/>
            <w:shd w:val="clear" w:color="auto" w:fill="auto"/>
            <w:noWrap/>
            <w:vAlign w:val="center"/>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hwhf69N","properties":{"formattedCitation":"(Salgado-Maldonado {\\i{}et al.}, 2005)","plainCitation":"(Salgado-Maldonado et al., 2005)","noteIndex":0},"citationItems":[{"id":3539,"uris":["http://zotero.org/users/3615021/items/6EMTYCEW"],"uri":["http://zotero.org/users/3615021/items/6EMTYCEW"],"itemData":{"id":3539,"type":"article-journal","title":"Helminth parasites in freshwater fish from the Papaloapan river basin, Mexico","container-title":"Parasitology Research","page":"69–89","volume":"96","issue":"2","source":"Google Scholar","author":[{"family":"Salgado-Maldonado","given":"Guillermo"},{"family":"Aguilar-Aguilar","given":"Rogelio"},{"family":"Cabanas-Carranza","given":"Guillermina"},{"family":"Soto-Galera","given":"Eduardo"},{"family":"Mendoza-Palmero","given":"Carlos"}],"issued":{"date-parts":[["200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algado-Maldonado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5)</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amd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uatemalens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le cat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ffS915h","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amd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uatemalens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le cat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lo66Tvsg","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amd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uatemalens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le cat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aXL1Xme","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A35EA4" w:rsidRPr="00C37088" w:rsidTr="00B8769F">
        <w:trPr>
          <w:trHeight w:val="315"/>
        </w:trPr>
        <w:tc>
          <w:tcPr>
            <w:tcW w:w="382"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amd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uatemalensis</w:t>
            </w:r>
            <w:proofErr w:type="spellEnd"/>
          </w:p>
        </w:tc>
        <w:tc>
          <w:tcPr>
            <w:tcW w:w="732" w:type="pct"/>
            <w:shd w:val="clear" w:color="auto" w:fill="auto"/>
            <w:noWrap/>
            <w:vAlign w:val="center"/>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ale catfish</w:t>
            </w:r>
          </w:p>
        </w:tc>
        <w:tc>
          <w:tcPr>
            <w:tcW w:w="900" w:type="pct"/>
            <w:shd w:val="clear" w:color="auto" w:fill="auto"/>
            <w:noWrap/>
            <w:vAlign w:val="bottom"/>
            <w:hideMark/>
          </w:tcPr>
          <w:p w:rsidR="00A35EA4" w:rsidRPr="00C37088" w:rsidRDefault="00A35EA4"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A35EA4" w:rsidRPr="00C37088" w:rsidRDefault="00A35EA4"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A35EA4"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1hZWWr7","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bottom"/>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amd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rogersi</w:t>
            </w:r>
            <w:proofErr w:type="spellEnd"/>
          </w:p>
        </w:tc>
        <w:tc>
          <w:tcPr>
            <w:tcW w:w="732" w:type="pct"/>
            <w:shd w:val="clear" w:color="auto" w:fill="auto"/>
            <w:noWrap/>
            <w:vAlign w:val="bottom"/>
          </w:tcPr>
          <w:p w:rsidR="00C32816" w:rsidRPr="00C37088" w:rsidRDefault="00C32816"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filespine</w:t>
            </w:r>
            <w:proofErr w:type="spellEnd"/>
            <w:r w:rsidRPr="00C37088">
              <w:rPr>
                <w:rFonts w:ascii="Times New Roman" w:hAnsi="Times New Roman" w:cs="Times New Roman"/>
                <w:sz w:val="16"/>
                <w:szCs w:val="16"/>
              </w:rPr>
              <w:t xml:space="preserve"> </w:t>
            </w:r>
            <w:proofErr w:type="spellStart"/>
            <w:r w:rsidRPr="00C37088">
              <w:rPr>
                <w:rFonts w:ascii="Times New Roman" w:hAnsi="Times New Roman" w:cs="Times New Roman"/>
                <w:sz w:val="16"/>
                <w:szCs w:val="16"/>
              </w:rPr>
              <w:t>chulin</w:t>
            </w:r>
            <w:proofErr w:type="spellEnd"/>
          </w:p>
        </w:tc>
        <w:tc>
          <w:tcPr>
            <w:tcW w:w="900" w:type="pct"/>
            <w:shd w:val="clear" w:color="auto" w:fill="auto"/>
            <w:noWrap/>
            <w:vAlign w:val="bottom"/>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sta Rica</w:t>
            </w:r>
          </w:p>
        </w:tc>
        <w:tc>
          <w:tcPr>
            <w:tcW w:w="381" w:type="pct"/>
            <w:shd w:val="clear" w:color="auto" w:fill="auto"/>
            <w:noWrap/>
            <w:vAlign w:val="bottom"/>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6hCwN4I","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amd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rogersi</w:t>
            </w:r>
            <w:proofErr w:type="spellEnd"/>
          </w:p>
        </w:tc>
        <w:tc>
          <w:tcPr>
            <w:tcW w:w="73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filespine</w:t>
            </w:r>
            <w:proofErr w:type="spellEnd"/>
            <w:r w:rsidRPr="00C37088">
              <w:rPr>
                <w:rFonts w:ascii="Times New Roman" w:hAnsi="Times New Roman" w:cs="Times New Roman"/>
                <w:sz w:val="16"/>
                <w:szCs w:val="16"/>
              </w:rPr>
              <w:t xml:space="preserve"> </w:t>
            </w:r>
            <w:proofErr w:type="spellStart"/>
            <w:r w:rsidRPr="00C37088">
              <w:rPr>
                <w:rFonts w:ascii="Times New Roman" w:hAnsi="Times New Roman" w:cs="Times New Roman"/>
                <w:sz w:val="16"/>
                <w:szCs w:val="16"/>
              </w:rPr>
              <w:t>chulin</w:t>
            </w:r>
            <w:proofErr w:type="spellEnd"/>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sta Rica</w:t>
            </w:r>
          </w:p>
        </w:tc>
        <w:tc>
          <w:tcPr>
            <w:tcW w:w="381"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0ZUz4Ln7","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amdia</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3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Honduras</w:t>
            </w:r>
          </w:p>
        </w:tc>
        <w:tc>
          <w:tcPr>
            <w:tcW w:w="381"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drjaP0S","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inogobi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andidianus</w:t>
            </w:r>
            <w:proofErr w:type="spellEnd"/>
          </w:p>
        </w:tc>
        <w:tc>
          <w:tcPr>
            <w:tcW w:w="732"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sz w:val="16"/>
                <w:szCs w:val="16"/>
              </w:rPr>
              <w:t>candidus</w:t>
            </w:r>
            <w:proofErr w:type="spellEnd"/>
            <w:r w:rsidRPr="00C37088">
              <w:rPr>
                <w:rFonts w:ascii="Times New Roman" w:hAnsi="Times New Roman" w:cs="Times New Roman"/>
                <w:sz w:val="16"/>
                <w:szCs w:val="16"/>
              </w:rPr>
              <w:t xml:space="preserve"> goby</w:t>
            </w:r>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PwDgvK4","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ode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anceolatus</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s80YyVc6","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ode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lanceolatus</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p>
        </w:tc>
        <w:tc>
          <w:tcPr>
            <w:tcW w:w="90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5wl7qSZ","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ode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ocellatus</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r w:rsidRPr="00C37088">
              <w:rPr>
                <w:rFonts w:ascii="Times New Roman" w:hAnsi="Times New Roman" w:cs="Times New Roman"/>
                <w:sz w:val="16"/>
                <w:szCs w:val="16"/>
              </w:rPr>
              <w:t>rosy bitterling</w:t>
            </w:r>
          </w:p>
        </w:tc>
        <w:tc>
          <w:tcPr>
            <w:tcW w:w="90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6rMfd2n","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ode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ocellatus</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osy bitterling</w:t>
            </w:r>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wzFEEZjM","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hode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uyekii</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Qvm0udaD","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Rutil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rutilus</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oach</w:t>
            </w:r>
          </w:p>
        </w:tc>
        <w:tc>
          <w:tcPr>
            <w:tcW w:w="90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Poland</w:t>
            </w:r>
          </w:p>
        </w:tc>
        <w:tc>
          <w:tcPr>
            <w:tcW w:w="381"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urope</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6FZtFpL","properties":{"formattedCitation":"(Grabda-Kazubska, 1974)","plainCitation":"(Grabda-Kazubska, 1974)","noteIndex":0},"citationItems":[{"id":3371,"uris":["http://zotero.org/users/3615021/items/NRRIG2DB"],"uri":["http://zotero.org/users/3615021/items/NRRIG2DB"],"itemData":{"id":3371,"type":"article-journal","title":"Clinostomum complanatum (Rudolphi, 1819) and Euclinostomum heterostomum (Rudolphi, 1809)(Trematoda, Clinostomatidae), their occurrence and possibility of acclimatization in artificially heated lakes in Poland.","container-title":"Acta Parasitologica Polonica","page":"285–293","volume":"22","issue":"22/34","source":"Google Scholar","author":[{"family":"Grabda-Kazubska","given":"Bożena"}],"issued":{"date-parts":[["197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Grabda-Kazubska, 1974)</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alangichthy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icrodon</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ese icefish</w:t>
            </w:r>
          </w:p>
        </w:tc>
        <w:tc>
          <w:tcPr>
            <w:tcW w:w="90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WvPMJCz","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Salmo </w:t>
            </w:r>
            <w:proofErr w:type="spellStart"/>
            <w:r w:rsidRPr="00C37088">
              <w:rPr>
                <w:rFonts w:ascii="Times New Roman" w:hAnsi="Times New Roman" w:cs="Times New Roman"/>
                <w:i/>
                <w:iCs/>
                <w:sz w:val="16"/>
                <w:szCs w:val="16"/>
              </w:rPr>
              <w:t>clarki</w:t>
            </w:r>
            <w:proofErr w:type="spellEnd"/>
          </w:p>
        </w:tc>
        <w:tc>
          <w:tcPr>
            <w:tcW w:w="73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utthroat trout</w:t>
            </w:r>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uyxsR1c","properties":{"formattedCitation":"(Uzmann &amp; Douglas, 1966)","plainCitation":"(Uzmann &amp; Douglas, 1966)","noteIndex":0},"citationItems":[{"id":3043,"uris":["http://zotero.org/users/3615021/items/FHCD8WGE"],"uri":["http://zotero.org/users/3615021/items/FHCD8WGE"],"itemData":{"id":3043,"type":"article-journal","title":"Clinostomum marginatum in steelhead trout (Salmo gairdneri) and cutthroat trout (Salmo clarki) in a western Washington lake","container-title":"Transactions of the American Fisheries Society","page":"35–38","volume":"95","issue":"1","source":"Google Scholar","author":[{"family":"Uzmann","given":"Joseph R."},{"family":"Douglas","given":"John"}],"issued":{"date-parts":[["196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Uzmann &amp; Douglas, 1966)</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Salmo </w:t>
            </w:r>
            <w:proofErr w:type="spellStart"/>
            <w:r w:rsidRPr="00C37088">
              <w:rPr>
                <w:rFonts w:ascii="Times New Roman" w:hAnsi="Times New Roman" w:cs="Times New Roman"/>
                <w:i/>
                <w:iCs/>
                <w:sz w:val="16"/>
                <w:szCs w:val="16"/>
              </w:rPr>
              <w:t>gairdneri</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ainbow trout</w:t>
            </w:r>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nada</w:t>
            </w:r>
          </w:p>
        </w:tc>
        <w:tc>
          <w:tcPr>
            <w:tcW w:w="381"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CZGpuPIE","properties":{"formattedCitation":"(Szalai &amp; Dick, 1988)","plainCitation":"(Szalai &amp; Dick, 1988)","noteIndex":0},"citationItems":[{"id":2899,"uris":["http://zotero.org/users/3615021/items/VSDKSLJ2"],"uri":["http://zotero.org/users/3615021/items/VSDKSLJ2"],"itemData":{"id":2899,"type":"article-journal","title":"Helminths of stocked rainbow trout (Salmo gairdneri) with special reference to Clinostomum complanatum","container-title":"Journal of Wildlife Diseases","page":"456–460","volume":"24","issue":"3","source":"Google Scholar","author":[{"family":"Szalai","given":"Alexander J."},{"family":"Dick","given":"Terry A."}],"issued":{"date-parts":[["198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Szalai &amp; Dick, 1988)</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Salmo </w:t>
            </w:r>
            <w:proofErr w:type="spellStart"/>
            <w:r w:rsidRPr="00C37088">
              <w:rPr>
                <w:rFonts w:ascii="Times New Roman" w:hAnsi="Times New Roman" w:cs="Times New Roman"/>
                <w:i/>
                <w:iCs/>
                <w:sz w:val="16"/>
                <w:szCs w:val="16"/>
              </w:rPr>
              <w:t>gairdneri</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ainbow trout</w:t>
            </w:r>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marginatum</w:t>
            </w:r>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L8b3i2EI","properties":{"formattedCitation":"(Uzmann &amp; Douglas, 1966)","plainCitation":"(Uzmann &amp; Douglas, 1966)","noteIndex":0},"citationItems":[{"id":3043,"uris":["http://zotero.org/users/3615021/items/FHCD8WGE"],"uri":["http://zotero.org/users/3615021/items/FHCD8WGE"],"itemData":{"id":3043,"type":"article-journal","title":"Clinostomum marginatum in steelhead trout (Salmo gairdneri) and cutthroat trout (Salmo clarki) in a western Washington lake","container-title":"Transactions of the American Fisheries Society","page":"35–38","volume":"95","issue":"1","source":"Google Scholar","author":[{"family":"Uzmann","given":"Joseph R."},{"family":"Douglas","given":"John"}],"issued":{"date-parts":[["196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Uzmann &amp; Douglas, 1966)</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arotherodon</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alilaeus</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ango tilapia</w:t>
            </w:r>
          </w:p>
        </w:tc>
        <w:tc>
          <w:tcPr>
            <w:tcW w:w="90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utaneium</w:t>
            </w:r>
            <w:proofErr w:type="spellEnd"/>
          </w:p>
        </w:tc>
        <w:tc>
          <w:tcPr>
            <w:tcW w:w="723"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West Africa</w:t>
            </w:r>
          </w:p>
        </w:tc>
        <w:tc>
          <w:tcPr>
            <w:tcW w:w="381"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a14nwfqC","properties":{"formattedCitation":"(Coulibaly {\\i{}et al.}, 1995)","plainCitation":"(Coulibaly et al., 1995)","noteIndex":0},"citationItems":[{"id":3313,"uris":["http://zotero.org/users/3615021/items/8AJB94MY"],"uri":["http://zotero.org/users/3615021/items/8AJB94MY"],"itemData":{"id":3313,"type":"article-journal","title":"Infestation of cichlids fish by larva of Clinostomum sp. in Kompienga lake, Burkina Faso: a threat for halieutic exploitation and public health","container-title":"Cahiers d'études et de recherches francophones/Santé","page":"189–193","volume":"5","issue":"3","source":"Google Scholar","shortTitle":"Infestation of cichlids fish by larva of Clinostomum sp. in Kompienga lake, Burkina Faso","author":[{"family":"Coulibaly","given":"Nessan Désiré"},{"family":"Salembéré","given":"Serge"},{"family":"Bessin","given":"René"}],"issued":{"date-parts":[["1995"]]}}}],"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oulibaly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5)</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arotherodon</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alilaeus</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ango tilapia</w:t>
            </w:r>
          </w:p>
        </w:tc>
        <w:tc>
          <w:tcPr>
            <w:tcW w:w="90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ilapiae</w:t>
            </w:r>
            <w:proofErr w:type="spellEnd"/>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ern Africa</w:t>
            </w:r>
          </w:p>
        </w:tc>
        <w:tc>
          <w:tcPr>
            <w:tcW w:w="381"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BbzeCjn","properties":{"formattedCitation":"(Ukoli, 1966)","plainCitation":"(Ukoli, 1966)","noteIndex":0},"citationItems":[{"id":2989,"uris":["http://zotero.org/users/3615021/items/74P96MP7"],"uri":["http://zotero.org/users/3615021/items/74P96MP7"],"itemData":{"id":2989,"type":"article-journal","title":"On the life history, growth and development from the metacercarial stage to adulthood, of Clinostomum tilapiae Ukoli, 1966","container-title":"Journal of Helminthology","page":"215–226","volume":"40","issue":"1-2","source":"Google Scholar","author":[{"family":"Ukoli","given":"F. M. A."}],"issued":{"date-parts":[["196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Ukoli, 1966)</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emotil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tromaculatus</w:t>
            </w:r>
            <w:proofErr w:type="spellEnd"/>
          </w:p>
        </w:tc>
        <w:tc>
          <w:tcPr>
            <w:tcW w:w="73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reek chub</w:t>
            </w:r>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anada</w:t>
            </w:r>
          </w:p>
        </w:tc>
        <w:tc>
          <w:tcPr>
            <w:tcW w:w="381"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l1yqDa3","properties":{"formattedCitation":"(Penczak {\\i{}et al.}, 1984)","plainCitation":"(Penczak et al., 1984)","noteIndex":0},"citationItems":[{"id":3517,"uris":["http://zotero.org/users/3615021/items/9DP72VK8"],"uri":["http://zotero.org/users/3615021/items/9DP72VK8"],"itemData":{"id":3517,"type":"article-journal","title":"The effect of an impoundment on the upstream and downstream fish taxocenes (Speed River, Ontario, Canada)","container-title":"Archiv fur Hydrobiologie","page":"200–207","volume":"99","issue":"2","source":"Google Scholar","author":[{"family":"Penczak","given":"TADEUSZ"},{"family":"Mahon","given":"R."},{"family":"Balon","given":"EUGENE K."}],"issued":{"date-parts":[["198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enczak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84)</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inibram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crops</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km7cX1d","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qalid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gracil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jimae</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It24vub","properties":{"formattedCitation":"(Aohagi {\\i{}et al.}, 1992)","plainCitation":"(Aohagi et al., 1992)","noteIndex":0},"citationItems":[{"id":3260,"uris":["http://zotero.org/users/3615021/items/4ZWGGIVT"],"uri":["http://zotero.org/users/3615021/items/4ZWGGIVT"],"itemData":{"id":3260,"type":"article-journal","title":"Clinostomum complanatum (Trematoda: Clinostomatidae) in five new fish hosts in Japan","container-title":"Journal of Wildlife Diseases","page":"467–469","volume":"28","issue":"3","source":"Google Scholar","shortTitle":"Clinostomum complanatum (Trematoda","author":[{"family":"Aohagi","given":"Y."},{"family":"Shibahara","given":"T."},{"family":"Machida","given":"N."},{"family":"Yamaga","given":"Y."},{"family":"Kagota","given":"K."}],"issued":{"date-parts":[["199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ohagi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1992)</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qualidus</w:t>
            </w:r>
            <w:proofErr w:type="spellEnd"/>
            <w:r w:rsidRPr="00C37088">
              <w:rPr>
                <w:rFonts w:ascii="Times New Roman" w:hAnsi="Times New Roman" w:cs="Times New Roman"/>
                <w:i/>
                <w:iCs/>
                <w:sz w:val="16"/>
                <w:szCs w:val="16"/>
              </w:rPr>
              <w:t xml:space="preserve"> japonicus </w:t>
            </w:r>
            <w:proofErr w:type="spellStart"/>
            <w:r w:rsidRPr="00C37088">
              <w:rPr>
                <w:rFonts w:ascii="Times New Roman" w:hAnsi="Times New Roman" w:cs="Times New Roman"/>
                <w:i/>
                <w:iCs/>
                <w:sz w:val="16"/>
                <w:szCs w:val="16"/>
              </w:rPr>
              <w:t>coreanus</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w:t>
            </w:r>
          </w:p>
        </w:tc>
        <w:tc>
          <w:tcPr>
            <w:tcW w:w="381"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C32816" w:rsidRPr="00C37088" w:rsidRDefault="00B876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53bXZ8DZ","properties":{"formattedCitation":"(Sohn, 2009)","plainCitation":"(Sohn, 2009)","noteIndex":0},"citationItems":[{"id":3551,"uris":["http://zotero.org/users/3615021/items/WWUDZKPT"],"uri":["http://zotero.org/users/3615021/items/WWUDZKPT"],"itemData":{"id":3551,"type":"article-journal","title":"Fish-borne zoonotic trematode metacercariae in the Republic of Korea","container-title":"The Korean Journal of Parasitology","page":"S103","volume":"47","issue":"Suppl","source":"Google Scholar","author":[{"family":"Sohn","given":"Woon-Mok"}],"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Sohn, 2009)</w:t>
            </w:r>
            <w:r>
              <w:rPr>
                <w:rFonts w:ascii="Times New Roman" w:hAnsi="Times New Roman" w:cs="Times New Roman"/>
                <w:sz w:val="16"/>
                <w:szCs w:val="16"/>
              </w:rPr>
              <w:fldChar w:fldCharType="end"/>
            </w:r>
          </w:p>
        </w:tc>
      </w:tr>
      <w:tr w:rsidR="00C32816" w:rsidRPr="00C37088" w:rsidTr="00B8769F">
        <w:trPr>
          <w:trHeight w:val="315"/>
        </w:trPr>
        <w:tc>
          <w:tcPr>
            <w:tcW w:w="38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quali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ephalus</w:t>
            </w:r>
            <w:proofErr w:type="spellEnd"/>
          </w:p>
        </w:tc>
        <w:tc>
          <w:tcPr>
            <w:tcW w:w="732" w:type="pct"/>
            <w:shd w:val="clear" w:color="auto" w:fill="auto"/>
            <w:noWrap/>
            <w:vAlign w:val="center"/>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hub</w:t>
            </w:r>
          </w:p>
        </w:tc>
        <w:tc>
          <w:tcPr>
            <w:tcW w:w="900" w:type="pct"/>
            <w:shd w:val="clear" w:color="auto" w:fill="auto"/>
            <w:noWrap/>
            <w:vAlign w:val="center"/>
            <w:hideMark/>
          </w:tcPr>
          <w:p w:rsidR="00C32816" w:rsidRPr="00C37088" w:rsidRDefault="00C32816"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urkey</w:t>
            </w:r>
          </w:p>
        </w:tc>
        <w:tc>
          <w:tcPr>
            <w:tcW w:w="381" w:type="pct"/>
            <w:shd w:val="clear" w:color="auto" w:fill="auto"/>
            <w:noWrap/>
            <w:vAlign w:val="bottom"/>
            <w:hideMark/>
          </w:tcPr>
          <w:p w:rsidR="00C32816" w:rsidRPr="00C37088" w:rsidRDefault="00C32816"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C32816" w:rsidRPr="00C37088" w:rsidRDefault="00B876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56BD1rhm","properties":{"formattedCitation":"(Simsek {\\i{}et al.}, 2018)","plainCitation":"(Simsek et al., 2018)","noteIndex":0},"citationItems":[{"id":3533,"uris":["http://zotero.org/users/3615021/items/QPE8JRIP"],"uri":["http://zotero.org/users/3615021/items/QPE8JRIP"],"itemData":{"id":3533,"type":"article-journal","title":"Occurrence and molecular characterization of Clinostomum complanatum (Trematoda: Clinostomidae) in freshwater fishes caught from Turkey","container-title":"Parasitology Research","page":"1–8","source":"Google Scholar","shortTitle":"Occurrence and molecular characterization of Clinostomum complanatum (Trematoda","author":[{"family":"Simsek","given":"Emrah"},{"family":"Yildirim","given":"Alparslan"},{"family":"Yilmaz","given":"Erdal"},{"family":"Inci","given":"Abdullah"},{"family":"Duzlu","given":"Onder"},{"family":"Onder","given":"Zuhal"},{"family":"Ciloglu","given":"Arif"},{"family":"Yetismis","given":"Gamze"},{"family":"Pekmezci","given":"Gokmen Zafer"}],"issued":{"date-parts":[["2018"]]}}}],"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Simsek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8)</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ynbranch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rmoratus</w:t>
            </w:r>
            <w:proofErr w:type="spellEnd"/>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 xml:space="preserve">marbled </w:t>
            </w:r>
            <w:proofErr w:type="spellStart"/>
            <w:r w:rsidRPr="00C37088">
              <w:rPr>
                <w:rFonts w:ascii="Times New Roman" w:hAnsi="Times New Roman" w:cs="Times New Roman"/>
                <w:sz w:val="16"/>
                <w:szCs w:val="16"/>
              </w:rPr>
              <w:t>swalmp</w:t>
            </w:r>
            <w:proofErr w:type="spellEnd"/>
            <w:r w:rsidRPr="00C37088">
              <w:rPr>
                <w:rFonts w:ascii="Times New Roman" w:hAnsi="Times New Roman" w:cs="Times New Roman"/>
                <w:sz w:val="16"/>
                <w:szCs w:val="16"/>
              </w:rPr>
              <w:t xml:space="preserve"> eel</w:t>
            </w:r>
          </w:p>
        </w:tc>
        <w:tc>
          <w:tcPr>
            <w:tcW w:w="900" w:type="pct"/>
            <w:shd w:val="clear" w:color="auto" w:fill="auto"/>
            <w:noWrap/>
            <w:vAlign w:val="center"/>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detruncatum</w:t>
            </w:r>
            <w:proofErr w:type="spellEnd"/>
          </w:p>
        </w:tc>
        <w:tc>
          <w:tcPr>
            <w:tcW w:w="723"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razil</w:t>
            </w:r>
          </w:p>
        </w:tc>
        <w:tc>
          <w:tcPr>
            <w:tcW w:w="381"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outh America</w:t>
            </w:r>
          </w:p>
        </w:tc>
        <w:tc>
          <w:tcPr>
            <w:tcW w:w="111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of7SqAC","properties":{"formattedCitation":"(Acosta {\\i{}et al.}, 2016)","plainCitation":"(Acosta et al., 2016)","noteIndex":0},"citationItems":[{"id":2241,"uris":["http://zotero.org/users/3615021/items/2C2FCAQ2"],"uri":["http://zotero.org/users/3615021/items/2C2FCAQ2"],"itemData":{"id":2241,"type":"article-journal","title":"Morphological and molecular characterization of Clinostomum detruncatum (Trematoda: Clinostomidae) metacercariae infecting Synbranchus marmoratus","container-title":"Journal of Parasitology","page":"151–156","volume":"102","issue":"1","source":"Google Scholar","shortTitle":"Morphological and molecular characterization of Clinostomum detruncatum (Trematoda","author":[{"family":"Acosta","given":"Aline Angelina"},{"family":"Caffara","given":"Monica"},{"family":"Fioravanti","given":"Maria Letizia"},{"family":"Utsunomia","given":"Ricardo"},{"family":"Zago","given":"Aline Cristina"},{"family":"Franceschini","given":"Lidiane"},{"family":"Silva","given":"Reinaldo José","non-dropping-particle":"da"}],"issued":{"date-parts":[["201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cost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6)</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ynodont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batensoda</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Uupsidedow</w:t>
            </w:r>
            <w:proofErr w:type="spellEnd"/>
            <w:r w:rsidRPr="00C37088">
              <w:rPr>
                <w:rFonts w:ascii="Times New Roman" w:hAnsi="Times New Roman" w:cs="Times New Roman"/>
                <w:sz w:val="16"/>
                <w:szCs w:val="16"/>
              </w:rPr>
              <w:t xml:space="preserve"> catfish</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ilapiae</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QMAVqUq","properties":{"formattedCitation":"(Caffara {\\i{}et al.}, 2017)","plainCitation":"(Caffara et al., 2017)","noteIndex":0},"citationItems":[{"id":3641,"uris":["http://zotero.org/users/3615021/items/DRF8MMFU"],"uri":["http://zotero.org/users/3615021/items/DRF8MMFU"],"itemData":{"id":3641,"type":"article-journal","title":"A morphological and molecular study of Clinostomid metacercariae from African fish with a redescription of Clinostomum tilapiae","container-title":"Parasitology","page":"1519–1529","volume":"144","issue":"11","source":"Google Scholar","author":[{"family":"Caffara","given":"Monica"},{"family":"Locke","given":"Sean A."},{"family":"Echi","given":"Paul C."},{"family":"Halajian","given":"Ali"},{"family":"Benini","given":"Deborah"},{"family":"Luus-Powell","given":"Wilmien J."},{"family":"Tavakol","given":"Sareh"},{"family":"Fioravanti","given":"Maria L."}],"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Caffara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ynodont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eupterus</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featherfin</w:t>
            </w:r>
            <w:proofErr w:type="spellEnd"/>
            <w:r w:rsidRPr="00C37088">
              <w:rPr>
                <w:rFonts w:ascii="Times New Roman" w:hAnsi="Times New Roman" w:cs="Times New Roman"/>
                <w:sz w:val="16"/>
                <w:szCs w:val="16"/>
              </w:rPr>
              <w:t xml:space="preserve"> squeaker</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9i7M9D8","properties":{"formattedCitation":"(Okaka &amp; Akhigbe, 1999)","plainCitation":"(Okaka &amp; Akhigbe, 1999)","noteIndex":0},"citationItems":[{"id":3499,"uris":["http://zotero.org/users/3615021/items/UPDRA6YK"],"uri":["http://zotero.org/users/3615021/items/UPDRA6YK"],"itemData":{"id":3499,"type":"article-journal","title":"Helminth parasites of some tropical freshwater fish from Osse River in Benin, southern Nigeria","container-title":"Tropical Freshwater Biology","page":"41–48","volume":"8","issue":"1","source":"Google Scholar","author":[{"family":"Okaka","given":"C. E."},{"family":"Akhigbe","given":"J. E."}],"issued":{"date-parts":[["199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Okaka &amp; Akhigbe, 1999)</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ynodont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nigrita</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alse upside down catfish</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mJhctYDW","properties":{"formattedCitation":"(Dougnon {\\i{}et al.}, 2012)","plainCitation":"(Dougnon et al., 2012)","noteIndex":0},"citationItems":[{"id":3339,"uris":["http://zotero.org/users/3615021/items/XEZAP7YX"],"uri":["http://zotero.org/users/3615021/items/XEZAP7YX"],"itemData":{"id":3339,"type":"article-journal","title":"Cutaneous and gastrointestinal helminth parasites of the fish Synodontis schall and Synodontis nigrita (Siluriformes: Mochokidae) from the lower Ouémé Valley in South Benin","container-title":"Research Journal of Biological Sciences","page":"320–326","volume":"7","issue":"8","source":"Google Scholar","shortTitle":"Cutaneous and gastrointestinal helminth parasites of the fish Synodontis schall and Synodontis nigrita (Siluriformes","author":[{"family":"Dougnon","given":"Jacques"},{"family":"Montchowui","given":"Elie"},{"family":"Daga","given":"Florian Dadjo"},{"family":"Houessionon","given":"Jédirfort"},{"family":"Laléyé","given":"Philippe"},{"family":"Sakiti","given":"Nestor"}],"issued":{"date-parts":[["201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Dougno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2)</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Synodont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schall</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wahrindi</w:t>
            </w:r>
            <w:proofErr w:type="spellEnd"/>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K0tDcXu","properties":{"formattedCitation":"(Dougnon {\\i{}et al.}, 2012)","plainCitation":"(Dougnon et al., 2012)","noteIndex":0},"citationItems":[{"id":3339,"uris":["http://zotero.org/users/3615021/items/XEZAP7YX"],"uri":["http://zotero.org/users/3615021/items/XEZAP7YX"],"itemData":{"id":3339,"type":"article-journal","title":"Cutaneous and gastrointestinal helminth parasites of the fish Synodontis schall and Synodontis nigrita (Siluriformes: Mochokidae) from the lower Ouémé Valley in South Benin","container-title":"Research Journal of Biological Sciences","page":"320–326","volume":"7","issue":"8","source":"Google Scholar","shortTitle":"Cutaneous and gastrointestinal helminth parasites of the fish Synodontis schall and Synodontis nigrita (Siluriformes","author":[{"family":"Dougnon","given":"Jacques"},{"family":"Montchowui","given":"Elie"},{"family":"Daga","given":"Florian Dadjo"},{"family":"Houessionon","given":"Jédirfort"},{"family":"Laléyé","given":"Philippe"},{"family":"Sakiti","given":"Nestor"}],"issued":{"date-parts":[["2012"]]}}}],"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Dougno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2)</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achysur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adiposalis</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lt6YKML","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anakia</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himantegus</w:t>
            </w:r>
            <w:proofErr w:type="spellEnd"/>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1lgSd95O","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horichthy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eeki</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sz w:val="16"/>
                <w:szCs w:val="16"/>
              </w:rPr>
              <w:t>firemouth</w:t>
            </w:r>
            <w:proofErr w:type="spellEnd"/>
            <w:r w:rsidRPr="00C37088">
              <w:rPr>
                <w:rFonts w:ascii="Times New Roman" w:hAnsi="Times New Roman" w:cs="Times New Roman"/>
                <w:sz w:val="16"/>
                <w:szCs w:val="16"/>
              </w:rPr>
              <w:t xml:space="preserve"> cichlid</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DcjtGTc2","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horichthys</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iIJDbN5","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Pérez Ponce de León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9)</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Tilapia </w:t>
            </w:r>
            <w:proofErr w:type="spellStart"/>
            <w:r w:rsidRPr="00C37088">
              <w:rPr>
                <w:rFonts w:ascii="Times New Roman" w:hAnsi="Times New Roman" w:cs="Times New Roman"/>
                <w:i/>
                <w:iCs/>
                <w:sz w:val="16"/>
                <w:szCs w:val="16"/>
              </w:rPr>
              <w:t>galilaea</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ango tilapia</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ern Afric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FhU8kfd","properties":{"formattedCitation":"(Ukoli, 1966)","plainCitation":"(Ukoli, 1966)","noteIndex":0},"citationItems":[{"id":2989,"uris":["http://zotero.org/users/3615021/items/74P96MP7"],"uri":["http://zotero.org/users/3615021/items/74P96MP7"],"itemData":{"id":2989,"type":"article-journal","title":"On the life history, growth and development from the metacercarial stage to adulthood, of Clinostomum tilapiae Ukoli, 1966","container-title":"Journal of Helminthology","page":"215–226","volume":"40","issue":"1-2","source":"Google Scholar","author":[{"family":"Ukoli","given":"F. M. A."}],"issued":{"date-parts":[["196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Ukoli, 1966)</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Tilapia </w:t>
            </w:r>
            <w:proofErr w:type="spellStart"/>
            <w:r w:rsidRPr="00C37088">
              <w:rPr>
                <w:rFonts w:ascii="Times New Roman" w:hAnsi="Times New Roman" w:cs="Times New Roman"/>
                <w:i/>
                <w:iCs/>
                <w:sz w:val="16"/>
                <w:szCs w:val="16"/>
              </w:rPr>
              <w:t>heudelotii</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lackchin tilapia</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ern Afric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U59a4Xi","properties":{"formattedCitation":"(Ukoli, 1966)","plainCitation":"(Ukoli, 1966)","noteIndex":0},"citationItems":[{"id":2989,"uris":["http://zotero.org/users/3615021/items/74P96MP7"],"uri":["http://zotero.org/users/3615021/items/74P96MP7"],"itemData":{"id":2989,"type":"article-journal","title":"On the life history, growth and development from the metacercarial stage to adulthood, of Clinostomum tilapiae Ukoli, 1966","container-title":"Journal of Helminthology","page":"215–226","volume":"40","issue":"1-2","source":"Google Scholar","author":[{"family":"Ukoli","given":"F. M. A."}],"issued":{"date-parts":[["196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Ukoli, 1966)</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Tilapia </w:t>
            </w:r>
            <w:proofErr w:type="spellStart"/>
            <w:r w:rsidRPr="00C37088">
              <w:rPr>
                <w:rFonts w:ascii="Times New Roman" w:hAnsi="Times New Roman" w:cs="Times New Roman"/>
                <w:i/>
                <w:iCs/>
                <w:sz w:val="16"/>
                <w:szCs w:val="16"/>
              </w:rPr>
              <w:t>mariae</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spotted tilapia</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ilapiae</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xhl8IZP","properties":{"formattedCitation":"(Agbede {\\i{}et al.}, 2004)","plainCitation":"(Agbede et al., 2004)","noteIndex":0},"citationItems":[{"id":3242,"uris":["http://zotero.org/users/3615021/items/KYPCMUUM"],"uri":["http://zotero.org/users/3615021/items/KYPCMUUM"],"itemData":{"id":3242,"type":"article-journal","title":"Scanning electron microscopic studies of Clinostomum tilapiae Ukoli 1960","container-title":"Tropical Veterinarian","page":"1–3","volume":"22","issue":"1","source":"Google Scholar","author":[{"family":"Agbede","given":"S. A."},{"family":"Adeyemo","given":"A. O."},{"family":"Taiwo","given":"V. O."}],"issued":{"date-parts":[["2004"]]}}}],"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Agbede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04)</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Tilapia </w:t>
            </w:r>
            <w:proofErr w:type="spellStart"/>
            <w:r w:rsidRPr="00C37088">
              <w:rPr>
                <w:rFonts w:ascii="Times New Roman" w:hAnsi="Times New Roman" w:cs="Times New Roman"/>
                <w:i/>
                <w:iCs/>
                <w:sz w:val="16"/>
                <w:szCs w:val="16"/>
              </w:rPr>
              <w:t>nilcotica</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le tilapia</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acrosomum</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uand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2XaxoaFk","properties":{"formattedCitation":"(Manter &amp; Pritchard, 1960)","plainCitation":"(Manter &amp; Pritchard, 1960)","noteIndex":0},"citationItems":[{"id":3460,"uris":["http://zotero.org/users/3615021/items/ZKW8J2UX"],"uri":["http://zotero.org/users/3615021/items/ZKW8J2UX"],"itemData":{"id":3460,"type":"article-journal","title":"Some hemiurid trematodes from Hawaiian fishes","container-title":"Proceedings of the Helminthological Society of Washington","page":"87–102","volume":"27","issue":"1","source":"Google Scholar","author":[{"family":"Manter","given":"Harold W."},{"family":"Pritchard","given":"MARY H."}],"issued":{"date-parts":[["196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Manter &amp; Pritchard, 1960)</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Tilapia </w:t>
            </w:r>
            <w:r w:rsidRPr="00C37088">
              <w:rPr>
                <w:rFonts w:ascii="Times New Roman" w:hAnsi="Times New Roman" w:cs="Times New Roman"/>
                <w:sz w:val="16"/>
                <w:szCs w:val="16"/>
              </w:rPr>
              <w:t>sp.</w:t>
            </w:r>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gand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1AdkI94R","properties":{"formattedCitation":"(Paperna, 1980)","plainCitation":"(Paperna, 1980)","noteIndex":0},"citationItems":[{"id":3510,"uris":["http://zotero.org/users/3615021/items/KLBSZU94"],"uri":["http://zotero.org/users/3615021/items/KLBSZU94"],"itemData":{"id":3510,"type":"article-journal","title":"Parasites, infections and diseases of freshwater fishes in Africa.","container-title":"CIFA Technical paper","issue":"7","source":"Google Scholar","author":[{"family":"Paperna","given":"I."}],"issued":{"date-parts":[["198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Paperna, 1980)</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Tilapia </w:t>
            </w:r>
            <w:proofErr w:type="spellStart"/>
            <w:r w:rsidRPr="00C37088">
              <w:rPr>
                <w:rFonts w:ascii="Times New Roman" w:hAnsi="Times New Roman" w:cs="Times New Roman"/>
                <w:i/>
                <w:iCs/>
                <w:sz w:val="16"/>
                <w:szCs w:val="16"/>
              </w:rPr>
              <w:t>zilli</w:t>
            </w:r>
            <w:proofErr w:type="spellEnd"/>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edbelly tilapia</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fwdcGMBt","properties":{"formattedCitation":"(Okaka &amp; Akhigbe, 1999)","plainCitation":"(Okaka &amp; Akhigbe, 1999)","noteIndex":0},"citationItems":[{"id":3499,"uris":["http://zotero.org/users/3615021/items/UPDRA6YK"],"uri":["http://zotero.org/users/3615021/items/UPDRA6YK"],"itemData":{"id":3499,"type":"article-journal","title":"Helminth parasites of some tropical freshwater fish from Osse River in Benin, southern Nigeria","container-title":"Tropical Freshwater Biology","page":"41–48","volume":"8","issue":"1","source":"Google Scholar","author":[{"family":"Okaka","given":"C. E."},{"family":"Akhigbe","given":"J. E."}],"issued":{"date-parts":[["1999"]]}}}],"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Okaka &amp; Akhigbe, 1999)</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Tilapia </w:t>
            </w:r>
            <w:proofErr w:type="spellStart"/>
            <w:r w:rsidRPr="00C37088">
              <w:rPr>
                <w:rFonts w:ascii="Times New Roman" w:hAnsi="Times New Roman" w:cs="Times New Roman"/>
                <w:i/>
                <w:iCs/>
                <w:sz w:val="16"/>
                <w:szCs w:val="16"/>
              </w:rPr>
              <w:t>zilli</w:t>
            </w:r>
            <w:proofErr w:type="spellEnd"/>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edbelly tilapia</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ilapiae</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igeri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BRSe0JDM","properties":{"formattedCitation":"(Olurin &amp; Somorin, 2006)","plainCitation":"(Olurin &amp; Somorin, 2006)","noteIndex":0},"citationItems":[{"id":3507,"uris":["http://zotero.org/users/3615021/items/6WXDH8GL"],"uri":["http://zotero.org/users/3615021/items/6WXDH8GL"],"itemData":{"id":3507,"type":"article-journal","title":"Intestinal helminths of the fishes of Owa stream, South-West Nigeria","container-title":"Research Journal of Fisheries and Hydrobiology","page":"6–9","volume":"1","issue":"1","source":"Google Scholar","author":[{"family":"Olurin","given":"K. B."},{"family":"Somorin","given":"C. A."}],"issued":{"date-parts":[["200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Olurin &amp; Somorin, 2006)</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lastRenderedPageBreak/>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Tilapia </w:t>
            </w:r>
            <w:proofErr w:type="spellStart"/>
            <w:r w:rsidRPr="00C37088">
              <w:rPr>
                <w:rFonts w:ascii="Times New Roman" w:hAnsi="Times New Roman" w:cs="Times New Roman"/>
                <w:i/>
                <w:iCs/>
                <w:sz w:val="16"/>
                <w:szCs w:val="16"/>
              </w:rPr>
              <w:t>zilli</w:t>
            </w:r>
            <w:proofErr w:type="spellEnd"/>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edbelly tilapia</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ern Afric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5F6423"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gRmlRPS","properties":{"formattedCitation":"(Ukoli, 1966)","plainCitation":"(Ukoli, 1966)","noteIndex":0},"citationItems":[{"id":2989,"uris":["http://zotero.org/users/3615021/items/74P96MP7"],"uri":["http://zotero.org/users/3615021/items/74P96MP7"],"itemData":{"id":2989,"type":"article-journal","title":"On the life history, growth and development from the metacercarial stage to adulthood, of Clinostomum tilapiae Ukoli, 1966","container-title":"Journal of Helminthology","page":"215–226","volume":"40","issue":"1-2","source":"Google Scholar","author":[{"family":"Ukoli","given":"F. M. A."}],"issued":{"date-parts":[["1966"]]}}}],"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Ukoli, 1966)</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Tilapia </w:t>
            </w:r>
            <w:proofErr w:type="spellStart"/>
            <w:r w:rsidRPr="00C37088">
              <w:rPr>
                <w:rFonts w:ascii="Times New Roman" w:hAnsi="Times New Roman" w:cs="Times New Roman"/>
                <w:i/>
                <w:iCs/>
                <w:sz w:val="16"/>
                <w:szCs w:val="16"/>
              </w:rPr>
              <w:t>zilli</w:t>
            </w:r>
            <w:proofErr w:type="spellEnd"/>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edbelly tilapia</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1Hga2LxO","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szCs w:val="24"/>
              </w:rPr>
              <w:t xml:space="preserve">(Wang </w:t>
            </w:r>
            <w:r w:rsidR="00D82628" w:rsidRPr="00D82628">
              <w:rPr>
                <w:rFonts w:ascii="Times New Roman" w:hAnsi="Times New Roman" w:cs="Times New Roman"/>
                <w:i/>
                <w:iCs/>
                <w:sz w:val="16"/>
                <w:szCs w:val="24"/>
              </w:rPr>
              <w:t>et al.</w:t>
            </w:r>
            <w:r w:rsidR="00D82628" w:rsidRPr="00D82628">
              <w:rPr>
                <w:rFonts w:ascii="Times New Roman" w:hAnsi="Times New Roman" w:cs="Times New Roman"/>
                <w:sz w:val="16"/>
                <w:szCs w:val="24"/>
              </w:rPr>
              <w:t>, 2017)</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Tilapia </w:t>
            </w:r>
            <w:proofErr w:type="spellStart"/>
            <w:r w:rsidRPr="00C37088">
              <w:rPr>
                <w:rFonts w:ascii="Times New Roman" w:hAnsi="Times New Roman" w:cs="Times New Roman"/>
                <w:i/>
                <w:iCs/>
                <w:sz w:val="16"/>
                <w:szCs w:val="16"/>
              </w:rPr>
              <w:t>zilli</w:t>
            </w:r>
            <w:proofErr w:type="spellEnd"/>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redbelly tilapia</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thiopi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5RL6aEV","properties":{"formattedCitation":"(Yimer, 2000)","plainCitation":"(Yimer, 2000)","noteIndex":0},"citationItems":[{"id":3629,"uris":["http://zotero.org/users/3615021/items/P2IPC8J2"],"uri":["http://zotero.org/users/3615021/items/P2IPC8J2"],"itemData":{"id":3629,"type":"article-journal","title":"Preliminary survey of parasites and bacterial pathogens of fish at Lake Ziway","container-title":"SINET: Ethiopian Journal of Science","page":"25–33","volume":"23","issue":"1","source":"Google Scholar","author":[{"family":"Yimer","given":"Eshetu"}],"issued":{"date-parts":[["2000"]]}}}],"schema":"https://github.com/citation-style-language/schema/raw/master/csl-citation.json"} </w:instrText>
            </w:r>
            <w:r>
              <w:rPr>
                <w:rFonts w:ascii="Times New Roman" w:hAnsi="Times New Roman" w:cs="Times New Roman"/>
                <w:sz w:val="16"/>
                <w:szCs w:val="16"/>
              </w:rPr>
              <w:fldChar w:fldCharType="separate"/>
            </w:r>
            <w:r w:rsidR="00D82628" w:rsidRPr="00D82628">
              <w:rPr>
                <w:rFonts w:ascii="Times New Roman" w:hAnsi="Times New Roman" w:cs="Times New Roman"/>
                <w:sz w:val="16"/>
              </w:rPr>
              <w:t>(Yimer, 2000)</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richogaster</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fasciatus</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banded gourami</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Indi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6aPnQLfD","properties":{"formattedCitation":"(Khan {\\i{}et al.}, 2018)","plainCitation":"(Khan et al., 2018)","noteIndex":0},"citationItems":[{"id":3419,"uris":["http://zotero.org/users/3615021/items/L6CR7H2B"],"uri":["http://zotero.org/users/3615021/items/L6CR7H2B"],"itemData":{"id":3419,"type":"article-journal","title":"Variation in seasonal prevalence and intensity of progenetic metacercariae of Clinostomum complanatum infection in Trichogaster fasciatus fish","container-title":"Beni-Suef University Journal of Basic and Applied Sciences","source":"Google Scholar","author":[{"family":"Khan","given":"Shabnam"},{"family":"Ahmed","given":"Sakil"},{"family":"Serajuddin","given":"M."},{"family":"Saifullah","given":"Mohammad Khalid"}],"issued":{"date-parts":[["2018"]]}}}],"schema":"https://github.com/citation-style-language/schema/raw/master/csl-citation.json"} </w:instrText>
            </w:r>
            <w:r>
              <w:rPr>
                <w:rFonts w:ascii="Times New Roman" w:hAnsi="Times New Roman" w:cs="Times New Roman"/>
                <w:sz w:val="16"/>
                <w:szCs w:val="16"/>
              </w:rPr>
              <w:fldChar w:fldCharType="separate"/>
            </w:r>
            <w:r w:rsidR="00D82628">
              <w:rPr>
                <w:rFonts w:ascii="Times New Roman" w:hAnsi="Times New Roman" w:cs="Times New Roman"/>
                <w:sz w:val="16"/>
                <w:szCs w:val="24"/>
              </w:rPr>
              <w:t xml:space="preserve">  </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richogaster</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microlepis</w:t>
            </w:r>
            <w:proofErr w:type="spellEnd"/>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oonlight gourami</w:t>
            </w:r>
          </w:p>
        </w:tc>
        <w:tc>
          <w:tcPr>
            <w:tcW w:w="900" w:type="pct"/>
            <w:shd w:val="clear" w:color="auto" w:fill="auto"/>
            <w:noWrap/>
            <w:vAlign w:val="center"/>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hilippinensis</w:t>
            </w:r>
            <w:proofErr w:type="spellEnd"/>
          </w:p>
        </w:tc>
        <w:tc>
          <w:tcPr>
            <w:tcW w:w="723"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ailand</w:t>
            </w:r>
          </w:p>
        </w:tc>
        <w:tc>
          <w:tcPr>
            <w:tcW w:w="381"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WClHSPgL","properties":{"formattedCitation":"(Yooyen {\\i{}et al.}, 2006)","plainCitation":"(Yooyen et al., 2006)","noteIndex":0},"citationItems":[{"id":3634,"uris":["http://zotero.org/users/3615021/items/WVMKPRIY"],"uri":["http://zotero.org/users/3615021/items/WVMKPRIY"],"itemData":{"id":3634,"type":"article-journal","title":"A new record of Clinostomum philippinensis (Valasquez, 1959) in Trichogaster microlepis (Gunther, 1861) from bung Borapet, Nakhon Sawan, Thailand","container-title":"Southeast Asian journal of tropical medicine and public health","page":"99","volume":"37","source":"Google Scholar","author":[{"family":"Yooyen","given":"Thanapon"},{"family":"Wongsawad","given":"Chalobol"},{"family":"Kumchoo","given":"Kanda"},{"family":"Chaiyapo","given":"Monruedee"}],"issued":{"date-parts":[["2006"]]}}}],"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szCs w:val="24"/>
              </w:rPr>
              <w:t xml:space="preserve">(Yooyen </w:t>
            </w:r>
            <w:r w:rsidRPr="008A49CA">
              <w:rPr>
                <w:rFonts w:ascii="Times New Roman" w:hAnsi="Times New Roman" w:cs="Times New Roman"/>
                <w:i/>
                <w:iCs/>
                <w:sz w:val="16"/>
                <w:szCs w:val="24"/>
              </w:rPr>
              <w:t>et al.</w:t>
            </w:r>
            <w:r w:rsidRPr="008A49CA">
              <w:rPr>
                <w:rFonts w:ascii="Times New Roman" w:hAnsi="Times New Roman" w:cs="Times New Roman"/>
                <w:sz w:val="16"/>
                <w:szCs w:val="24"/>
              </w:rPr>
              <w:t>, 2006)</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richogaster</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richopterus</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ree spot gourami</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Japan</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zdCyn8pR","properties":{"formattedCitation":"(Lo {\\i{}et al.}, 1987)","plainCitation":"(Lo et al., 1987)","noteIndex":0},"citationItems":[{"id":3449,"uris":["http://zotero.org/users/3615021/items/65FDJJ38"],"uri":["http://zotero.org/users/3615021/items/65FDJJ38"],"itemData":{"id":3449,"type":"article-journal","title":"The mechanism of the metacercarial excystment of Clinostomum complanatum (Rud. 1814)","container-title":"Fish Pathology","page":"227–235","volume":"22","issue":"4","source":"Google Scholar","author":[{"family":"Lo","given":"Chu-Fang"},{"family":"WANG","given":"Chung-Hsiung"},{"family":"OGAWA","given":"Kazuo"},{"family":"WAKABAYASHI","given":"Hisatsugu"}],"issued":{"date-parts":[["1987"]]}}}],"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szCs w:val="24"/>
              </w:rPr>
              <w:t xml:space="preserve">(Lo </w:t>
            </w:r>
            <w:r w:rsidRPr="008A49CA">
              <w:rPr>
                <w:rFonts w:ascii="Times New Roman" w:hAnsi="Times New Roman" w:cs="Times New Roman"/>
                <w:i/>
                <w:iCs/>
                <w:sz w:val="16"/>
                <w:szCs w:val="24"/>
              </w:rPr>
              <w:t>et al.</w:t>
            </w:r>
            <w:r w:rsidRPr="008A49CA">
              <w:rPr>
                <w:rFonts w:ascii="Times New Roman" w:hAnsi="Times New Roman" w:cs="Times New Roman"/>
                <w:sz w:val="16"/>
                <w:szCs w:val="24"/>
              </w:rPr>
              <w:t>, 1987)</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richops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vittata</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roaking gourami</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ailand</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gmZclHna","properties":{"formattedCitation":"(Senapin {\\i{}et al.}, 2014)","plainCitation":"(Senapin et al., 2014)","noteIndex":0},"citationItems":[{"id":3336,"uris":["http://zotero.org/users/3615021/items/6D8XPNIC"],"uri":["http://zotero.org/users/3615021/items/6D8XPNIC"],"itemData":{"id":3336,"type":"article-journal","title":"Phylogenetic analysis of parasitic trematodes of the genus Euclinostomum found in Trichopsis and Betta fish","container-title":"Journal of Parasitology","page":"368–371","volume":"100","issue":"3","source":"Google Scholar","author":[{"family":"Senapin","given":"S."},{"family":"Phiwsaiya","given":"K."},{"family":"Laosinchai","given":"P."},{"family":"Kowasupat","given":"C."},{"family":"Ruenwongsa","given":"P."},{"family":"Panijpan","given":"B."}],"issued":{"date-parts":[["2014"]]}}}],"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szCs w:val="24"/>
              </w:rPr>
              <w:t xml:space="preserve">(Senapin </w:t>
            </w:r>
            <w:r w:rsidRPr="008A49CA">
              <w:rPr>
                <w:rFonts w:ascii="Times New Roman" w:hAnsi="Times New Roman" w:cs="Times New Roman"/>
                <w:i/>
                <w:iCs/>
                <w:sz w:val="16"/>
                <w:szCs w:val="24"/>
              </w:rPr>
              <w:t>et al.</w:t>
            </w:r>
            <w:r w:rsidRPr="008A49CA">
              <w:rPr>
                <w:rFonts w:ascii="Times New Roman" w:hAnsi="Times New Roman" w:cs="Times New Roman"/>
                <w:sz w:val="16"/>
                <w:szCs w:val="24"/>
              </w:rPr>
              <w:t>, 2014)</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Trichpsi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schalleri</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proofErr w:type="spellStart"/>
            <w:r w:rsidRPr="00C37088">
              <w:rPr>
                <w:rFonts w:ascii="Times New Roman" w:hAnsi="Times New Roman" w:cs="Times New Roman"/>
                <w:sz w:val="16"/>
                <w:szCs w:val="16"/>
              </w:rPr>
              <w:t>threestripe</w:t>
            </w:r>
            <w:proofErr w:type="spellEnd"/>
            <w:r w:rsidRPr="00C37088">
              <w:rPr>
                <w:rFonts w:ascii="Times New Roman" w:hAnsi="Times New Roman" w:cs="Times New Roman"/>
                <w:sz w:val="16"/>
                <w:szCs w:val="16"/>
              </w:rPr>
              <w:t xml:space="preserve"> gourami</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hailand</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ZTaTCy0","properties":{"formattedCitation":"(Senapin {\\i{}et al.}, 2014)","plainCitation":"(Senapin et al., 2014)","noteIndex":0},"citationItems":[{"id":3336,"uris":["http://zotero.org/users/3615021/items/6D8XPNIC"],"uri":["http://zotero.org/users/3615021/items/6D8XPNIC"],"itemData":{"id":3336,"type":"article-journal","title":"Phylogenetic analysis of parasitic trematodes of the genus Euclinostomum found in Trichopsis and Betta fish","container-title":"Journal of Parasitology","page":"368–371","volume":"100","issue":"3","source":"Google Scholar","author":[{"family":"Senapin","given":"S."},{"family":"Phiwsaiya","given":"K."},{"family":"Laosinchai","given":"P."},{"family":"Kowasupat","given":"C."},{"family":"Ruenwongsa","given":"P."},{"family":"Panijpan","given":"B."}],"issued":{"date-parts":[["2014"]]}}}],"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szCs w:val="24"/>
              </w:rPr>
              <w:t xml:space="preserve">(Senapin </w:t>
            </w:r>
            <w:r w:rsidRPr="008A49CA">
              <w:rPr>
                <w:rFonts w:ascii="Times New Roman" w:hAnsi="Times New Roman" w:cs="Times New Roman"/>
                <w:i/>
                <w:iCs/>
                <w:sz w:val="16"/>
                <w:szCs w:val="24"/>
              </w:rPr>
              <w:t>et al.</w:t>
            </w:r>
            <w:r w:rsidRPr="008A49CA">
              <w:rPr>
                <w:rFonts w:ascii="Times New Roman" w:hAnsi="Times New Roman" w:cs="Times New Roman"/>
                <w:sz w:val="16"/>
                <w:szCs w:val="24"/>
              </w:rPr>
              <w:t>, 2014)</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Umbra </w:t>
            </w:r>
            <w:proofErr w:type="spellStart"/>
            <w:r w:rsidRPr="00C37088">
              <w:rPr>
                <w:rFonts w:ascii="Times New Roman" w:hAnsi="Times New Roman" w:cs="Times New Roman"/>
                <w:i/>
                <w:iCs/>
                <w:sz w:val="16"/>
                <w:szCs w:val="16"/>
              </w:rPr>
              <w:t>limi</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entral mudminnow</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jOXmrQjs","properties":{"formattedCitation":"(Peckham &amp; Dineen, 1957)","plainCitation":"(Peckham &amp; Dineen, 1957)","noteIndex":0},"citationItems":[{"id":3512,"uris":["http://zotero.org/users/3615021/items/TIBIR36A"],"uri":["http://zotero.org/users/3615021/items/TIBIR36A"],"itemData":{"id":3512,"type":"article-journal","title":"Ecology of the central mudminnow, Umbra limi (Kirtland)","container-title":"American Midland Naturalist","page":"222–231","source":"Google Scholar","author":[{"family":"Peckham","given":"Richard S."},{"family":"Dineen","given":"Clarence F."}],"issued":{"date-parts":[["1957"]]}}}],"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rPr>
              <w:t>(Peckham &amp; Dineen, 1957)</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 xml:space="preserve">Umbra </w:t>
            </w:r>
            <w:proofErr w:type="spellStart"/>
            <w:r w:rsidRPr="00C37088">
              <w:rPr>
                <w:rFonts w:ascii="Times New Roman" w:hAnsi="Times New Roman" w:cs="Times New Roman"/>
                <w:i/>
                <w:iCs/>
                <w:sz w:val="16"/>
                <w:szCs w:val="16"/>
              </w:rPr>
              <w:t>limi</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entral mudminnow</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United States of Americ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oIy74cfq","properties":{"formattedCitation":"(Peckham &amp; Dineen, 1957)","plainCitation":"(Peckham &amp; Dineen, 1957)","noteIndex":0},"citationItems":[{"id":3512,"uris":["http://zotero.org/users/3615021/items/TIBIR36A"],"uri":["http://zotero.org/users/3615021/items/TIBIR36A"],"itemData":{"id":3512,"type":"article-journal","title":"Ecology of the central mudminnow, Umbra limi (Kirtland)","container-title":"American Midland Naturalist","page":"222–231","source":"Google Scholar","author":[{"family":"Peckham","given":"Richard S."},{"family":"Dineen","given":"Clarence F."}],"issued":{"date-parts":[["1957"]]}}}],"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rPr>
              <w:t>(Peckham &amp; Dineen, 1957)</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Varincorhinus</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beso</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n scraping feeder</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Ethiopia</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fric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YbQmhR8I","properties":{"formattedCitation":"(Yimer &amp; Enyew, 2003)","plainCitation":"(Yimer &amp; Enyew, 2003)","noteIndex":0},"citationItems":[{"id":3628,"uris":["http://zotero.org/users/3615021/items/W3D73JCE"],"uri":["http://zotero.org/users/3615021/items/W3D73JCE"],"itemData":{"id":3628,"type":"article-journal","title":"Parasites of fish at Lake Tana, Ethiopia.","container-title":"Ethiopian Journal of Science","page":"31-36","volume":"26","source":"Google Scholar","shortTitle":"1 Ethiopian Health and Nutrition Research Institute PO Box 1242 Addis Ababa, Ethiopia, E-mail","author":[{"family":"Yimer","given":"Eshetu"},{"family":"Enyew","given":"Mulualem"}],"issued":{"date-parts":[["2003"]]}}}],"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rPr>
              <w:t>(Yimer &amp; Enyew, 2003)</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Vieja</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common carp</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r w:rsidRPr="00C37088">
              <w:rPr>
                <w:rFonts w:ascii="Times New Roman" w:hAnsi="Times New Roman" w:cs="Times New Roman"/>
                <w:sz w:val="16"/>
                <w:szCs w:val="16"/>
              </w:rPr>
              <w:t>sp.</w:t>
            </w:r>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vmXlPk6o","properties":{"formattedCitation":"(P\\uc0\\u233{}rez Ponce de Le\\uc0\\u243{}n {\\i{}et al.}, 2009)","plainCitation":"(Pérez Ponce de León et al., 2009)","noteIndex":0},"citationItems":[{"id":3518,"uris":["http://zotero.org/users/3615021/items/YI2S3HKC"],"uri":["http://zotero.org/users/3615021/items/YI2S3HKC"],"itemData":{"id":3518,"type":"article-journal","title":"Survey of the endohelminth parasites of freshwater fishes in the upper Mezquital River Basin, Durango State, Mexico","container-title":"Zootaxa","page":"1–20","volume":"2164","issue":"1","source":"Google Scholar","author":[{"family":"Pérez Ponce de León","given":"G. Pérez-Ponce"},{"family":"Rosas-Valdez","given":"R."},{"family":"Mendoza-Garfias","given":"B."},{"family":"Aguilar-Aguilar","given":"R."},{"family":"Falcón-Ordaz","given":"J."}],"issued":{"date-parts":[["2009"]]}}}],"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szCs w:val="24"/>
              </w:rPr>
              <w:t xml:space="preserve">(Pérez Ponce de León </w:t>
            </w:r>
            <w:r w:rsidRPr="008A49CA">
              <w:rPr>
                <w:rFonts w:ascii="Times New Roman" w:hAnsi="Times New Roman" w:cs="Times New Roman"/>
                <w:i/>
                <w:iCs/>
                <w:sz w:val="16"/>
                <w:szCs w:val="24"/>
              </w:rPr>
              <w:t>et al.</w:t>
            </w:r>
            <w:r w:rsidRPr="008A49CA">
              <w:rPr>
                <w:rFonts w:ascii="Times New Roman" w:hAnsi="Times New Roman" w:cs="Times New Roman"/>
                <w:sz w:val="16"/>
                <w:szCs w:val="24"/>
              </w:rPr>
              <w:t>, 2009)</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center"/>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i/>
                <w:iCs/>
                <w:sz w:val="16"/>
                <w:szCs w:val="16"/>
              </w:rPr>
              <w:t>Xiphophorus helleri</w:t>
            </w:r>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green swordtail</w:t>
            </w:r>
          </w:p>
        </w:tc>
        <w:tc>
          <w:tcPr>
            <w:tcW w:w="900" w:type="pct"/>
            <w:shd w:val="clear" w:color="auto" w:fill="auto"/>
            <w:noWrap/>
            <w:vAlign w:val="center"/>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Mexico</w:t>
            </w:r>
          </w:p>
        </w:tc>
        <w:tc>
          <w:tcPr>
            <w:tcW w:w="381"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North Americ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nPIzatPG","properties":{"formattedCitation":"(Salgado-Maldonado {\\i{}et al.}, 2005)","plainCitation":"(Salgado-Maldonado et al., 2005)","noteIndex":0},"citationItems":[{"id":3539,"uris":["http://zotero.org/users/3615021/items/6EMTYCEW"],"uri":["http://zotero.org/users/3615021/items/6EMTYCEW"],"itemData":{"id":3539,"type":"article-journal","title":"Helminth parasites in freshwater fish from the Papaloapan river basin, Mexico","container-title":"Parasitology Research","page":"69–89","volume":"96","issue":"2","source":"Google Scholar","author":[{"family":"Salgado-Maldonado","given":"Guillermo"},{"family":"Aguilar-Aguilar","given":"Rogelio"},{"family":"Cabanas-Carranza","given":"Guillermina"},{"family":"Soto-Galera","given":"Eduardo"},{"family":"Mendoza-Palmero","given":"Carlos"}],"issued":{"date-parts":[["2005"]]}}}],"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szCs w:val="24"/>
              </w:rPr>
              <w:t xml:space="preserve">(Salgado-Maldonado </w:t>
            </w:r>
            <w:r w:rsidRPr="008A49CA">
              <w:rPr>
                <w:rFonts w:ascii="Times New Roman" w:hAnsi="Times New Roman" w:cs="Times New Roman"/>
                <w:i/>
                <w:iCs/>
                <w:sz w:val="16"/>
                <w:szCs w:val="24"/>
              </w:rPr>
              <w:t>et al.</w:t>
            </w:r>
            <w:r w:rsidRPr="008A49CA">
              <w:rPr>
                <w:rFonts w:ascii="Times New Roman" w:hAnsi="Times New Roman" w:cs="Times New Roman"/>
                <w:sz w:val="16"/>
                <w:szCs w:val="24"/>
              </w:rPr>
              <w:t>, 2005)</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Zacco</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barbata</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 horse mouth</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imFBc0xm","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szCs w:val="24"/>
              </w:rPr>
              <w:t xml:space="preserve">(Wang </w:t>
            </w:r>
            <w:r w:rsidRPr="008A49CA">
              <w:rPr>
                <w:rFonts w:ascii="Times New Roman" w:hAnsi="Times New Roman" w:cs="Times New Roman"/>
                <w:i/>
                <w:iCs/>
                <w:sz w:val="16"/>
                <w:szCs w:val="24"/>
              </w:rPr>
              <w:t>et al.</w:t>
            </w:r>
            <w:r w:rsidRPr="008A49CA">
              <w:rPr>
                <w:rFonts w:ascii="Times New Roman" w:hAnsi="Times New Roman" w:cs="Times New Roman"/>
                <w:sz w:val="16"/>
                <w:szCs w:val="24"/>
              </w:rPr>
              <w:t>, 2017)</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Zacco</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pachycephalus</w:t>
            </w:r>
            <w:proofErr w:type="spellEnd"/>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pcvq2wyx","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szCs w:val="24"/>
              </w:rPr>
              <w:t xml:space="preserve">(Wang </w:t>
            </w:r>
            <w:r w:rsidRPr="008A49CA">
              <w:rPr>
                <w:rFonts w:ascii="Times New Roman" w:hAnsi="Times New Roman" w:cs="Times New Roman"/>
                <w:i/>
                <w:iCs/>
                <w:sz w:val="16"/>
                <w:szCs w:val="24"/>
              </w:rPr>
              <w:t>et al.</w:t>
            </w:r>
            <w:r w:rsidRPr="008A49CA">
              <w:rPr>
                <w:rFonts w:ascii="Times New Roman" w:hAnsi="Times New Roman" w:cs="Times New Roman"/>
                <w:sz w:val="16"/>
                <w:szCs w:val="24"/>
              </w:rPr>
              <w:t>, 2017)</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Zacco</w:t>
            </w:r>
            <w:proofErr w:type="spellEnd"/>
            <w:r w:rsidRPr="00C37088">
              <w:rPr>
                <w:rFonts w:ascii="Times New Roman" w:hAnsi="Times New Roman" w:cs="Times New Roman"/>
                <w:i/>
                <w:iCs/>
                <w:sz w:val="16"/>
                <w:szCs w:val="16"/>
              </w:rPr>
              <w:t xml:space="preserve"> platypus</w:t>
            </w:r>
          </w:p>
        </w:tc>
        <w:tc>
          <w:tcPr>
            <w:tcW w:w="73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reshwater minnow</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Taiwan</w:t>
            </w:r>
          </w:p>
        </w:tc>
        <w:tc>
          <w:tcPr>
            <w:tcW w:w="381"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cDRcu3d","properties":{"formattedCitation":"(Wang {\\i{}et al.}, 2017)","plainCitation":"(Wang et al., 2017)","noteIndex":0},"citationItems":[{"id":3097,"uris":["http://zotero.org/users/3615021/items/ILWY2VER"],"uri":["http://zotero.org/users/3615021/items/ILWY2VER"],"itemData":{"id":3097,"type":"article-journal","title":"Occurrence and distribution of yellow grub trematodes (Clinostomum complanatum) infection in Taiwan","container-title":"Parasitology Research","page":"1761–1771","volume":"116","issue":"6","source":"Google Scholar","author":[{"family":"Wang","given":"Mao-Lin"},{"family":"Chen","given":"Hui-Yu"},{"family":"Shih","given":"Hsiu-Hui"}],"issued":{"date-parts":[["2017"]]}}}],"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szCs w:val="24"/>
              </w:rPr>
              <w:t xml:space="preserve">(Wang </w:t>
            </w:r>
            <w:r w:rsidRPr="008A49CA">
              <w:rPr>
                <w:rFonts w:ascii="Times New Roman" w:hAnsi="Times New Roman" w:cs="Times New Roman"/>
                <w:i/>
                <w:iCs/>
                <w:sz w:val="16"/>
                <w:szCs w:val="24"/>
              </w:rPr>
              <w:t>et al.</w:t>
            </w:r>
            <w:r w:rsidRPr="008A49CA">
              <w:rPr>
                <w:rFonts w:ascii="Times New Roman" w:hAnsi="Times New Roman" w:cs="Times New Roman"/>
                <w:sz w:val="16"/>
                <w:szCs w:val="24"/>
              </w:rPr>
              <w:t>, 2017)</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Fish</w:t>
            </w: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Zacco</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temminckii</w:t>
            </w:r>
            <w:proofErr w:type="spellEnd"/>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i/>
                <w:iCs/>
                <w:sz w:val="16"/>
                <w:szCs w:val="16"/>
              </w:rPr>
            </w:pPr>
            <w:r w:rsidRPr="00C37088">
              <w:rPr>
                <w:rFonts w:ascii="Times New Roman" w:hAnsi="Times New Roman" w:cs="Times New Roman"/>
                <w:sz w:val="16"/>
                <w:szCs w:val="16"/>
              </w:rPr>
              <w:t>dark chub</w:t>
            </w: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roofErr w:type="spellStart"/>
            <w:r w:rsidRPr="00C37088">
              <w:rPr>
                <w:rFonts w:ascii="Times New Roman" w:hAnsi="Times New Roman" w:cs="Times New Roman"/>
                <w:i/>
                <w:iCs/>
                <w:sz w:val="16"/>
                <w:szCs w:val="16"/>
              </w:rPr>
              <w:t>Clinostomum</w:t>
            </w:r>
            <w:proofErr w:type="spellEnd"/>
            <w:r w:rsidRPr="00C37088">
              <w:rPr>
                <w:rFonts w:ascii="Times New Roman" w:hAnsi="Times New Roman" w:cs="Times New Roman"/>
                <w:i/>
                <w:iCs/>
                <w:sz w:val="16"/>
                <w:szCs w:val="16"/>
              </w:rPr>
              <w:t xml:space="preserve"> </w:t>
            </w:r>
            <w:proofErr w:type="spellStart"/>
            <w:r w:rsidRPr="00C37088">
              <w:rPr>
                <w:rFonts w:ascii="Times New Roman" w:hAnsi="Times New Roman" w:cs="Times New Roman"/>
                <w:i/>
                <w:iCs/>
                <w:sz w:val="16"/>
                <w:szCs w:val="16"/>
              </w:rPr>
              <w:t>complanatum</w:t>
            </w:r>
            <w:proofErr w:type="spellEnd"/>
          </w:p>
        </w:tc>
        <w:tc>
          <w:tcPr>
            <w:tcW w:w="723"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Korea</w:t>
            </w:r>
          </w:p>
        </w:tc>
        <w:tc>
          <w:tcPr>
            <w:tcW w:w="381"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r w:rsidRPr="00C37088">
              <w:rPr>
                <w:rFonts w:ascii="Times New Roman" w:hAnsi="Times New Roman" w:cs="Times New Roman"/>
                <w:sz w:val="16"/>
                <w:szCs w:val="16"/>
              </w:rPr>
              <w:t>Asia</w:t>
            </w:r>
          </w:p>
        </w:tc>
        <w:tc>
          <w:tcPr>
            <w:tcW w:w="1112" w:type="pct"/>
            <w:shd w:val="clear" w:color="auto" w:fill="auto"/>
            <w:noWrap/>
            <w:vAlign w:val="bottom"/>
            <w:hideMark/>
          </w:tcPr>
          <w:p w:rsidR="00B8769F" w:rsidRPr="00C37088" w:rsidRDefault="008A49CA" w:rsidP="00B4030B">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twtQmRFu","properties":{"formattedCitation":"(Chung {\\i{}et al.}, 1995)","plainCitation":"(Chung et al., 1995)","noteIndex":0},"citationItems":[{"id":3268,"uris":["http://zotero.org/users/3615021/items/C4VML8GU"],"uri":["http://zotero.org/users/3615021/items/C4VML8GU"],"itemData":{"id":3268,"type":"article-journal","title":"Clinostomum complanatum in Korea","container-title":"The Korean Journal of Parasitology","page":"305–312","volume":"33","issue":"4","source":"Google Scholar","author":[{"family":"Chung","given":"Dong-Il"},{"family":"Kong","given":"Hyun-Hee"},{"family":"JOO","given":"Chong-Yoon"}],"issued":{"date-parts":[["1995"]]}}}],"schema":"https://github.com/citation-style-language/schema/raw/master/csl-citation.json"} </w:instrText>
            </w:r>
            <w:r>
              <w:rPr>
                <w:rFonts w:ascii="Times New Roman" w:hAnsi="Times New Roman" w:cs="Times New Roman"/>
                <w:sz w:val="16"/>
                <w:szCs w:val="16"/>
              </w:rPr>
              <w:fldChar w:fldCharType="separate"/>
            </w:r>
            <w:r w:rsidRPr="008A49CA">
              <w:rPr>
                <w:rFonts w:ascii="Times New Roman" w:hAnsi="Times New Roman" w:cs="Times New Roman"/>
                <w:sz w:val="16"/>
                <w:szCs w:val="24"/>
              </w:rPr>
              <w:t xml:space="preserve">(Chung </w:t>
            </w:r>
            <w:r w:rsidRPr="008A49CA">
              <w:rPr>
                <w:rFonts w:ascii="Times New Roman" w:hAnsi="Times New Roman" w:cs="Times New Roman"/>
                <w:i/>
                <w:iCs/>
                <w:sz w:val="16"/>
                <w:szCs w:val="24"/>
              </w:rPr>
              <w:t>et al.</w:t>
            </w:r>
            <w:r w:rsidRPr="008A49CA">
              <w:rPr>
                <w:rFonts w:ascii="Times New Roman" w:hAnsi="Times New Roman" w:cs="Times New Roman"/>
                <w:sz w:val="16"/>
                <w:szCs w:val="24"/>
              </w:rPr>
              <w:t>, 1995)</w:t>
            </w:r>
            <w:r>
              <w:rPr>
                <w:rFonts w:ascii="Times New Roman" w:hAnsi="Times New Roman" w:cs="Times New Roman"/>
                <w:sz w:val="16"/>
                <w:szCs w:val="16"/>
              </w:rPr>
              <w:fldChar w:fldCharType="end"/>
            </w:r>
          </w:p>
        </w:tc>
      </w:tr>
      <w:tr w:rsidR="00B8769F" w:rsidRPr="00C37088" w:rsidTr="00B8769F">
        <w:trPr>
          <w:trHeight w:val="315"/>
        </w:trPr>
        <w:tc>
          <w:tcPr>
            <w:tcW w:w="38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p>
        </w:tc>
        <w:tc>
          <w:tcPr>
            <w:tcW w:w="77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
        </w:tc>
        <w:tc>
          <w:tcPr>
            <w:tcW w:w="732"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p>
        </w:tc>
        <w:tc>
          <w:tcPr>
            <w:tcW w:w="900" w:type="pct"/>
            <w:shd w:val="clear" w:color="auto" w:fill="auto"/>
            <w:noWrap/>
            <w:vAlign w:val="bottom"/>
            <w:hideMark/>
          </w:tcPr>
          <w:p w:rsidR="00B8769F" w:rsidRPr="00C37088" w:rsidRDefault="00B8769F" w:rsidP="00B4030B">
            <w:pPr>
              <w:spacing w:line="240" w:lineRule="auto"/>
              <w:rPr>
                <w:rFonts w:ascii="Times New Roman" w:hAnsi="Times New Roman" w:cs="Times New Roman"/>
                <w:i/>
                <w:iCs/>
                <w:sz w:val="16"/>
                <w:szCs w:val="16"/>
              </w:rPr>
            </w:pPr>
          </w:p>
        </w:tc>
        <w:tc>
          <w:tcPr>
            <w:tcW w:w="723"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p>
        </w:tc>
        <w:tc>
          <w:tcPr>
            <w:tcW w:w="381" w:type="pct"/>
            <w:shd w:val="clear" w:color="auto" w:fill="auto"/>
            <w:noWrap/>
            <w:vAlign w:val="center"/>
            <w:hideMark/>
          </w:tcPr>
          <w:p w:rsidR="00B8769F" w:rsidRPr="00C37088" w:rsidRDefault="00B8769F" w:rsidP="00B4030B">
            <w:pPr>
              <w:spacing w:line="240" w:lineRule="auto"/>
              <w:rPr>
                <w:rFonts w:ascii="Times New Roman" w:hAnsi="Times New Roman" w:cs="Times New Roman"/>
                <w:sz w:val="16"/>
                <w:szCs w:val="16"/>
              </w:rPr>
            </w:pPr>
          </w:p>
        </w:tc>
        <w:tc>
          <w:tcPr>
            <w:tcW w:w="1112" w:type="pct"/>
            <w:shd w:val="clear" w:color="auto" w:fill="auto"/>
            <w:noWrap/>
            <w:vAlign w:val="bottom"/>
            <w:hideMark/>
          </w:tcPr>
          <w:p w:rsidR="00B8769F" w:rsidRPr="00C37088" w:rsidRDefault="00B8769F" w:rsidP="00B4030B">
            <w:pPr>
              <w:spacing w:line="240" w:lineRule="auto"/>
              <w:rPr>
                <w:rFonts w:ascii="Times New Roman" w:hAnsi="Times New Roman" w:cs="Times New Roman"/>
                <w:sz w:val="16"/>
                <w:szCs w:val="16"/>
              </w:rPr>
            </w:pPr>
          </w:p>
        </w:tc>
      </w:tr>
    </w:tbl>
    <w:p w:rsidR="005151E0" w:rsidRDefault="005151E0" w:rsidP="00B4030B"/>
    <w:p w:rsidR="00517A76" w:rsidRDefault="00517A76" w:rsidP="00B4030B"/>
    <w:p w:rsidR="00517A76" w:rsidRDefault="00517A76" w:rsidP="00B4030B"/>
    <w:p w:rsidR="00517A76" w:rsidRDefault="00517A76" w:rsidP="00B4030B"/>
    <w:p w:rsidR="00517A76" w:rsidRPr="001A09A6" w:rsidRDefault="00517A76" w:rsidP="00B4030B">
      <w:pPr>
        <w:rPr>
          <w:rFonts w:ascii="Times New Roman" w:hAnsi="Times New Roman" w:cs="Times New Roman"/>
          <w:b/>
          <w:sz w:val="24"/>
          <w:szCs w:val="24"/>
        </w:rPr>
      </w:pPr>
      <w:r w:rsidRPr="001A09A6">
        <w:rPr>
          <w:rFonts w:ascii="Times New Roman" w:hAnsi="Times New Roman" w:cs="Times New Roman"/>
          <w:b/>
          <w:sz w:val="24"/>
          <w:szCs w:val="24"/>
        </w:rPr>
        <w:t>References</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sz w:val="24"/>
          <w:szCs w:val="24"/>
        </w:rPr>
        <w:fldChar w:fldCharType="begin"/>
      </w:r>
      <w:r w:rsidRPr="00517A76">
        <w:rPr>
          <w:rFonts w:ascii="Times New Roman" w:hAnsi="Times New Roman" w:cs="Times New Roman"/>
          <w:sz w:val="24"/>
          <w:szCs w:val="24"/>
        </w:rPr>
        <w:instrText xml:space="preserve"> ADDIN ZOTERO_BIBL {"uncited":[],"omitted":[],"custom":[]} CSL_BIBLIOGRAPHY </w:instrText>
      </w:r>
      <w:r w:rsidRPr="00517A76">
        <w:rPr>
          <w:rFonts w:ascii="Times New Roman" w:hAnsi="Times New Roman" w:cs="Times New Roman"/>
          <w:sz w:val="24"/>
          <w:szCs w:val="24"/>
        </w:rPr>
        <w:fldChar w:fldCharType="separate"/>
      </w:r>
      <w:r w:rsidRPr="00517A76">
        <w:rPr>
          <w:rFonts w:ascii="Times New Roman" w:hAnsi="Times New Roman" w:cs="Times New Roman"/>
          <w:b/>
          <w:bCs/>
          <w:sz w:val="24"/>
          <w:szCs w:val="24"/>
        </w:rPr>
        <w:t>Abro, M.M., Dharejo, A.M., Khan, M.M. &amp; Birmani, N.A.</w:t>
      </w:r>
      <w:r w:rsidRPr="00517A76">
        <w:rPr>
          <w:rFonts w:ascii="Times New Roman" w:hAnsi="Times New Roman" w:cs="Times New Roman"/>
          <w:sz w:val="24"/>
          <w:szCs w:val="24"/>
        </w:rPr>
        <w:t xml:space="preserve"> (2016) Description of a new species </w:t>
      </w:r>
      <w:r w:rsidRPr="00C664A5">
        <w:rPr>
          <w:rFonts w:ascii="Times New Roman" w:hAnsi="Times New Roman" w:cs="Times New Roman"/>
          <w:i/>
          <w:sz w:val="24"/>
          <w:szCs w:val="24"/>
        </w:rPr>
        <w:t>Clinostomum awadhi</w:t>
      </w:r>
      <w:r w:rsidRPr="00517A76">
        <w:rPr>
          <w:rFonts w:ascii="Times New Roman" w:hAnsi="Times New Roman" w:cs="Times New Roman"/>
          <w:sz w:val="24"/>
          <w:szCs w:val="24"/>
        </w:rPr>
        <w:t xml:space="preserve"> n. sp.</w:t>
      </w:r>
      <w:r w:rsidR="00C664A5">
        <w:rPr>
          <w:rFonts w:ascii="Times New Roman" w:hAnsi="Times New Roman" w:cs="Times New Roman"/>
          <w:sz w:val="24"/>
          <w:szCs w:val="24"/>
        </w:rPr>
        <w:t xml:space="preserve"> </w:t>
      </w:r>
      <w:r w:rsidRPr="00517A76">
        <w:rPr>
          <w:rFonts w:ascii="Times New Roman" w:hAnsi="Times New Roman" w:cs="Times New Roman"/>
          <w:sz w:val="24"/>
          <w:szCs w:val="24"/>
        </w:rPr>
        <w:t xml:space="preserve">(Trematoda: Clinostomidae) in </w:t>
      </w:r>
      <w:r w:rsidRPr="00C664A5">
        <w:rPr>
          <w:rFonts w:ascii="Times New Roman" w:hAnsi="Times New Roman" w:cs="Times New Roman"/>
          <w:i/>
          <w:sz w:val="24"/>
          <w:szCs w:val="24"/>
        </w:rPr>
        <w:t>Phalacorcorax niger</w:t>
      </w:r>
      <w:r w:rsidR="00C664A5">
        <w:rPr>
          <w:rFonts w:ascii="Times New Roman" w:hAnsi="Times New Roman" w:cs="Times New Roman"/>
          <w:sz w:val="24"/>
          <w:szCs w:val="24"/>
        </w:rPr>
        <w:t xml:space="preserve"> </w:t>
      </w:r>
      <w:r w:rsidRPr="00517A76">
        <w:rPr>
          <w:rFonts w:ascii="Times New Roman" w:hAnsi="Times New Roman" w:cs="Times New Roman"/>
          <w:sz w:val="24"/>
          <w:szCs w:val="24"/>
        </w:rPr>
        <w:t xml:space="preserve">(Aves: Phalacrocoracidae) of Sanghar, Sindh, Pakistan. </w:t>
      </w:r>
      <w:r w:rsidRPr="00517A76">
        <w:rPr>
          <w:rFonts w:ascii="Times New Roman" w:hAnsi="Times New Roman" w:cs="Times New Roman"/>
          <w:i/>
          <w:iCs/>
          <w:sz w:val="24"/>
          <w:szCs w:val="24"/>
        </w:rPr>
        <w:t>Journal of NBR</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w:t>
      </w:r>
      <w:r w:rsidRPr="00517A76">
        <w:rPr>
          <w:rFonts w:ascii="Times New Roman" w:hAnsi="Times New Roman" w:cs="Times New Roman"/>
          <w:sz w:val="24"/>
          <w:szCs w:val="24"/>
        </w:rPr>
        <w:t>, 122–12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Acosta, A.A., Caffara, M., Fioravanti, M.L., Utsunomia, R., Zago, A.C., Franceschini, L. &amp; da Silva, R.J.</w:t>
      </w:r>
      <w:r w:rsidRPr="00517A76">
        <w:rPr>
          <w:rFonts w:ascii="Times New Roman" w:hAnsi="Times New Roman" w:cs="Times New Roman"/>
          <w:sz w:val="24"/>
          <w:szCs w:val="24"/>
        </w:rPr>
        <w:t xml:space="preserve"> (2016) Morphological and molecular characterization of </w:t>
      </w:r>
      <w:r w:rsidRPr="00C664A5">
        <w:rPr>
          <w:rFonts w:ascii="Times New Roman" w:hAnsi="Times New Roman" w:cs="Times New Roman"/>
          <w:i/>
          <w:sz w:val="24"/>
          <w:szCs w:val="24"/>
        </w:rPr>
        <w:t>Clinostomum detruncatum</w:t>
      </w:r>
      <w:r w:rsidRPr="00517A76">
        <w:rPr>
          <w:rFonts w:ascii="Times New Roman" w:hAnsi="Times New Roman" w:cs="Times New Roman"/>
          <w:sz w:val="24"/>
          <w:szCs w:val="24"/>
        </w:rPr>
        <w:t xml:space="preserve"> (Trematoda: Clinostomidae) metacercariae infecting </w:t>
      </w:r>
      <w:r w:rsidRPr="00C664A5">
        <w:rPr>
          <w:rFonts w:ascii="Times New Roman" w:hAnsi="Times New Roman" w:cs="Times New Roman"/>
          <w:i/>
          <w:sz w:val="24"/>
          <w:szCs w:val="24"/>
        </w:rPr>
        <w:t>Synbranchus marmoratus</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02</w:t>
      </w:r>
      <w:r w:rsidRPr="00517A76">
        <w:rPr>
          <w:rFonts w:ascii="Times New Roman" w:hAnsi="Times New Roman" w:cs="Times New Roman"/>
          <w:sz w:val="24"/>
          <w:szCs w:val="24"/>
        </w:rPr>
        <w:t>, 151–15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Agarwal, S.M.</w:t>
      </w:r>
      <w:r w:rsidRPr="00517A76">
        <w:rPr>
          <w:rFonts w:ascii="Times New Roman" w:hAnsi="Times New Roman" w:cs="Times New Roman"/>
          <w:sz w:val="24"/>
          <w:szCs w:val="24"/>
        </w:rPr>
        <w:t xml:space="preserve"> (1960) Studies on the morphology, systematics and life history of </w:t>
      </w:r>
      <w:r w:rsidRPr="00C664A5">
        <w:rPr>
          <w:rFonts w:ascii="Times New Roman" w:hAnsi="Times New Roman" w:cs="Times New Roman"/>
          <w:i/>
          <w:sz w:val="24"/>
          <w:szCs w:val="24"/>
        </w:rPr>
        <w:t>Clinostomum giganticum</w:t>
      </w:r>
      <w:r w:rsidRPr="00517A76">
        <w:rPr>
          <w:rFonts w:ascii="Times New Roman" w:hAnsi="Times New Roman" w:cs="Times New Roman"/>
          <w:sz w:val="24"/>
          <w:szCs w:val="24"/>
        </w:rPr>
        <w:t xml:space="preserve"> n. sp.(Trematoda: Clinostomatidae. </w:t>
      </w:r>
      <w:r w:rsidRPr="00517A76">
        <w:rPr>
          <w:rFonts w:ascii="Times New Roman" w:hAnsi="Times New Roman" w:cs="Times New Roman"/>
          <w:i/>
          <w:iCs/>
          <w:sz w:val="24"/>
          <w:szCs w:val="24"/>
        </w:rPr>
        <w:t>Indian Journal of Helminth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1</w:t>
      </w:r>
      <w:r w:rsidRPr="00517A76">
        <w:rPr>
          <w:rFonts w:ascii="Times New Roman" w:hAnsi="Times New Roman" w:cs="Times New Roman"/>
          <w:sz w:val="24"/>
          <w:szCs w:val="24"/>
        </w:rPr>
        <w:t>, 75–11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Agbede, S.A., Adeyemo, A.O. &amp; Taiwo, V.O.</w:t>
      </w:r>
      <w:r w:rsidRPr="00517A76">
        <w:rPr>
          <w:rFonts w:ascii="Times New Roman" w:hAnsi="Times New Roman" w:cs="Times New Roman"/>
          <w:sz w:val="24"/>
          <w:szCs w:val="24"/>
        </w:rPr>
        <w:t xml:space="preserve"> (2004) Scanning electron microscopic studies of </w:t>
      </w:r>
      <w:r w:rsidRPr="00C664A5">
        <w:rPr>
          <w:rFonts w:ascii="Times New Roman" w:hAnsi="Times New Roman" w:cs="Times New Roman"/>
          <w:i/>
          <w:sz w:val="24"/>
          <w:szCs w:val="24"/>
        </w:rPr>
        <w:t>Clinostomum tilapiae</w:t>
      </w:r>
      <w:r w:rsidRPr="00517A76">
        <w:rPr>
          <w:rFonts w:ascii="Times New Roman" w:hAnsi="Times New Roman" w:cs="Times New Roman"/>
          <w:sz w:val="24"/>
          <w:szCs w:val="24"/>
        </w:rPr>
        <w:t xml:space="preserve"> Ukoli 1960. </w:t>
      </w:r>
      <w:r w:rsidRPr="00517A76">
        <w:rPr>
          <w:rFonts w:ascii="Times New Roman" w:hAnsi="Times New Roman" w:cs="Times New Roman"/>
          <w:i/>
          <w:iCs/>
          <w:sz w:val="24"/>
          <w:szCs w:val="24"/>
        </w:rPr>
        <w:t>Tropical Veterinarian</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2</w:t>
      </w:r>
      <w:r w:rsidRPr="00517A76">
        <w:rPr>
          <w:rFonts w:ascii="Times New Roman" w:hAnsi="Times New Roman" w:cs="Times New Roman"/>
          <w:sz w:val="24"/>
          <w:szCs w:val="24"/>
        </w:rPr>
        <w:t>, 1–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Aguilar-Aguilar, R., Rosas-Valdez, R., Martínez-Aquino, A., Pérez-Rodríguez, R., Domínguez-Domínguez, O. &amp; Pérez-Ponce de León, G.</w:t>
      </w:r>
      <w:r w:rsidRPr="00517A76">
        <w:rPr>
          <w:rFonts w:ascii="Times New Roman" w:hAnsi="Times New Roman" w:cs="Times New Roman"/>
          <w:sz w:val="24"/>
          <w:szCs w:val="24"/>
        </w:rPr>
        <w:t xml:space="preserve"> (2010) Helminth fauna of two cyprinid fish (</w:t>
      </w:r>
      <w:r w:rsidRPr="00C664A5">
        <w:rPr>
          <w:rFonts w:ascii="Times New Roman" w:hAnsi="Times New Roman" w:cs="Times New Roman"/>
          <w:i/>
          <w:sz w:val="24"/>
          <w:szCs w:val="24"/>
        </w:rPr>
        <w:t>Campostoma ornatum</w:t>
      </w:r>
      <w:r w:rsidRPr="00517A76">
        <w:rPr>
          <w:rFonts w:ascii="Times New Roman" w:hAnsi="Times New Roman" w:cs="Times New Roman"/>
          <w:sz w:val="24"/>
          <w:szCs w:val="24"/>
        </w:rPr>
        <w:t xml:space="preserve"> and </w:t>
      </w:r>
      <w:r w:rsidRPr="00C664A5">
        <w:rPr>
          <w:rFonts w:ascii="Times New Roman" w:hAnsi="Times New Roman" w:cs="Times New Roman"/>
          <w:i/>
          <w:sz w:val="24"/>
          <w:szCs w:val="24"/>
        </w:rPr>
        <w:t>Codoma ornata</w:t>
      </w:r>
      <w:r w:rsidRPr="00517A76">
        <w:rPr>
          <w:rFonts w:ascii="Times New Roman" w:hAnsi="Times New Roman" w:cs="Times New Roman"/>
          <w:sz w:val="24"/>
          <w:szCs w:val="24"/>
        </w:rPr>
        <w:t xml:space="preserve">) from the upper Piaxtla River, Northwestern Mexico. </w:t>
      </w:r>
      <w:r w:rsidRPr="00517A76">
        <w:rPr>
          <w:rFonts w:ascii="Times New Roman" w:hAnsi="Times New Roman" w:cs="Times New Roman"/>
          <w:i/>
          <w:iCs/>
          <w:sz w:val="24"/>
          <w:szCs w:val="24"/>
        </w:rPr>
        <w:t>Helminthologi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7</w:t>
      </w:r>
      <w:r w:rsidRPr="00517A76">
        <w:rPr>
          <w:rFonts w:ascii="Times New Roman" w:hAnsi="Times New Roman" w:cs="Times New Roman"/>
          <w:sz w:val="24"/>
          <w:szCs w:val="24"/>
        </w:rPr>
        <w:t>, 251–25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Alcântara, N.M. &amp; Tavares-Dias, M.</w:t>
      </w:r>
      <w:r w:rsidRPr="00517A76">
        <w:rPr>
          <w:rFonts w:ascii="Times New Roman" w:hAnsi="Times New Roman" w:cs="Times New Roman"/>
          <w:sz w:val="24"/>
          <w:szCs w:val="24"/>
        </w:rPr>
        <w:t xml:space="preserve"> (2015) Structure of the parasites communities in two Erythrinidae fish from Amazon River system (Brazil). </w:t>
      </w:r>
      <w:r w:rsidRPr="00517A76">
        <w:rPr>
          <w:rFonts w:ascii="Times New Roman" w:hAnsi="Times New Roman" w:cs="Times New Roman"/>
          <w:i/>
          <w:iCs/>
          <w:sz w:val="24"/>
          <w:szCs w:val="24"/>
        </w:rPr>
        <w:t>Revista Brasileira de Parasitologia Veterinári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4</w:t>
      </w:r>
      <w:r w:rsidRPr="00517A76">
        <w:rPr>
          <w:rFonts w:ascii="Times New Roman" w:hAnsi="Times New Roman" w:cs="Times New Roman"/>
          <w:sz w:val="24"/>
          <w:szCs w:val="24"/>
        </w:rPr>
        <w:t>, 183–19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Aloo, P.A.</w:t>
      </w:r>
      <w:r w:rsidRPr="00517A76">
        <w:rPr>
          <w:rFonts w:ascii="Times New Roman" w:hAnsi="Times New Roman" w:cs="Times New Roman"/>
          <w:sz w:val="24"/>
          <w:szCs w:val="24"/>
        </w:rPr>
        <w:t xml:space="preserve"> (2002) A comparative study of helminth parasites from the fish </w:t>
      </w:r>
      <w:r w:rsidRPr="00C664A5">
        <w:rPr>
          <w:rFonts w:ascii="Times New Roman" w:hAnsi="Times New Roman" w:cs="Times New Roman"/>
          <w:i/>
          <w:sz w:val="24"/>
          <w:szCs w:val="24"/>
        </w:rPr>
        <w:t>Tilapia zillii</w:t>
      </w:r>
      <w:r w:rsidRPr="00517A76">
        <w:rPr>
          <w:rFonts w:ascii="Times New Roman" w:hAnsi="Times New Roman" w:cs="Times New Roman"/>
          <w:sz w:val="24"/>
          <w:szCs w:val="24"/>
        </w:rPr>
        <w:t xml:space="preserve"> and </w:t>
      </w:r>
      <w:r w:rsidRPr="00C664A5">
        <w:rPr>
          <w:rFonts w:ascii="Times New Roman" w:hAnsi="Times New Roman" w:cs="Times New Roman"/>
          <w:i/>
          <w:sz w:val="24"/>
          <w:szCs w:val="24"/>
        </w:rPr>
        <w:t>Oreochromis leucostictus</w:t>
      </w:r>
      <w:r w:rsidRPr="00517A76">
        <w:rPr>
          <w:rFonts w:ascii="Times New Roman" w:hAnsi="Times New Roman" w:cs="Times New Roman"/>
          <w:sz w:val="24"/>
          <w:szCs w:val="24"/>
        </w:rPr>
        <w:t xml:space="preserve"> in Lake Naivasha and Oloidien Bay, Kenya. </w:t>
      </w:r>
      <w:r w:rsidRPr="00517A76">
        <w:rPr>
          <w:rFonts w:ascii="Times New Roman" w:hAnsi="Times New Roman" w:cs="Times New Roman"/>
          <w:i/>
          <w:iCs/>
          <w:sz w:val="24"/>
          <w:szCs w:val="24"/>
        </w:rPr>
        <w:t>Journal of Helminth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6</w:t>
      </w:r>
      <w:r w:rsidRPr="00517A76">
        <w:rPr>
          <w:rFonts w:ascii="Times New Roman" w:hAnsi="Times New Roman" w:cs="Times New Roman"/>
          <w:sz w:val="24"/>
          <w:szCs w:val="24"/>
        </w:rPr>
        <w:t>, 95–10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Aohagi, Y. &amp; Shibahara, T.</w:t>
      </w:r>
      <w:r w:rsidRPr="00517A76">
        <w:rPr>
          <w:rFonts w:ascii="Times New Roman" w:hAnsi="Times New Roman" w:cs="Times New Roman"/>
          <w:sz w:val="24"/>
          <w:szCs w:val="24"/>
        </w:rPr>
        <w:t xml:space="preserve"> (1994) </w:t>
      </w:r>
      <w:r w:rsidRPr="00C664A5">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infection in </w:t>
      </w:r>
      <w:r w:rsidRPr="00C664A5">
        <w:rPr>
          <w:rFonts w:ascii="Times New Roman" w:hAnsi="Times New Roman" w:cs="Times New Roman"/>
          <w:i/>
          <w:sz w:val="24"/>
          <w:szCs w:val="24"/>
        </w:rPr>
        <w:t>Carassius</w:t>
      </w:r>
      <w:r w:rsidRPr="00517A76">
        <w:rPr>
          <w:rFonts w:ascii="Times New Roman" w:hAnsi="Times New Roman" w:cs="Times New Roman"/>
          <w:sz w:val="24"/>
          <w:szCs w:val="24"/>
        </w:rPr>
        <w:t xml:space="preserve"> sp. collected from some ponds and rivers in Tottori and Shimane Prefecture, Japan. </w:t>
      </w:r>
      <w:r w:rsidRPr="00517A76">
        <w:rPr>
          <w:rFonts w:ascii="Times New Roman" w:hAnsi="Times New Roman" w:cs="Times New Roman"/>
          <w:i/>
          <w:iCs/>
          <w:sz w:val="24"/>
          <w:szCs w:val="24"/>
        </w:rPr>
        <w:t>Japan 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3</w:t>
      </w:r>
      <w:r w:rsidRPr="00517A76">
        <w:rPr>
          <w:rFonts w:ascii="Times New Roman" w:hAnsi="Times New Roman" w:cs="Times New Roman"/>
          <w:sz w:val="24"/>
          <w:szCs w:val="24"/>
        </w:rPr>
        <w:t>, 129–13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Aohagi, Y., Shibahara, T., Machida, N., Yamaga, Y. &amp; Kagota, K.</w:t>
      </w:r>
      <w:r w:rsidRPr="00517A76">
        <w:rPr>
          <w:rFonts w:ascii="Times New Roman" w:hAnsi="Times New Roman" w:cs="Times New Roman"/>
          <w:sz w:val="24"/>
          <w:szCs w:val="24"/>
        </w:rPr>
        <w:t xml:space="preserve"> (1992) </w:t>
      </w:r>
      <w:r w:rsidRPr="00C664A5">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Trematoda: Clinostomatidae) in five new fish hosts in Japan. </w:t>
      </w:r>
      <w:r w:rsidRPr="00517A76">
        <w:rPr>
          <w:rFonts w:ascii="Times New Roman" w:hAnsi="Times New Roman" w:cs="Times New Roman"/>
          <w:i/>
          <w:iCs/>
          <w:sz w:val="24"/>
          <w:szCs w:val="24"/>
        </w:rPr>
        <w:t>Journal of Wildlife Diseas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8</w:t>
      </w:r>
      <w:r w:rsidRPr="00517A76">
        <w:rPr>
          <w:rFonts w:ascii="Times New Roman" w:hAnsi="Times New Roman" w:cs="Times New Roman"/>
          <w:sz w:val="24"/>
          <w:szCs w:val="24"/>
        </w:rPr>
        <w:t>, 467–46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Arruda, V.S. de, Pinto, R.M. &amp; Muniz-Pereira, L.C.</w:t>
      </w:r>
      <w:r w:rsidRPr="00517A76">
        <w:rPr>
          <w:rFonts w:ascii="Times New Roman" w:hAnsi="Times New Roman" w:cs="Times New Roman"/>
          <w:sz w:val="24"/>
          <w:szCs w:val="24"/>
        </w:rPr>
        <w:t xml:space="preserve"> (2001) New host and geographical records for helminths parasites of Ardeidae (Aves, Ciconiiformes) in Brazil. </w:t>
      </w:r>
      <w:r w:rsidRPr="00517A76">
        <w:rPr>
          <w:rFonts w:ascii="Times New Roman" w:hAnsi="Times New Roman" w:cs="Times New Roman"/>
          <w:i/>
          <w:iCs/>
          <w:sz w:val="24"/>
          <w:szCs w:val="24"/>
        </w:rPr>
        <w:t>Revista Brasileira de Zoologi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8</w:t>
      </w:r>
      <w:r w:rsidRPr="00517A76">
        <w:rPr>
          <w:rFonts w:ascii="Times New Roman" w:hAnsi="Times New Roman" w:cs="Times New Roman"/>
          <w:sz w:val="24"/>
          <w:szCs w:val="24"/>
        </w:rPr>
        <w:t>, 225–23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Avery, J., Wise, D., Khoo, L. &amp; Terhune, J.</w:t>
      </w:r>
      <w:r w:rsidRPr="00517A76">
        <w:rPr>
          <w:rFonts w:ascii="Times New Roman" w:hAnsi="Times New Roman" w:cs="Times New Roman"/>
          <w:sz w:val="24"/>
          <w:szCs w:val="24"/>
        </w:rPr>
        <w:t xml:space="preserve"> (2002) A new trematode in channel catfish. </w:t>
      </w:r>
      <w:r w:rsidRPr="00517A76">
        <w:rPr>
          <w:rFonts w:ascii="Times New Roman" w:hAnsi="Times New Roman" w:cs="Times New Roman"/>
          <w:i/>
          <w:iCs/>
          <w:sz w:val="24"/>
          <w:szCs w:val="24"/>
        </w:rPr>
        <w:t>Fish Health Newsletter</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0</w:t>
      </w:r>
      <w:r w:rsidRPr="00517A76">
        <w:rPr>
          <w:rFonts w:ascii="Times New Roman" w:hAnsi="Times New Roman" w:cs="Times New Roman"/>
          <w:sz w:val="24"/>
          <w:szCs w:val="24"/>
        </w:rPr>
        <w:t>, 12–2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Ball, J.C.</w:t>
      </w:r>
      <w:r w:rsidRPr="00517A76">
        <w:rPr>
          <w:rFonts w:ascii="Times New Roman" w:hAnsi="Times New Roman" w:cs="Times New Roman"/>
          <w:sz w:val="24"/>
          <w:szCs w:val="24"/>
        </w:rPr>
        <w:t xml:space="preserve"> (2000) A winter/spring study of salamanders in a disturbed, fragmented habitat surrounded by farm land. </w:t>
      </w:r>
      <w:r w:rsidRPr="00517A76">
        <w:rPr>
          <w:rFonts w:ascii="Times New Roman" w:hAnsi="Times New Roman" w:cs="Times New Roman"/>
          <w:i/>
          <w:iCs/>
          <w:sz w:val="24"/>
          <w:szCs w:val="24"/>
        </w:rPr>
        <w:t>Journal of the Iowa Academy of Science: JIA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07</w:t>
      </w:r>
      <w:r w:rsidRPr="00517A76">
        <w:rPr>
          <w:rFonts w:ascii="Times New Roman" w:hAnsi="Times New Roman" w:cs="Times New Roman"/>
          <w:sz w:val="24"/>
          <w:szCs w:val="24"/>
        </w:rPr>
        <w:t>, 175–18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Barson, M., Mulonga, A. &amp; Nhiwatiwa, T.</w:t>
      </w:r>
      <w:r w:rsidRPr="00517A76">
        <w:rPr>
          <w:rFonts w:ascii="Times New Roman" w:hAnsi="Times New Roman" w:cs="Times New Roman"/>
          <w:sz w:val="24"/>
          <w:szCs w:val="24"/>
        </w:rPr>
        <w:t xml:space="preserve"> (2008) Investigation of a parasitic outbreak of </w:t>
      </w:r>
      <w:r w:rsidRPr="00C664A5">
        <w:rPr>
          <w:rFonts w:ascii="Times New Roman" w:hAnsi="Times New Roman" w:cs="Times New Roman"/>
          <w:i/>
          <w:sz w:val="24"/>
          <w:szCs w:val="24"/>
        </w:rPr>
        <w:t>Lernaea cyprinacea</w:t>
      </w:r>
      <w:r w:rsidRPr="00517A76">
        <w:rPr>
          <w:rFonts w:ascii="Times New Roman" w:hAnsi="Times New Roman" w:cs="Times New Roman"/>
          <w:sz w:val="24"/>
          <w:szCs w:val="24"/>
        </w:rPr>
        <w:t xml:space="preserve"> Linnaeus (Crustacea: Copepoda) in fish from Zimbabwe. </w:t>
      </w:r>
      <w:r w:rsidRPr="00517A76">
        <w:rPr>
          <w:rFonts w:ascii="Times New Roman" w:hAnsi="Times New Roman" w:cs="Times New Roman"/>
          <w:i/>
          <w:iCs/>
          <w:sz w:val="24"/>
          <w:szCs w:val="24"/>
        </w:rPr>
        <w:t>African Zo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3</w:t>
      </w:r>
      <w:r w:rsidRPr="00517A76">
        <w:rPr>
          <w:rFonts w:ascii="Times New Roman" w:hAnsi="Times New Roman" w:cs="Times New Roman"/>
          <w:sz w:val="24"/>
          <w:szCs w:val="24"/>
        </w:rPr>
        <w:t>, 175–18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Becker, D.A. &amp; Houghton, W.C.</w:t>
      </w:r>
      <w:r w:rsidR="00C664A5">
        <w:rPr>
          <w:rFonts w:ascii="Times New Roman" w:hAnsi="Times New Roman" w:cs="Times New Roman"/>
          <w:sz w:val="24"/>
          <w:szCs w:val="24"/>
        </w:rPr>
        <w:t xml:space="preserve"> (1969) Survey of the Helminth parasites of selected game f</w:t>
      </w:r>
      <w:r w:rsidRPr="00517A76">
        <w:rPr>
          <w:rFonts w:ascii="Times New Roman" w:hAnsi="Times New Roman" w:cs="Times New Roman"/>
          <w:sz w:val="24"/>
          <w:szCs w:val="24"/>
        </w:rPr>
        <w:t xml:space="preserve">ishes of Lake Fort Smith, Arkansas. </w:t>
      </w:r>
      <w:r w:rsidRPr="00517A76">
        <w:rPr>
          <w:rFonts w:ascii="Times New Roman" w:hAnsi="Times New Roman" w:cs="Times New Roman"/>
          <w:i/>
          <w:iCs/>
          <w:sz w:val="24"/>
          <w:szCs w:val="24"/>
        </w:rPr>
        <w:t>Journal of the Arkansas Academy of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3</w:t>
      </w:r>
      <w:r w:rsidRPr="00517A76">
        <w:rPr>
          <w:rFonts w:ascii="Times New Roman" w:hAnsi="Times New Roman" w:cs="Times New Roman"/>
          <w:sz w:val="24"/>
          <w:szCs w:val="24"/>
        </w:rPr>
        <w:t>, 110–117.</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Bennett, H.I. &amp; Humes, A.G.</w:t>
      </w:r>
      <w:r w:rsidRPr="00517A76">
        <w:rPr>
          <w:rFonts w:ascii="Times New Roman" w:hAnsi="Times New Roman" w:cs="Times New Roman"/>
          <w:sz w:val="24"/>
          <w:szCs w:val="24"/>
        </w:rPr>
        <w:t xml:space="preserve"> (1938) Helminth parasites of </w:t>
      </w:r>
      <w:r w:rsidRPr="00C664A5">
        <w:rPr>
          <w:rFonts w:ascii="Times New Roman" w:hAnsi="Times New Roman" w:cs="Times New Roman"/>
          <w:i/>
          <w:sz w:val="24"/>
          <w:szCs w:val="24"/>
        </w:rPr>
        <w:t>Amphiuma tridactylum</w:t>
      </w:r>
      <w:r w:rsidRPr="00517A76">
        <w:rPr>
          <w:rFonts w:ascii="Times New Roman" w:hAnsi="Times New Roman" w:cs="Times New Roman"/>
          <w:sz w:val="24"/>
          <w:szCs w:val="24"/>
        </w:rPr>
        <w:t xml:space="preserve"> and </w:t>
      </w:r>
      <w:r w:rsidRPr="00C664A5">
        <w:rPr>
          <w:rFonts w:ascii="Times New Roman" w:hAnsi="Times New Roman" w:cs="Times New Roman"/>
          <w:i/>
          <w:sz w:val="24"/>
          <w:szCs w:val="24"/>
        </w:rPr>
        <w:t>Siren lacertina</w:t>
      </w:r>
      <w:r w:rsidRPr="00517A76">
        <w:rPr>
          <w:rFonts w:ascii="Times New Roman" w:hAnsi="Times New Roman" w:cs="Times New Roman"/>
          <w:sz w:val="24"/>
          <w:szCs w:val="24"/>
        </w:rPr>
        <w:t xml:space="preserve"> from Louisiana. </w:t>
      </w:r>
      <w:r w:rsidRPr="00517A76">
        <w:rPr>
          <w:rFonts w:ascii="Times New Roman" w:hAnsi="Times New Roman" w:cs="Times New Roman"/>
          <w:i/>
          <w:iCs/>
          <w:sz w:val="24"/>
          <w:szCs w:val="24"/>
        </w:rPr>
        <w:t>Proceedings of the Louisiana Academy of Scienc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w:t>
      </w:r>
      <w:r w:rsidRPr="00517A76">
        <w:rPr>
          <w:rFonts w:ascii="Times New Roman" w:hAnsi="Times New Roman" w:cs="Times New Roman"/>
          <w:sz w:val="24"/>
          <w:szCs w:val="24"/>
        </w:rPr>
        <w:t>, 243–24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Bhalerao, G.D.</w:t>
      </w:r>
      <w:r w:rsidRPr="00517A76">
        <w:rPr>
          <w:rFonts w:ascii="Times New Roman" w:hAnsi="Times New Roman" w:cs="Times New Roman"/>
          <w:sz w:val="24"/>
          <w:szCs w:val="24"/>
        </w:rPr>
        <w:t xml:space="preserve"> (1942) Some metacercarial forms of Clinostomatidae (trematoda) from India. </w:t>
      </w:r>
      <w:r w:rsidRPr="00517A76">
        <w:rPr>
          <w:rFonts w:ascii="Times New Roman" w:hAnsi="Times New Roman" w:cs="Times New Roman"/>
          <w:i/>
          <w:iCs/>
          <w:sz w:val="24"/>
          <w:szCs w:val="24"/>
        </w:rPr>
        <w:t>Proceedings of the Indian Academy of Sciences-Section B</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6</w:t>
      </w:r>
      <w:r w:rsidRPr="00517A76">
        <w:rPr>
          <w:rFonts w:ascii="Times New Roman" w:hAnsi="Times New Roman" w:cs="Times New Roman"/>
          <w:sz w:val="24"/>
          <w:szCs w:val="24"/>
        </w:rPr>
        <w:t>, 67–7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Boane, C., Cruz, C. &amp; Saraiva, A.</w:t>
      </w:r>
      <w:r w:rsidRPr="00517A76">
        <w:rPr>
          <w:rFonts w:ascii="Times New Roman" w:hAnsi="Times New Roman" w:cs="Times New Roman"/>
          <w:sz w:val="24"/>
          <w:szCs w:val="24"/>
        </w:rPr>
        <w:t xml:space="preserve"> (2008) Metazoan parasites of </w:t>
      </w:r>
      <w:r w:rsidRPr="00C664A5">
        <w:rPr>
          <w:rFonts w:ascii="Times New Roman" w:hAnsi="Times New Roman" w:cs="Times New Roman"/>
          <w:i/>
          <w:sz w:val="24"/>
          <w:szCs w:val="24"/>
        </w:rPr>
        <w:t>Cyprinus carpio L.</w:t>
      </w:r>
      <w:r w:rsidR="00C664A5">
        <w:rPr>
          <w:rFonts w:ascii="Times New Roman" w:hAnsi="Times New Roman" w:cs="Times New Roman"/>
          <w:i/>
          <w:sz w:val="24"/>
          <w:szCs w:val="24"/>
        </w:rPr>
        <w:t xml:space="preserve"> </w:t>
      </w:r>
      <w:r w:rsidRPr="00517A76">
        <w:rPr>
          <w:rFonts w:ascii="Times New Roman" w:hAnsi="Times New Roman" w:cs="Times New Roman"/>
          <w:sz w:val="24"/>
          <w:szCs w:val="24"/>
        </w:rPr>
        <w:t xml:space="preserve">(Cyprinidae) from Mozambique. </w:t>
      </w:r>
      <w:r w:rsidRPr="00517A76">
        <w:rPr>
          <w:rFonts w:ascii="Times New Roman" w:hAnsi="Times New Roman" w:cs="Times New Roman"/>
          <w:i/>
          <w:iCs/>
          <w:sz w:val="24"/>
          <w:szCs w:val="24"/>
        </w:rPr>
        <w:t>Aquacultur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84</w:t>
      </w:r>
      <w:r w:rsidRPr="00517A76">
        <w:rPr>
          <w:rFonts w:ascii="Times New Roman" w:hAnsi="Times New Roman" w:cs="Times New Roman"/>
          <w:sz w:val="24"/>
          <w:szCs w:val="24"/>
        </w:rPr>
        <w:t>, 59–6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Bonett, R.M., Steffen, M.A., Trujano-Alvarez, A.L., Martin, S.D., Bursey, C.R. &amp; McAllister, C.T.</w:t>
      </w:r>
      <w:r w:rsidRPr="00517A76">
        <w:rPr>
          <w:rFonts w:ascii="Times New Roman" w:hAnsi="Times New Roman" w:cs="Times New Roman"/>
          <w:sz w:val="24"/>
          <w:szCs w:val="24"/>
        </w:rPr>
        <w:t xml:space="preserve"> (2011) Distribution, abundance, and genetic diversity of </w:t>
      </w:r>
      <w:r w:rsidRPr="00C664A5">
        <w:rPr>
          <w:rFonts w:ascii="Times New Roman" w:hAnsi="Times New Roman" w:cs="Times New Roman"/>
          <w:i/>
          <w:sz w:val="24"/>
          <w:szCs w:val="24"/>
        </w:rPr>
        <w:t xml:space="preserve">Clinostomum </w:t>
      </w:r>
      <w:r w:rsidRPr="00517A76">
        <w:rPr>
          <w:rFonts w:ascii="Times New Roman" w:hAnsi="Times New Roman" w:cs="Times New Roman"/>
          <w:sz w:val="24"/>
          <w:szCs w:val="24"/>
        </w:rPr>
        <w:t xml:space="preserve">spp. metacercariae (Trematoda: Digenea) in a modified Ozark stream system.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7</w:t>
      </w:r>
      <w:r w:rsidRPr="00517A76">
        <w:rPr>
          <w:rFonts w:ascii="Times New Roman" w:hAnsi="Times New Roman" w:cs="Times New Roman"/>
          <w:sz w:val="24"/>
          <w:szCs w:val="24"/>
        </w:rPr>
        <w:t>, 177–184.</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Braun, M.</w:t>
      </w:r>
      <w:r w:rsidRPr="00517A76">
        <w:rPr>
          <w:rFonts w:ascii="Times New Roman" w:hAnsi="Times New Roman" w:cs="Times New Roman"/>
          <w:sz w:val="24"/>
          <w:szCs w:val="24"/>
        </w:rPr>
        <w:t xml:space="preserve"> (1899) Über Clinostomum Leidy. </w:t>
      </w:r>
      <w:r w:rsidRPr="00517A76">
        <w:rPr>
          <w:rFonts w:ascii="Times New Roman" w:hAnsi="Times New Roman" w:cs="Times New Roman"/>
          <w:i/>
          <w:iCs/>
          <w:sz w:val="24"/>
          <w:szCs w:val="24"/>
        </w:rPr>
        <w:t>Zoologischer Anzeiger</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2</w:t>
      </w:r>
      <w:r w:rsidRPr="00517A76">
        <w:rPr>
          <w:rFonts w:ascii="Times New Roman" w:hAnsi="Times New Roman" w:cs="Times New Roman"/>
          <w:sz w:val="24"/>
          <w:szCs w:val="24"/>
        </w:rPr>
        <w:t>, 489–49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Bravo-Hollis, M.</w:t>
      </w:r>
      <w:r w:rsidRPr="00517A76">
        <w:rPr>
          <w:rFonts w:ascii="Times New Roman" w:hAnsi="Times New Roman" w:cs="Times New Roman"/>
          <w:sz w:val="24"/>
          <w:szCs w:val="24"/>
        </w:rPr>
        <w:t xml:space="preserve"> (1947) Dos especies de Clinostomum (Trematoda), de aves procedentes del Estado de Nuevo León, México. Pp. 489–498 in: </w:t>
      </w:r>
      <w:r w:rsidRPr="00517A76">
        <w:rPr>
          <w:rFonts w:ascii="Times New Roman" w:hAnsi="Times New Roman" w:cs="Times New Roman"/>
          <w:i/>
          <w:iCs/>
          <w:sz w:val="24"/>
          <w:szCs w:val="24"/>
        </w:rPr>
        <w:t>Anales Del Instituto de Biología, Universidad Nacional Autónoma de México</w:t>
      </w:r>
      <w:r w:rsidRPr="00517A76">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Briosio-Aguilar, R., Pinto, H.A., Rodríguez-Santiago, M.A., López-García, K., Garcia-Varela, M. &amp; de León, G.P.-P.</w:t>
      </w:r>
      <w:r w:rsidRPr="00517A76">
        <w:rPr>
          <w:rFonts w:ascii="Times New Roman" w:hAnsi="Times New Roman" w:cs="Times New Roman"/>
          <w:sz w:val="24"/>
          <w:szCs w:val="24"/>
        </w:rPr>
        <w:t xml:space="preserve"> (2018) </w:t>
      </w:r>
      <w:r w:rsidR="00C664A5">
        <w:rPr>
          <w:rFonts w:ascii="Times New Roman" w:hAnsi="Times New Roman" w:cs="Times New Roman"/>
          <w:sz w:val="24"/>
          <w:szCs w:val="24"/>
        </w:rPr>
        <w:t>Link between the adult and the m</w:t>
      </w:r>
      <w:r w:rsidRPr="00517A76">
        <w:rPr>
          <w:rFonts w:ascii="Times New Roman" w:hAnsi="Times New Roman" w:cs="Times New Roman"/>
          <w:sz w:val="24"/>
          <w:szCs w:val="24"/>
        </w:rPr>
        <w:t xml:space="preserve">etacercaria of </w:t>
      </w:r>
      <w:r w:rsidRPr="00C664A5">
        <w:rPr>
          <w:rFonts w:ascii="Times New Roman" w:hAnsi="Times New Roman" w:cs="Times New Roman"/>
          <w:i/>
          <w:sz w:val="24"/>
          <w:szCs w:val="24"/>
        </w:rPr>
        <w:t>Clinostomum heluans</w:t>
      </w:r>
      <w:r w:rsidR="00C664A5">
        <w:rPr>
          <w:rFonts w:ascii="Times New Roman" w:hAnsi="Times New Roman" w:cs="Times New Roman"/>
          <w:sz w:val="24"/>
          <w:szCs w:val="24"/>
        </w:rPr>
        <w:t xml:space="preserve"> (Trematoda: Clinostomidae) through DNA sequences, and its phylogenetic position within the g</w:t>
      </w:r>
      <w:r w:rsidRPr="00517A76">
        <w:rPr>
          <w:rFonts w:ascii="Times New Roman" w:hAnsi="Times New Roman" w:cs="Times New Roman"/>
          <w:sz w:val="24"/>
          <w:szCs w:val="24"/>
        </w:rPr>
        <w:t xml:space="preserve">enus Clinostomum Leidy, 1856.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04</w:t>
      </w:r>
      <w:r w:rsidRPr="00517A76">
        <w:rPr>
          <w:rFonts w:ascii="Times New Roman" w:hAnsi="Times New Roman" w:cs="Times New Roman"/>
          <w:sz w:val="24"/>
          <w:szCs w:val="24"/>
        </w:rPr>
        <w:t>, 292–29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Britz, J., Van As, J.G. &amp; Saayman, J.E.</w:t>
      </w:r>
      <w:r w:rsidRPr="00517A76">
        <w:rPr>
          <w:rFonts w:ascii="Times New Roman" w:hAnsi="Times New Roman" w:cs="Times New Roman"/>
          <w:sz w:val="24"/>
          <w:szCs w:val="24"/>
        </w:rPr>
        <w:t xml:space="preserve"> (1985) Occurrence and distribution of </w:t>
      </w:r>
      <w:r w:rsidRPr="00C664A5">
        <w:rPr>
          <w:rFonts w:ascii="Times New Roman" w:hAnsi="Times New Roman" w:cs="Times New Roman"/>
          <w:i/>
          <w:sz w:val="24"/>
          <w:szCs w:val="24"/>
        </w:rPr>
        <w:t>Clinostomum tilapiae</w:t>
      </w:r>
      <w:r w:rsidRPr="00517A76">
        <w:rPr>
          <w:rFonts w:ascii="Times New Roman" w:hAnsi="Times New Roman" w:cs="Times New Roman"/>
          <w:sz w:val="24"/>
          <w:szCs w:val="24"/>
        </w:rPr>
        <w:t xml:space="preserve"> Ukoli, 1966 and </w:t>
      </w:r>
      <w:r w:rsidRPr="00C664A5">
        <w:rPr>
          <w:rFonts w:ascii="Times New Roman" w:hAnsi="Times New Roman" w:cs="Times New Roman"/>
          <w:i/>
          <w:sz w:val="24"/>
          <w:szCs w:val="24"/>
        </w:rPr>
        <w:t>Euclinostomum heterostomum</w:t>
      </w:r>
      <w:r w:rsidRPr="00517A76">
        <w:rPr>
          <w:rFonts w:ascii="Times New Roman" w:hAnsi="Times New Roman" w:cs="Times New Roman"/>
          <w:sz w:val="24"/>
          <w:szCs w:val="24"/>
        </w:rPr>
        <w:t xml:space="preserve"> (Rudolphi, 1809) metacercarial infections of freshwater fish in Venda and Lebowa, Southern Africa. </w:t>
      </w:r>
      <w:r w:rsidRPr="00517A76">
        <w:rPr>
          <w:rFonts w:ascii="Times New Roman" w:hAnsi="Times New Roman" w:cs="Times New Roman"/>
          <w:i/>
          <w:iCs/>
          <w:sz w:val="24"/>
          <w:szCs w:val="24"/>
        </w:rPr>
        <w:t>Journal of Fish Bi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6</w:t>
      </w:r>
      <w:r w:rsidRPr="00517A76">
        <w:rPr>
          <w:rFonts w:ascii="Times New Roman" w:hAnsi="Times New Roman" w:cs="Times New Roman"/>
          <w:sz w:val="24"/>
          <w:szCs w:val="24"/>
        </w:rPr>
        <w:t>, 21–2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abrera-Guzmán, E., Garrido-Olvera, L. &amp; León-Règagnon, V.</w:t>
      </w:r>
      <w:r w:rsidRPr="00517A76">
        <w:rPr>
          <w:rFonts w:ascii="Times New Roman" w:hAnsi="Times New Roman" w:cs="Times New Roman"/>
          <w:sz w:val="24"/>
          <w:szCs w:val="24"/>
        </w:rPr>
        <w:t xml:space="preserve"> (2010) Helminth parasites of the leopard frog </w:t>
      </w:r>
      <w:r w:rsidRPr="00C664A5">
        <w:rPr>
          <w:rFonts w:ascii="Times New Roman" w:hAnsi="Times New Roman" w:cs="Times New Roman"/>
          <w:i/>
          <w:sz w:val="24"/>
          <w:szCs w:val="24"/>
        </w:rPr>
        <w:t xml:space="preserve">Lithobates </w:t>
      </w:r>
      <w:r w:rsidRPr="00517A76">
        <w:rPr>
          <w:rFonts w:ascii="Times New Roman" w:hAnsi="Times New Roman" w:cs="Times New Roman"/>
          <w:sz w:val="24"/>
          <w:szCs w:val="24"/>
        </w:rPr>
        <w:t xml:space="preserve">sp. Colima (Amphibia: Ranidae) from Colima, Mexico.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6</w:t>
      </w:r>
      <w:r w:rsidRPr="00517A76">
        <w:rPr>
          <w:rFonts w:ascii="Times New Roman" w:hAnsi="Times New Roman" w:cs="Times New Roman"/>
          <w:sz w:val="24"/>
          <w:szCs w:val="24"/>
        </w:rPr>
        <w:t>, 736–73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affara, M., Locke, S.A., Gustinelli, A., Marcogliese, D.J. &amp; Fioravanti, M.L.</w:t>
      </w:r>
      <w:r w:rsidRPr="00517A76">
        <w:rPr>
          <w:rFonts w:ascii="Times New Roman" w:hAnsi="Times New Roman" w:cs="Times New Roman"/>
          <w:sz w:val="24"/>
          <w:szCs w:val="24"/>
        </w:rPr>
        <w:t xml:space="preserve"> (2011) Morphological and molecular differentiation of </w:t>
      </w:r>
      <w:r w:rsidRPr="00C664A5">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and </w:t>
      </w:r>
      <w:r w:rsidRPr="00C664A5">
        <w:rPr>
          <w:rFonts w:ascii="Times New Roman" w:hAnsi="Times New Roman" w:cs="Times New Roman"/>
          <w:i/>
          <w:sz w:val="24"/>
          <w:szCs w:val="24"/>
        </w:rPr>
        <w:t>Clinostomum marginatum</w:t>
      </w:r>
      <w:r w:rsidRPr="00517A76">
        <w:rPr>
          <w:rFonts w:ascii="Times New Roman" w:hAnsi="Times New Roman" w:cs="Times New Roman"/>
          <w:sz w:val="24"/>
          <w:szCs w:val="24"/>
        </w:rPr>
        <w:t xml:space="preserve"> (Digenea: Clinostomidae) metacercariae and adults.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7</w:t>
      </w:r>
      <w:r w:rsidRPr="00517A76">
        <w:rPr>
          <w:rFonts w:ascii="Times New Roman" w:hAnsi="Times New Roman" w:cs="Times New Roman"/>
          <w:sz w:val="24"/>
          <w:szCs w:val="24"/>
        </w:rPr>
        <w:t>, 884–89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affara, M., Bruni, G., Paoletti, C., Gustinelli, A. &amp; Fioravanti, M.L.</w:t>
      </w:r>
      <w:r w:rsidRPr="00517A76">
        <w:rPr>
          <w:rFonts w:ascii="Times New Roman" w:hAnsi="Times New Roman" w:cs="Times New Roman"/>
          <w:sz w:val="24"/>
          <w:szCs w:val="24"/>
        </w:rPr>
        <w:t xml:space="preserve"> (2014) Metacercariae of </w:t>
      </w:r>
      <w:r w:rsidRPr="00C664A5">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Trematoda: Digenea) in European newts </w:t>
      </w:r>
      <w:r w:rsidRPr="00C664A5">
        <w:rPr>
          <w:rFonts w:ascii="Times New Roman" w:hAnsi="Times New Roman" w:cs="Times New Roman"/>
          <w:i/>
          <w:sz w:val="24"/>
          <w:szCs w:val="24"/>
        </w:rPr>
        <w:t>Triturus carnifex</w:t>
      </w:r>
      <w:r w:rsidRPr="00517A76">
        <w:rPr>
          <w:rFonts w:ascii="Times New Roman" w:hAnsi="Times New Roman" w:cs="Times New Roman"/>
          <w:sz w:val="24"/>
          <w:szCs w:val="24"/>
        </w:rPr>
        <w:t xml:space="preserve"> and </w:t>
      </w:r>
      <w:r w:rsidRPr="00C664A5">
        <w:rPr>
          <w:rFonts w:ascii="Times New Roman" w:hAnsi="Times New Roman" w:cs="Times New Roman"/>
          <w:i/>
          <w:sz w:val="24"/>
          <w:szCs w:val="24"/>
        </w:rPr>
        <w:t>Lissotriton vulgaris</w:t>
      </w:r>
      <w:r w:rsidRPr="00517A76">
        <w:rPr>
          <w:rFonts w:ascii="Times New Roman" w:hAnsi="Times New Roman" w:cs="Times New Roman"/>
          <w:sz w:val="24"/>
          <w:szCs w:val="24"/>
        </w:rPr>
        <w:t xml:space="preserve"> (Caudata: Salamandridae). </w:t>
      </w:r>
      <w:r w:rsidRPr="00517A76">
        <w:rPr>
          <w:rFonts w:ascii="Times New Roman" w:hAnsi="Times New Roman" w:cs="Times New Roman"/>
          <w:i/>
          <w:iCs/>
          <w:sz w:val="24"/>
          <w:szCs w:val="24"/>
        </w:rPr>
        <w:t>Journal of helminth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8</w:t>
      </w:r>
      <w:r w:rsidRPr="00517A76">
        <w:rPr>
          <w:rFonts w:ascii="Times New Roman" w:hAnsi="Times New Roman" w:cs="Times New Roman"/>
          <w:sz w:val="24"/>
          <w:szCs w:val="24"/>
        </w:rPr>
        <w:t>, 278–28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affara, M., Locke, S.A., Echi, P.C., Halajian, A., Benini, D., Luus-Powell, W.J., Tavakol, S. &amp; Fioravanti, M.L.</w:t>
      </w:r>
      <w:r w:rsidRPr="00517A76">
        <w:rPr>
          <w:rFonts w:ascii="Times New Roman" w:hAnsi="Times New Roman" w:cs="Times New Roman"/>
          <w:sz w:val="24"/>
          <w:szCs w:val="24"/>
        </w:rPr>
        <w:t xml:space="preserve"> (2017) A morphological and molecular study of Clinostomid metacercariae from African fish with a redescription of </w:t>
      </w:r>
      <w:r w:rsidRPr="00C664A5">
        <w:rPr>
          <w:rFonts w:ascii="Times New Roman" w:hAnsi="Times New Roman" w:cs="Times New Roman"/>
          <w:i/>
          <w:sz w:val="24"/>
          <w:szCs w:val="24"/>
        </w:rPr>
        <w:t>Clinostomum tilapiae</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44</w:t>
      </w:r>
      <w:r w:rsidRPr="00517A76">
        <w:rPr>
          <w:rFonts w:ascii="Times New Roman" w:hAnsi="Times New Roman" w:cs="Times New Roman"/>
          <w:sz w:val="24"/>
          <w:szCs w:val="24"/>
        </w:rPr>
        <w:t>, 1519–152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alhoun, D.M., McDevitt-Galles, T. &amp; Johnson, P.T.J.</w:t>
      </w:r>
      <w:r w:rsidRPr="00517A76">
        <w:rPr>
          <w:rFonts w:ascii="Times New Roman" w:hAnsi="Times New Roman" w:cs="Times New Roman"/>
          <w:sz w:val="24"/>
          <w:szCs w:val="24"/>
        </w:rPr>
        <w:t xml:space="preserve"> (2018) Parasites of invasive freshwater fishes and the factors affecting their richness. </w:t>
      </w:r>
      <w:r w:rsidRPr="00517A76">
        <w:rPr>
          <w:rFonts w:ascii="Times New Roman" w:hAnsi="Times New Roman" w:cs="Times New Roman"/>
          <w:i/>
          <w:iCs/>
          <w:sz w:val="24"/>
          <w:szCs w:val="24"/>
        </w:rPr>
        <w:t>Freshwater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7</w:t>
      </w:r>
      <w:r w:rsidRPr="00517A76">
        <w:rPr>
          <w:rFonts w:ascii="Times New Roman" w:hAnsi="Times New Roman" w:cs="Times New Roman"/>
          <w:sz w:val="24"/>
          <w:szCs w:val="24"/>
        </w:rPr>
        <w:t>, 134–14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astro Tavernari, F. de, Massato Takemoto, R., Marcolino Guidelli, G., Perez Lizama, M. de los A., Figueiredo Lacerda, A.C. &amp; Cezar Pavanelli, G.</w:t>
      </w:r>
      <w:r w:rsidRPr="00517A76">
        <w:rPr>
          <w:rFonts w:ascii="Times New Roman" w:hAnsi="Times New Roman" w:cs="Times New Roman"/>
          <w:sz w:val="24"/>
          <w:szCs w:val="24"/>
        </w:rPr>
        <w:t xml:space="preserve"> (2009) Parasites of </w:t>
      </w:r>
      <w:r w:rsidRPr="00C664A5">
        <w:rPr>
          <w:rFonts w:ascii="Times New Roman" w:hAnsi="Times New Roman" w:cs="Times New Roman"/>
          <w:i/>
          <w:sz w:val="24"/>
          <w:szCs w:val="24"/>
        </w:rPr>
        <w:t>Auchenipterus osteomystax</w:t>
      </w:r>
      <w:r w:rsidRPr="00517A76">
        <w:rPr>
          <w:rFonts w:ascii="Times New Roman" w:hAnsi="Times New Roman" w:cs="Times New Roman"/>
          <w:sz w:val="24"/>
          <w:szCs w:val="24"/>
        </w:rPr>
        <w:t xml:space="preserve"> (Osteichthyes, Auchenipteridae) from two different environments, Rosana’s reservoir and upper Parana river floodplain, Brazil. </w:t>
      </w:r>
      <w:r w:rsidRPr="00517A76">
        <w:rPr>
          <w:rFonts w:ascii="Times New Roman" w:hAnsi="Times New Roman" w:cs="Times New Roman"/>
          <w:i/>
          <w:iCs/>
          <w:sz w:val="24"/>
          <w:szCs w:val="24"/>
        </w:rPr>
        <w:t>Acta Scientiarum. Biological Scienc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1</w:t>
      </w:r>
      <w:r w:rsidRPr="00517A76">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CF7610">
        <w:rPr>
          <w:rFonts w:ascii="Times New Roman" w:hAnsi="Times New Roman" w:cs="Times New Roman"/>
          <w:b/>
          <w:bCs/>
          <w:sz w:val="24"/>
          <w:szCs w:val="24"/>
        </w:rPr>
        <w:t>Chandler, A.C.</w:t>
      </w:r>
      <w:r w:rsidRPr="00CF7610">
        <w:rPr>
          <w:rFonts w:ascii="Times New Roman" w:hAnsi="Times New Roman" w:cs="Times New Roman"/>
          <w:sz w:val="24"/>
          <w:szCs w:val="24"/>
        </w:rPr>
        <w:t xml:space="preserve"> (1951) Studies on metacercariae of </w:t>
      </w:r>
      <w:r w:rsidRPr="00CF7610">
        <w:rPr>
          <w:rFonts w:ascii="Times New Roman" w:hAnsi="Times New Roman" w:cs="Times New Roman"/>
          <w:i/>
          <w:sz w:val="24"/>
          <w:szCs w:val="24"/>
        </w:rPr>
        <w:t>Perca flavescens</w:t>
      </w:r>
      <w:r w:rsidRPr="00CF7610">
        <w:rPr>
          <w:rFonts w:ascii="Times New Roman" w:hAnsi="Times New Roman" w:cs="Times New Roman"/>
          <w:sz w:val="24"/>
          <w:szCs w:val="24"/>
        </w:rPr>
        <w:t xml:space="preserve"> in Lake Itasca, Minnesota. </w:t>
      </w:r>
      <w:r w:rsidRPr="00CF7610">
        <w:rPr>
          <w:rFonts w:ascii="Times New Roman" w:hAnsi="Times New Roman" w:cs="Times New Roman"/>
          <w:i/>
          <w:iCs/>
          <w:sz w:val="24"/>
          <w:szCs w:val="24"/>
        </w:rPr>
        <w:t>American Midland Naturalist</w:t>
      </w:r>
      <w:r w:rsidRPr="00CF7610">
        <w:rPr>
          <w:rFonts w:ascii="Times New Roman" w:hAnsi="Times New Roman" w:cs="Times New Roman"/>
          <w:sz w:val="24"/>
          <w:szCs w:val="24"/>
        </w:rPr>
        <w:t xml:space="preserve">, </w:t>
      </w:r>
      <w:r w:rsidR="00CF7610" w:rsidRPr="00CF7610">
        <w:rPr>
          <w:rFonts w:ascii="Times New Roman" w:hAnsi="Times New Roman" w:cs="Times New Roman"/>
          <w:b/>
          <w:sz w:val="24"/>
          <w:szCs w:val="24"/>
        </w:rPr>
        <w:t>45</w:t>
      </w:r>
      <w:r w:rsidR="00CF7610" w:rsidRPr="00CF7610">
        <w:rPr>
          <w:rFonts w:ascii="Times New Roman" w:hAnsi="Times New Roman" w:cs="Times New Roman"/>
          <w:sz w:val="24"/>
          <w:szCs w:val="24"/>
        </w:rPr>
        <w:t xml:space="preserve">, </w:t>
      </w:r>
      <w:r w:rsidRPr="00CF7610">
        <w:rPr>
          <w:rFonts w:ascii="Times New Roman" w:hAnsi="Times New Roman" w:cs="Times New Roman"/>
          <w:sz w:val="24"/>
          <w:szCs w:val="24"/>
        </w:rPr>
        <w:t>711–72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Chun</w:t>
      </w:r>
      <w:r w:rsidR="00E977B8">
        <w:rPr>
          <w:rFonts w:ascii="Times New Roman" w:hAnsi="Times New Roman" w:cs="Times New Roman"/>
          <w:b/>
          <w:bCs/>
          <w:sz w:val="24"/>
          <w:szCs w:val="24"/>
        </w:rPr>
        <w:t>g, D.I., Kong, H.</w:t>
      </w:r>
      <w:r w:rsidR="001A09A6">
        <w:rPr>
          <w:rFonts w:ascii="Times New Roman" w:hAnsi="Times New Roman" w:cs="Times New Roman"/>
          <w:b/>
          <w:bCs/>
          <w:sz w:val="24"/>
          <w:szCs w:val="24"/>
        </w:rPr>
        <w:t>H. &amp; Joo</w:t>
      </w:r>
      <w:r w:rsidR="00E977B8">
        <w:rPr>
          <w:rFonts w:ascii="Times New Roman" w:hAnsi="Times New Roman" w:cs="Times New Roman"/>
          <w:b/>
          <w:bCs/>
          <w:sz w:val="24"/>
          <w:szCs w:val="24"/>
        </w:rPr>
        <w:t>, C.</w:t>
      </w:r>
      <w:r w:rsidRPr="00517A76">
        <w:rPr>
          <w:rFonts w:ascii="Times New Roman" w:hAnsi="Times New Roman" w:cs="Times New Roman"/>
          <w:b/>
          <w:bCs/>
          <w:sz w:val="24"/>
          <w:szCs w:val="24"/>
        </w:rPr>
        <w:t>Y.</w:t>
      </w:r>
      <w:r w:rsidRPr="00517A76">
        <w:rPr>
          <w:rFonts w:ascii="Times New Roman" w:hAnsi="Times New Roman" w:cs="Times New Roman"/>
          <w:sz w:val="24"/>
          <w:szCs w:val="24"/>
        </w:rPr>
        <w:t xml:space="preserve"> (1995) </w:t>
      </w:r>
      <w:r w:rsidRPr="00C664A5">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in Korea. </w:t>
      </w:r>
      <w:r w:rsidRPr="00517A76">
        <w:rPr>
          <w:rFonts w:ascii="Times New Roman" w:hAnsi="Times New Roman" w:cs="Times New Roman"/>
          <w:i/>
          <w:iCs/>
          <w:sz w:val="24"/>
          <w:szCs w:val="24"/>
        </w:rPr>
        <w:t>The Korean 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3</w:t>
      </w:r>
      <w:r w:rsidRPr="00517A76">
        <w:rPr>
          <w:rFonts w:ascii="Times New Roman" w:hAnsi="Times New Roman" w:cs="Times New Roman"/>
          <w:sz w:val="24"/>
          <w:szCs w:val="24"/>
        </w:rPr>
        <w:t>, 305–31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one, D.K. &amp; Anderson, R.C.</w:t>
      </w:r>
      <w:r w:rsidRPr="00517A76">
        <w:rPr>
          <w:rFonts w:ascii="Times New Roman" w:hAnsi="Times New Roman" w:cs="Times New Roman"/>
          <w:sz w:val="24"/>
          <w:szCs w:val="24"/>
        </w:rPr>
        <w:t xml:space="preserve"> (1977) Parasites of pumpkinseed (</w:t>
      </w:r>
      <w:r w:rsidRPr="00C664A5">
        <w:rPr>
          <w:rFonts w:ascii="Times New Roman" w:hAnsi="Times New Roman" w:cs="Times New Roman"/>
          <w:i/>
          <w:sz w:val="24"/>
          <w:szCs w:val="24"/>
        </w:rPr>
        <w:t>Lepomis gibbosus</w:t>
      </w:r>
      <w:r w:rsidRPr="00517A76">
        <w:rPr>
          <w:rFonts w:ascii="Times New Roman" w:hAnsi="Times New Roman" w:cs="Times New Roman"/>
          <w:sz w:val="24"/>
          <w:szCs w:val="24"/>
        </w:rPr>
        <w:t xml:space="preserve"> L.) from Ryan Lake, Algonquin Park, Ontario. </w:t>
      </w:r>
      <w:r w:rsidRPr="00517A76">
        <w:rPr>
          <w:rFonts w:ascii="Times New Roman" w:hAnsi="Times New Roman" w:cs="Times New Roman"/>
          <w:i/>
          <w:iCs/>
          <w:sz w:val="24"/>
          <w:szCs w:val="24"/>
        </w:rPr>
        <w:t>Canadian Journal of Zo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5</w:t>
      </w:r>
      <w:r w:rsidRPr="00517A76">
        <w:rPr>
          <w:rFonts w:ascii="Times New Roman" w:hAnsi="Times New Roman" w:cs="Times New Roman"/>
          <w:sz w:val="24"/>
          <w:szCs w:val="24"/>
        </w:rPr>
        <w:t>, 1410–142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onn, D.B., Vargas-Martínez, A. &amp; Conn, D.A.</w:t>
      </w:r>
      <w:r w:rsidRPr="00517A76">
        <w:rPr>
          <w:rFonts w:ascii="Times New Roman" w:hAnsi="Times New Roman" w:cs="Times New Roman"/>
          <w:sz w:val="24"/>
          <w:szCs w:val="24"/>
        </w:rPr>
        <w:t xml:space="preserve"> (2002) Helminth Communities of Six Anuran (Amphibia) Host Species in the St. Lawrence River Valley and Northern Adirondack Mountains of New York State. Pp. 623–626 in: </w:t>
      </w:r>
      <w:r w:rsidRPr="00517A76">
        <w:rPr>
          <w:rFonts w:ascii="Times New Roman" w:hAnsi="Times New Roman" w:cs="Times New Roman"/>
          <w:i/>
          <w:iCs/>
          <w:sz w:val="24"/>
          <w:szCs w:val="24"/>
        </w:rPr>
        <w:t>Proceedings of the 10th International Congress of Parasitology. Monduzzi Editore, Bologna, Italy</w:t>
      </w:r>
      <w:r w:rsidRPr="00517A76">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ort, W.W.</w:t>
      </w:r>
      <w:r w:rsidRPr="00517A76">
        <w:rPr>
          <w:rFonts w:ascii="Times New Roman" w:hAnsi="Times New Roman" w:cs="Times New Roman"/>
          <w:sz w:val="24"/>
          <w:szCs w:val="24"/>
        </w:rPr>
        <w:t xml:space="preserve"> (1913) Notes on the trematode genus </w:t>
      </w:r>
      <w:r w:rsidRPr="00C664A5">
        <w:rPr>
          <w:rFonts w:ascii="Times New Roman" w:hAnsi="Times New Roman" w:cs="Times New Roman"/>
          <w:i/>
          <w:sz w:val="24"/>
          <w:szCs w:val="24"/>
        </w:rPr>
        <w:t>Clinostomum</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Transactions of the American Microscopical Societ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2</w:t>
      </w:r>
      <w:r w:rsidRPr="00517A76">
        <w:rPr>
          <w:rFonts w:ascii="Times New Roman" w:hAnsi="Times New Roman" w:cs="Times New Roman"/>
          <w:sz w:val="24"/>
          <w:szCs w:val="24"/>
        </w:rPr>
        <w:t>, 169–18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ort, W.W., Ameel, D.J. &amp; Van der Woude, A.</w:t>
      </w:r>
      <w:r w:rsidRPr="00517A76">
        <w:rPr>
          <w:rFonts w:ascii="Times New Roman" w:hAnsi="Times New Roman" w:cs="Times New Roman"/>
          <w:sz w:val="24"/>
          <w:szCs w:val="24"/>
        </w:rPr>
        <w:t xml:space="preserve"> (1950) Germinal material in the rediae of </w:t>
      </w:r>
      <w:r w:rsidRPr="00C664A5">
        <w:rPr>
          <w:rFonts w:ascii="Times New Roman" w:hAnsi="Times New Roman" w:cs="Times New Roman"/>
          <w:i/>
          <w:sz w:val="24"/>
          <w:szCs w:val="24"/>
        </w:rPr>
        <w:t>Clinostomum marginatum</w:t>
      </w:r>
      <w:r w:rsidRPr="00517A76">
        <w:rPr>
          <w:rFonts w:ascii="Times New Roman" w:hAnsi="Times New Roman" w:cs="Times New Roman"/>
          <w:sz w:val="24"/>
          <w:szCs w:val="24"/>
        </w:rPr>
        <w:t xml:space="preserve"> (Rudolphi).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6</w:t>
      </w:r>
      <w:r w:rsidRPr="00517A76">
        <w:rPr>
          <w:rFonts w:ascii="Times New Roman" w:hAnsi="Times New Roman" w:cs="Times New Roman"/>
          <w:sz w:val="24"/>
          <w:szCs w:val="24"/>
        </w:rPr>
        <w:t>, 157–16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oulibaly, N.D., Salembéré, S. &amp; Bessin, R.</w:t>
      </w:r>
      <w:r w:rsidRPr="00517A76">
        <w:rPr>
          <w:rFonts w:ascii="Times New Roman" w:hAnsi="Times New Roman" w:cs="Times New Roman"/>
          <w:sz w:val="24"/>
          <w:szCs w:val="24"/>
        </w:rPr>
        <w:t xml:space="preserve"> (1995) Infestation of cichlids fish by larva of </w:t>
      </w:r>
      <w:r w:rsidRPr="00C664A5">
        <w:rPr>
          <w:rFonts w:ascii="Times New Roman" w:hAnsi="Times New Roman" w:cs="Times New Roman"/>
          <w:i/>
          <w:sz w:val="24"/>
          <w:szCs w:val="24"/>
        </w:rPr>
        <w:t>Clinostomum</w:t>
      </w:r>
      <w:r w:rsidRPr="00517A76">
        <w:rPr>
          <w:rFonts w:ascii="Times New Roman" w:hAnsi="Times New Roman" w:cs="Times New Roman"/>
          <w:sz w:val="24"/>
          <w:szCs w:val="24"/>
        </w:rPr>
        <w:t xml:space="preserve"> sp. in Kompienga lake, Burkina Faso: a threat for halieutic exploitation and public health. </w:t>
      </w:r>
      <w:r w:rsidRPr="00517A76">
        <w:rPr>
          <w:rFonts w:ascii="Times New Roman" w:hAnsi="Times New Roman" w:cs="Times New Roman"/>
          <w:i/>
          <w:iCs/>
          <w:sz w:val="24"/>
          <w:szCs w:val="24"/>
        </w:rPr>
        <w:t>Cahiers d’étude</w:t>
      </w:r>
      <w:r w:rsidR="00C664A5">
        <w:rPr>
          <w:rFonts w:ascii="Times New Roman" w:hAnsi="Times New Roman" w:cs="Times New Roman"/>
          <w:i/>
          <w:iCs/>
          <w:sz w:val="24"/>
          <w:szCs w:val="24"/>
        </w:rPr>
        <w:t xml:space="preserve">s et de recherches francophones </w:t>
      </w:r>
      <w:r w:rsidRPr="00517A76">
        <w:rPr>
          <w:rFonts w:ascii="Times New Roman" w:hAnsi="Times New Roman" w:cs="Times New Roman"/>
          <w:i/>
          <w:iCs/>
          <w:sz w:val="24"/>
          <w:szCs w:val="24"/>
        </w:rPr>
        <w:t>Santé</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w:t>
      </w:r>
      <w:r w:rsidRPr="00517A76">
        <w:rPr>
          <w:rFonts w:ascii="Times New Roman" w:hAnsi="Times New Roman" w:cs="Times New Roman"/>
          <w:sz w:val="24"/>
          <w:szCs w:val="24"/>
        </w:rPr>
        <w:t>, 189–19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reel, T.L., Foster, G.W. &amp; Forrester, D.J.</w:t>
      </w:r>
      <w:r w:rsidR="00C664A5">
        <w:rPr>
          <w:rFonts w:ascii="Times New Roman" w:hAnsi="Times New Roman" w:cs="Times New Roman"/>
          <w:sz w:val="24"/>
          <w:szCs w:val="24"/>
        </w:rPr>
        <w:t xml:space="preserve"> (2000) Parasites of the g</w:t>
      </w:r>
      <w:r w:rsidRPr="00517A76">
        <w:rPr>
          <w:rFonts w:ascii="Times New Roman" w:hAnsi="Times New Roman" w:cs="Times New Roman"/>
          <w:sz w:val="24"/>
          <w:szCs w:val="24"/>
        </w:rPr>
        <w:t xml:space="preserve">reen treefrog, </w:t>
      </w:r>
      <w:r w:rsidRPr="00C664A5">
        <w:rPr>
          <w:rFonts w:ascii="Times New Roman" w:hAnsi="Times New Roman" w:cs="Times New Roman"/>
          <w:i/>
          <w:sz w:val="24"/>
          <w:szCs w:val="24"/>
        </w:rPr>
        <w:t>Hyla cinerea</w:t>
      </w:r>
      <w:r w:rsidRPr="00517A76">
        <w:rPr>
          <w:rFonts w:ascii="Times New Roman" w:hAnsi="Times New Roman" w:cs="Times New Roman"/>
          <w:sz w:val="24"/>
          <w:szCs w:val="24"/>
        </w:rPr>
        <w:t xml:space="preserve">, from Orange lake, Alachua county, Florida, USA. </w:t>
      </w:r>
      <w:r w:rsidRPr="00517A76">
        <w:rPr>
          <w:rFonts w:ascii="Times New Roman" w:hAnsi="Times New Roman" w:cs="Times New Roman"/>
          <w:i/>
          <w:iCs/>
          <w:sz w:val="24"/>
          <w:szCs w:val="24"/>
        </w:rPr>
        <w:t>Comparative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67</w:t>
      </w:r>
      <w:r w:rsidRPr="00517A76">
        <w:rPr>
          <w:rFonts w:ascii="Times New Roman" w:hAnsi="Times New Roman" w:cs="Times New Roman"/>
          <w:sz w:val="24"/>
          <w:szCs w:val="24"/>
        </w:rPr>
        <w:t>, 255–257.</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Cross, K., Hranitz, J.M., Oliver-Lopez, L. &amp; Ramirez-Bautisa, A.</w:t>
      </w:r>
      <w:r w:rsidRPr="00517A76">
        <w:rPr>
          <w:rFonts w:ascii="Times New Roman" w:hAnsi="Times New Roman" w:cs="Times New Roman"/>
          <w:sz w:val="24"/>
          <w:szCs w:val="24"/>
        </w:rPr>
        <w:t xml:space="preserve"> (2000) Natural history notes: Anura. </w:t>
      </w:r>
      <w:r w:rsidRPr="00517A76">
        <w:rPr>
          <w:rFonts w:ascii="Times New Roman" w:hAnsi="Times New Roman" w:cs="Times New Roman"/>
          <w:i/>
          <w:iCs/>
          <w:sz w:val="24"/>
          <w:szCs w:val="24"/>
        </w:rPr>
        <w:t>Herpetological Review</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1</w:t>
      </w:r>
      <w:r w:rsidRPr="00517A76">
        <w:rPr>
          <w:rFonts w:ascii="Times New Roman" w:hAnsi="Times New Roman" w:cs="Times New Roman"/>
          <w:sz w:val="24"/>
          <w:szCs w:val="24"/>
        </w:rPr>
        <w:t>, 3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Dias, M., Eiras, J.C., Machado, M.H., Souza, G.T.R. &amp; Pavanelli, G.C.</w:t>
      </w:r>
      <w:r w:rsidRPr="00517A76">
        <w:rPr>
          <w:rFonts w:ascii="Times New Roman" w:hAnsi="Times New Roman" w:cs="Times New Roman"/>
          <w:sz w:val="24"/>
          <w:szCs w:val="24"/>
        </w:rPr>
        <w:t xml:space="preserve"> (2003a) The attachment of </w:t>
      </w:r>
      <w:r w:rsidRPr="00C664A5">
        <w:rPr>
          <w:rFonts w:ascii="Times New Roman" w:hAnsi="Times New Roman" w:cs="Times New Roman"/>
          <w:i/>
          <w:sz w:val="24"/>
          <w:szCs w:val="24"/>
        </w:rPr>
        <w:t>Clinostomum</w:t>
      </w:r>
      <w:r w:rsidRPr="00517A76">
        <w:rPr>
          <w:rFonts w:ascii="Times New Roman" w:hAnsi="Times New Roman" w:cs="Times New Roman"/>
          <w:sz w:val="24"/>
          <w:szCs w:val="24"/>
        </w:rPr>
        <w:t xml:space="preserve"> sp.(Digenea, Clinostomidae) to the oesophagus of the bird </w:t>
      </w:r>
      <w:r w:rsidRPr="00C664A5">
        <w:rPr>
          <w:rFonts w:ascii="Times New Roman" w:hAnsi="Times New Roman" w:cs="Times New Roman"/>
          <w:i/>
          <w:sz w:val="24"/>
          <w:szCs w:val="24"/>
        </w:rPr>
        <w:t xml:space="preserve">Ardea cocoi </w:t>
      </w:r>
      <w:r w:rsidRPr="00517A76">
        <w:rPr>
          <w:rFonts w:ascii="Times New Roman" w:hAnsi="Times New Roman" w:cs="Times New Roman"/>
          <w:sz w:val="24"/>
          <w:szCs w:val="24"/>
        </w:rPr>
        <w:t xml:space="preserve">(Aves, Ardeidae). </w:t>
      </w:r>
      <w:r w:rsidRPr="00517A76">
        <w:rPr>
          <w:rFonts w:ascii="Times New Roman" w:hAnsi="Times New Roman" w:cs="Times New Roman"/>
          <w:i/>
          <w:iCs/>
          <w:sz w:val="24"/>
          <w:szCs w:val="24"/>
        </w:rPr>
        <w:t>Parasit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0</w:t>
      </w:r>
      <w:r w:rsidRPr="00517A76">
        <w:rPr>
          <w:rFonts w:ascii="Times New Roman" w:hAnsi="Times New Roman" w:cs="Times New Roman"/>
          <w:sz w:val="24"/>
          <w:szCs w:val="24"/>
        </w:rPr>
        <w:t>, 185–187.</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Dias, M.L.G.G., Eiras, J.C., Machado, M.H., Souza, G.T.R. &amp; Pavanelli, G.C.</w:t>
      </w:r>
      <w:r w:rsidRPr="00517A76">
        <w:rPr>
          <w:rFonts w:ascii="Times New Roman" w:hAnsi="Times New Roman" w:cs="Times New Roman"/>
          <w:sz w:val="24"/>
          <w:szCs w:val="24"/>
        </w:rPr>
        <w:t xml:space="preserve"> (2003b) The life cycle of </w:t>
      </w:r>
      <w:r w:rsidRPr="00C664A5">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Rudolphi, 1814 (Digenea, Clinostomidae) on the floodplain of the high Paraná river, Brazil. </w:t>
      </w:r>
      <w:r w:rsidRPr="00517A76">
        <w:rPr>
          <w:rFonts w:ascii="Times New Roman" w:hAnsi="Times New Roman" w:cs="Times New Roman"/>
          <w:i/>
          <w:iCs/>
          <w:sz w:val="24"/>
          <w:szCs w:val="24"/>
        </w:rPr>
        <w:t>Parasitology Researc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9</w:t>
      </w:r>
      <w:r w:rsidRPr="00517A76">
        <w:rPr>
          <w:rFonts w:ascii="Times New Roman" w:hAnsi="Times New Roman" w:cs="Times New Roman"/>
          <w:sz w:val="24"/>
          <w:szCs w:val="24"/>
        </w:rPr>
        <w:t xml:space="preserve">, 506–508. </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Dönges, J.</w:t>
      </w:r>
      <w:r w:rsidRPr="00517A76">
        <w:rPr>
          <w:rFonts w:ascii="Times New Roman" w:hAnsi="Times New Roman" w:cs="Times New Roman"/>
          <w:sz w:val="24"/>
          <w:szCs w:val="24"/>
        </w:rPr>
        <w:t xml:space="preserve"> (1974) The life cycle of Euclinostomum heterostomum (Rudolphi, 1809)(Trematoda: Clinostomatidae). </w:t>
      </w:r>
      <w:r w:rsidRPr="00517A76">
        <w:rPr>
          <w:rFonts w:ascii="Times New Roman" w:hAnsi="Times New Roman" w:cs="Times New Roman"/>
          <w:i/>
          <w:iCs/>
          <w:sz w:val="24"/>
          <w:szCs w:val="24"/>
        </w:rPr>
        <w:t>International Journal for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w:t>
      </w:r>
      <w:r w:rsidRPr="00517A76">
        <w:rPr>
          <w:rFonts w:ascii="Times New Roman" w:hAnsi="Times New Roman" w:cs="Times New Roman"/>
          <w:sz w:val="24"/>
          <w:szCs w:val="24"/>
        </w:rPr>
        <w:t>, 79–9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Dougnon, J., Montchowui, E., Daga, F.D., Houessionon, J., Laléyé, P. &amp; Sakiti, N.</w:t>
      </w:r>
      <w:r w:rsidRPr="00517A76">
        <w:rPr>
          <w:rFonts w:ascii="Times New Roman" w:hAnsi="Times New Roman" w:cs="Times New Roman"/>
          <w:sz w:val="24"/>
          <w:szCs w:val="24"/>
        </w:rPr>
        <w:t xml:space="preserve"> (2012) Cutaneous and gastrointestinal helminth parasites of the fish </w:t>
      </w:r>
      <w:r w:rsidRPr="00DC55C4">
        <w:rPr>
          <w:rFonts w:ascii="Times New Roman" w:hAnsi="Times New Roman" w:cs="Times New Roman"/>
          <w:i/>
          <w:sz w:val="24"/>
          <w:szCs w:val="24"/>
        </w:rPr>
        <w:t>Synodontis schall</w:t>
      </w:r>
      <w:r w:rsidRPr="00517A76">
        <w:rPr>
          <w:rFonts w:ascii="Times New Roman" w:hAnsi="Times New Roman" w:cs="Times New Roman"/>
          <w:sz w:val="24"/>
          <w:szCs w:val="24"/>
        </w:rPr>
        <w:t xml:space="preserve"> and </w:t>
      </w:r>
      <w:r w:rsidRPr="00DC55C4">
        <w:rPr>
          <w:rFonts w:ascii="Times New Roman" w:hAnsi="Times New Roman" w:cs="Times New Roman"/>
          <w:i/>
          <w:sz w:val="24"/>
          <w:szCs w:val="24"/>
        </w:rPr>
        <w:t xml:space="preserve">Synodontis nigrita </w:t>
      </w:r>
      <w:r w:rsidRPr="00517A76">
        <w:rPr>
          <w:rFonts w:ascii="Times New Roman" w:hAnsi="Times New Roman" w:cs="Times New Roman"/>
          <w:sz w:val="24"/>
          <w:szCs w:val="24"/>
        </w:rPr>
        <w:t xml:space="preserve">(Siluriformes: Mochokidae) from the lower Ouémé Valley in South Benin. </w:t>
      </w:r>
      <w:r w:rsidRPr="00517A76">
        <w:rPr>
          <w:rFonts w:ascii="Times New Roman" w:hAnsi="Times New Roman" w:cs="Times New Roman"/>
          <w:i/>
          <w:iCs/>
          <w:sz w:val="24"/>
          <w:szCs w:val="24"/>
        </w:rPr>
        <w:t>Research Journal of Biological Scienc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w:t>
      </w:r>
      <w:r w:rsidRPr="00517A76">
        <w:rPr>
          <w:rFonts w:ascii="Times New Roman" w:hAnsi="Times New Roman" w:cs="Times New Roman"/>
          <w:sz w:val="24"/>
          <w:szCs w:val="24"/>
        </w:rPr>
        <w:t>, 320–32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Dubois, G.</w:t>
      </w:r>
      <w:r w:rsidRPr="00517A76">
        <w:rPr>
          <w:rFonts w:ascii="Times New Roman" w:hAnsi="Times New Roman" w:cs="Times New Roman"/>
          <w:sz w:val="24"/>
          <w:szCs w:val="24"/>
        </w:rPr>
        <w:t xml:space="preserve"> (1933) Deux nouvelles espéces de Clinostomatidae. </w:t>
      </w:r>
      <w:r w:rsidRPr="00517A76">
        <w:rPr>
          <w:rFonts w:ascii="Times New Roman" w:hAnsi="Times New Roman" w:cs="Times New Roman"/>
          <w:i/>
          <w:iCs/>
          <w:sz w:val="24"/>
          <w:szCs w:val="24"/>
        </w:rPr>
        <w:t>Bulletin of Society of Neuch Science and Natur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4</w:t>
      </w:r>
      <w:r w:rsidRPr="00517A76">
        <w:rPr>
          <w:rFonts w:ascii="Times New Roman" w:hAnsi="Times New Roman" w:cs="Times New Roman"/>
          <w:sz w:val="24"/>
          <w:szCs w:val="24"/>
        </w:rPr>
        <w:t>, 61–7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Dzikowski, R., Levy, M.G., Poore, M.F., Flowers, J.R. &amp; Paperna, I.</w:t>
      </w:r>
      <w:r w:rsidRPr="00517A76">
        <w:rPr>
          <w:rFonts w:ascii="Times New Roman" w:hAnsi="Times New Roman" w:cs="Times New Roman"/>
          <w:sz w:val="24"/>
          <w:szCs w:val="24"/>
        </w:rPr>
        <w:t xml:space="preserve"> (2004) </w:t>
      </w:r>
      <w:r w:rsidRPr="00DC55C4">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and </w:t>
      </w:r>
      <w:r w:rsidRPr="00DC55C4">
        <w:rPr>
          <w:rFonts w:ascii="Times New Roman" w:hAnsi="Times New Roman" w:cs="Times New Roman"/>
          <w:i/>
          <w:sz w:val="24"/>
          <w:szCs w:val="24"/>
        </w:rPr>
        <w:t>Clinostomum marginatum</w:t>
      </w:r>
      <w:r w:rsidRPr="00517A76">
        <w:rPr>
          <w:rFonts w:ascii="Times New Roman" w:hAnsi="Times New Roman" w:cs="Times New Roman"/>
          <w:sz w:val="24"/>
          <w:szCs w:val="24"/>
        </w:rPr>
        <w:t xml:space="preserve"> (Rudolphi, 1819)(Digenea: Clinostomidae) are separate species based on differences in ribosomal DNA.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0</w:t>
      </w:r>
      <w:r w:rsidRPr="00517A76">
        <w:rPr>
          <w:rFonts w:ascii="Times New Roman" w:hAnsi="Times New Roman" w:cs="Times New Roman"/>
          <w:sz w:val="24"/>
          <w:szCs w:val="24"/>
        </w:rPr>
        <w:t>, 413–414.</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Echi, P.C., Okafor, F.C. &amp; Eyo, J.E.</w:t>
      </w:r>
      <w:r w:rsidRPr="00517A76">
        <w:rPr>
          <w:rFonts w:ascii="Times New Roman" w:hAnsi="Times New Roman" w:cs="Times New Roman"/>
          <w:sz w:val="24"/>
          <w:szCs w:val="24"/>
        </w:rPr>
        <w:t xml:space="preserve"> (2009) Co–</w:t>
      </w:r>
      <w:r w:rsidR="00DC55C4">
        <w:rPr>
          <w:rFonts w:ascii="Times New Roman" w:hAnsi="Times New Roman" w:cs="Times New Roman"/>
          <w:sz w:val="24"/>
          <w:szCs w:val="24"/>
        </w:rPr>
        <w:t>infection and m</w:t>
      </w:r>
      <w:r w:rsidRPr="00517A76">
        <w:rPr>
          <w:rFonts w:ascii="Times New Roman" w:hAnsi="Times New Roman" w:cs="Times New Roman"/>
          <w:sz w:val="24"/>
          <w:szCs w:val="24"/>
        </w:rPr>
        <w:t xml:space="preserve">orphometrics of three Clinostomatids (Digenea: Clinostomatidae) in Tilapia guinenesis Bleeker, 1862 from Opi Lake, Nigeria. </w:t>
      </w:r>
      <w:r w:rsidRPr="00517A76">
        <w:rPr>
          <w:rFonts w:ascii="Times New Roman" w:hAnsi="Times New Roman" w:cs="Times New Roman"/>
          <w:i/>
          <w:iCs/>
          <w:sz w:val="24"/>
          <w:szCs w:val="24"/>
        </w:rPr>
        <w:t>Bio-Researc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w:t>
      </w:r>
      <w:r w:rsidRPr="00517A76">
        <w:rPr>
          <w:rFonts w:ascii="Times New Roman" w:hAnsi="Times New Roman" w:cs="Times New Roman"/>
          <w:sz w:val="24"/>
          <w:szCs w:val="24"/>
        </w:rPr>
        <w:t>, 432–43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Echi, P.C., Eyo, J.E., Okafor, F.C., Onyishi, G.C. &amp; Ivoke, N.</w:t>
      </w:r>
      <w:r w:rsidR="00DC55C4">
        <w:rPr>
          <w:rFonts w:ascii="Times New Roman" w:hAnsi="Times New Roman" w:cs="Times New Roman"/>
          <w:sz w:val="24"/>
          <w:szCs w:val="24"/>
        </w:rPr>
        <w:t xml:space="preserve"> (2012) First record of c</w:t>
      </w:r>
      <w:r w:rsidRPr="00517A76">
        <w:rPr>
          <w:rFonts w:ascii="Times New Roman" w:hAnsi="Times New Roman" w:cs="Times New Roman"/>
          <w:sz w:val="24"/>
          <w:szCs w:val="24"/>
        </w:rPr>
        <w:t>o–in</w:t>
      </w:r>
      <w:r w:rsidR="00DC55C4">
        <w:rPr>
          <w:rFonts w:ascii="Times New Roman" w:hAnsi="Times New Roman" w:cs="Times New Roman"/>
          <w:sz w:val="24"/>
          <w:szCs w:val="24"/>
        </w:rPr>
        <w:t>fection of three clinostomatid p</w:t>
      </w:r>
      <w:r w:rsidRPr="00517A76">
        <w:rPr>
          <w:rFonts w:ascii="Times New Roman" w:hAnsi="Times New Roman" w:cs="Times New Roman"/>
          <w:sz w:val="24"/>
          <w:szCs w:val="24"/>
        </w:rPr>
        <w:t xml:space="preserve">arasites in Cichlids </w:t>
      </w:r>
      <w:r w:rsidR="00DC55C4">
        <w:rPr>
          <w:rFonts w:ascii="Times New Roman" w:hAnsi="Times New Roman" w:cs="Times New Roman"/>
          <w:sz w:val="24"/>
          <w:szCs w:val="24"/>
        </w:rPr>
        <w:t>(Osteichthyes: Cichlidae) in a tropical freshwater l</w:t>
      </w:r>
      <w:r w:rsidRPr="00517A76">
        <w:rPr>
          <w:rFonts w:ascii="Times New Roman" w:hAnsi="Times New Roman" w:cs="Times New Roman"/>
          <w:sz w:val="24"/>
          <w:szCs w:val="24"/>
        </w:rPr>
        <w:t xml:space="preserve">ake. </w:t>
      </w:r>
      <w:r w:rsidRPr="00517A76">
        <w:rPr>
          <w:rFonts w:ascii="Times New Roman" w:hAnsi="Times New Roman" w:cs="Times New Roman"/>
          <w:i/>
          <w:iCs/>
          <w:sz w:val="24"/>
          <w:szCs w:val="24"/>
        </w:rPr>
        <w:t>Iranian Journal of Public Healt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1</w:t>
      </w:r>
      <w:r w:rsidRPr="00517A76">
        <w:rPr>
          <w:rFonts w:ascii="Times New Roman" w:hAnsi="Times New Roman" w:cs="Times New Roman"/>
          <w:sz w:val="24"/>
          <w:szCs w:val="24"/>
        </w:rPr>
        <w:t>, 8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Edney, J.M.</w:t>
      </w:r>
      <w:r w:rsidRPr="00517A76">
        <w:rPr>
          <w:rFonts w:ascii="Times New Roman" w:hAnsi="Times New Roman" w:cs="Times New Roman"/>
          <w:sz w:val="24"/>
          <w:szCs w:val="24"/>
        </w:rPr>
        <w:t xml:space="preserve"> (1950) Productivity in </w:t>
      </w:r>
      <w:r w:rsidRPr="00DC55C4">
        <w:rPr>
          <w:rFonts w:ascii="Times New Roman" w:hAnsi="Times New Roman" w:cs="Times New Roman"/>
          <w:i/>
          <w:sz w:val="24"/>
          <w:szCs w:val="24"/>
        </w:rPr>
        <w:t>Clinostomum marginatum</w:t>
      </w:r>
      <w:r w:rsidRPr="00517A76">
        <w:rPr>
          <w:rFonts w:ascii="Times New Roman" w:hAnsi="Times New Roman" w:cs="Times New Roman"/>
          <w:sz w:val="24"/>
          <w:szCs w:val="24"/>
        </w:rPr>
        <w:t xml:space="preserve"> (Trematoda: Clinostomatidae). </w:t>
      </w:r>
      <w:r w:rsidRPr="00517A76">
        <w:rPr>
          <w:rFonts w:ascii="Times New Roman" w:hAnsi="Times New Roman" w:cs="Times New Roman"/>
          <w:i/>
          <w:iCs/>
          <w:sz w:val="24"/>
          <w:szCs w:val="24"/>
        </w:rPr>
        <w:t>Transactions of the American Microscopical Societ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69</w:t>
      </w:r>
      <w:r w:rsidRPr="00517A76">
        <w:rPr>
          <w:rFonts w:ascii="Times New Roman" w:hAnsi="Times New Roman" w:cs="Times New Roman"/>
          <w:sz w:val="24"/>
          <w:szCs w:val="24"/>
        </w:rPr>
        <w:t xml:space="preserve">, 186–188. </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El-Dakhly, K.M., Hussein, N. &amp; El-Nahass, E.-S.</w:t>
      </w:r>
      <w:r w:rsidR="00DC55C4">
        <w:rPr>
          <w:rFonts w:ascii="Times New Roman" w:hAnsi="Times New Roman" w:cs="Times New Roman"/>
          <w:sz w:val="24"/>
          <w:szCs w:val="24"/>
        </w:rPr>
        <w:t xml:space="preserve"> (2018) Occurrence of helminths in the great c</w:t>
      </w:r>
      <w:r w:rsidRPr="00517A76">
        <w:rPr>
          <w:rFonts w:ascii="Times New Roman" w:hAnsi="Times New Roman" w:cs="Times New Roman"/>
          <w:sz w:val="24"/>
          <w:szCs w:val="24"/>
        </w:rPr>
        <w:t xml:space="preserve">ormorants, </w:t>
      </w:r>
      <w:r w:rsidRPr="00DC55C4">
        <w:rPr>
          <w:rFonts w:ascii="Times New Roman" w:hAnsi="Times New Roman" w:cs="Times New Roman"/>
          <w:i/>
          <w:sz w:val="24"/>
          <w:szCs w:val="24"/>
        </w:rPr>
        <w:t>Phalacrocorax carbo</w:t>
      </w:r>
      <w:r w:rsidRPr="00517A76">
        <w:rPr>
          <w:rFonts w:ascii="Times New Roman" w:hAnsi="Times New Roman" w:cs="Times New Roman"/>
          <w:sz w:val="24"/>
          <w:szCs w:val="24"/>
        </w:rPr>
        <w:t xml:space="preserve">, in Qena, Egypt. </w:t>
      </w:r>
      <w:r w:rsidRPr="00517A76">
        <w:rPr>
          <w:rFonts w:ascii="Times New Roman" w:hAnsi="Times New Roman" w:cs="Times New Roman"/>
          <w:i/>
          <w:iCs/>
          <w:sz w:val="24"/>
          <w:szCs w:val="24"/>
        </w:rPr>
        <w:t>Journal of Advanced Veterinary Researc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w:t>
      </w:r>
      <w:r w:rsidRPr="00517A76">
        <w:rPr>
          <w:rFonts w:ascii="Times New Roman" w:hAnsi="Times New Roman" w:cs="Times New Roman"/>
          <w:sz w:val="24"/>
          <w:szCs w:val="24"/>
        </w:rPr>
        <w:t>, 6–1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Etges, F.J.</w:t>
      </w:r>
      <w:r w:rsidRPr="00517A76">
        <w:rPr>
          <w:rFonts w:ascii="Times New Roman" w:hAnsi="Times New Roman" w:cs="Times New Roman"/>
          <w:sz w:val="24"/>
          <w:szCs w:val="24"/>
        </w:rPr>
        <w:t xml:space="preserve"> (1991) </w:t>
      </w:r>
      <w:r w:rsidRPr="0058360D">
        <w:rPr>
          <w:rFonts w:ascii="Times New Roman" w:hAnsi="Times New Roman" w:cs="Times New Roman"/>
          <w:i/>
          <w:sz w:val="24"/>
          <w:szCs w:val="24"/>
        </w:rPr>
        <w:t>Clinostomum attenuatum</w:t>
      </w:r>
      <w:r w:rsidRPr="00517A76">
        <w:rPr>
          <w:rFonts w:ascii="Times New Roman" w:hAnsi="Times New Roman" w:cs="Times New Roman"/>
          <w:sz w:val="24"/>
          <w:szCs w:val="24"/>
        </w:rPr>
        <w:t xml:space="preserve"> (Digenea) from the eye of </w:t>
      </w:r>
      <w:r w:rsidRPr="0058360D">
        <w:rPr>
          <w:rFonts w:ascii="Times New Roman" w:hAnsi="Times New Roman" w:cs="Times New Roman"/>
          <w:i/>
          <w:sz w:val="24"/>
          <w:szCs w:val="24"/>
        </w:rPr>
        <w:t>Bufo marinus</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7</w:t>
      </w:r>
      <w:r w:rsidRPr="00517A76">
        <w:rPr>
          <w:rFonts w:ascii="Times New Roman" w:hAnsi="Times New Roman" w:cs="Times New Roman"/>
          <w:sz w:val="24"/>
          <w:szCs w:val="24"/>
        </w:rPr>
        <w:t>, 634–63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Ferrari-Hoeinghaus, A.P., Takemoto, R.M. &amp; Pavanelli, G.C.</w:t>
      </w:r>
      <w:r w:rsidRPr="00517A76">
        <w:rPr>
          <w:rFonts w:ascii="Times New Roman" w:hAnsi="Times New Roman" w:cs="Times New Roman"/>
          <w:sz w:val="24"/>
          <w:szCs w:val="24"/>
        </w:rPr>
        <w:t xml:space="preserve"> (2007) Digenetic trematode parasites of </w:t>
      </w:r>
      <w:r w:rsidRPr="0058360D">
        <w:rPr>
          <w:rFonts w:ascii="Times New Roman" w:hAnsi="Times New Roman" w:cs="Times New Roman"/>
          <w:i/>
          <w:sz w:val="24"/>
          <w:szCs w:val="24"/>
        </w:rPr>
        <w:t>Loricariichthys platymetopon</w:t>
      </w:r>
      <w:r w:rsidRPr="00517A76">
        <w:rPr>
          <w:rFonts w:ascii="Times New Roman" w:hAnsi="Times New Roman" w:cs="Times New Roman"/>
          <w:sz w:val="24"/>
          <w:szCs w:val="24"/>
        </w:rPr>
        <w:t xml:space="preserve"> (Loricariidae, Siluriformes) of the upper Paraná river floodplain, Brazil. </w:t>
      </w:r>
      <w:r w:rsidRPr="00517A76">
        <w:rPr>
          <w:rFonts w:ascii="Times New Roman" w:hAnsi="Times New Roman" w:cs="Times New Roman"/>
          <w:i/>
          <w:iCs/>
          <w:sz w:val="24"/>
          <w:szCs w:val="24"/>
        </w:rPr>
        <w:t>Acta Scientiarum. Biological Scienc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9</w:t>
      </w:r>
      <w:r w:rsidRPr="00517A76">
        <w:rPr>
          <w:rFonts w:ascii="Times New Roman" w:hAnsi="Times New Roman" w:cs="Times New Roman"/>
          <w:sz w:val="24"/>
          <w:szCs w:val="24"/>
        </w:rPr>
        <w:t>, 327–32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Fischthal, J.H. &amp; Thomas, J.D.</w:t>
      </w:r>
      <w:r w:rsidRPr="00517A76">
        <w:rPr>
          <w:rFonts w:ascii="Times New Roman" w:hAnsi="Times New Roman" w:cs="Times New Roman"/>
          <w:sz w:val="24"/>
          <w:szCs w:val="24"/>
        </w:rPr>
        <w:t xml:space="preserve"> (1968) Digenetic trematodes of amphibians and reptiles from Ghana. </w:t>
      </w:r>
      <w:r w:rsidRPr="00517A76">
        <w:rPr>
          <w:rFonts w:ascii="Times New Roman" w:hAnsi="Times New Roman" w:cs="Times New Roman"/>
          <w:i/>
          <w:iCs/>
          <w:sz w:val="24"/>
          <w:szCs w:val="24"/>
        </w:rPr>
        <w:t>Proceedings of the Helminthological Society of Washington</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5</w:t>
      </w:r>
      <w:r w:rsidRPr="00517A76">
        <w:rPr>
          <w:rFonts w:ascii="Times New Roman" w:hAnsi="Times New Roman" w:cs="Times New Roman"/>
          <w:sz w:val="24"/>
          <w:szCs w:val="24"/>
        </w:rPr>
        <w:t>, 1–1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Fortner, H.C.</w:t>
      </w:r>
      <w:r w:rsidRPr="00517A76">
        <w:rPr>
          <w:rFonts w:ascii="Times New Roman" w:hAnsi="Times New Roman" w:cs="Times New Roman"/>
          <w:sz w:val="24"/>
          <w:szCs w:val="24"/>
        </w:rPr>
        <w:t xml:space="preserve"> (1923) The distribution of frog parasites of the Douglas Lake region, Michigan. </w:t>
      </w:r>
      <w:r w:rsidRPr="00517A76">
        <w:rPr>
          <w:rFonts w:ascii="Times New Roman" w:hAnsi="Times New Roman" w:cs="Times New Roman"/>
          <w:i/>
          <w:iCs/>
          <w:sz w:val="24"/>
          <w:szCs w:val="24"/>
        </w:rPr>
        <w:t>Transactions of the American Microscopical Societ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2</w:t>
      </w:r>
      <w:r w:rsidRPr="00517A76">
        <w:rPr>
          <w:rFonts w:ascii="Times New Roman" w:hAnsi="Times New Roman" w:cs="Times New Roman"/>
          <w:sz w:val="24"/>
          <w:szCs w:val="24"/>
        </w:rPr>
        <w:t>, 79–90.</w:t>
      </w:r>
    </w:p>
    <w:p w:rsidR="00517A76" w:rsidRPr="00517A76" w:rsidRDefault="00517A76" w:rsidP="00B4030B">
      <w:pPr>
        <w:pStyle w:val="Bibliography"/>
        <w:rPr>
          <w:rFonts w:ascii="Times New Roman" w:hAnsi="Times New Roman" w:cs="Times New Roman"/>
          <w:sz w:val="24"/>
          <w:szCs w:val="24"/>
        </w:rPr>
      </w:pPr>
      <w:r w:rsidRPr="00CF7610">
        <w:rPr>
          <w:rFonts w:ascii="Times New Roman" w:hAnsi="Times New Roman" w:cs="Times New Roman"/>
          <w:b/>
          <w:bCs/>
          <w:sz w:val="24"/>
          <w:szCs w:val="24"/>
        </w:rPr>
        <w:lastRenderedPageBreak/>
        <w:t>Fried, B. &amp; Foley, D.A.</w:t>
      </w:r>
      <w:r w:rsidRPr="00CF7610">
        <w:rPr>
          <w:rFonts w:ascii="Times New Roman" w:hAnsi="Times New Roman" w:cs="Times New Roman"/>
          <w:sz w:val="24"/>
          <w:szCs w:val="24"/>
        </w:rPr>
        <w:t xml:space="preserve"> (1970) Development of </w:t>
      </w:r>
      <w:r w:rsidRPr="00CF7610">
        <w:rPr>
          <w:rFonts w:ascii="Times New Roman" w:hAnsi="Times New Roman" w:cs="Times New Roman"/>
          <w:i/>
          <w:sz w:val="24"/>
          <w:szCs w:val="24"/>
        </w:rPr>
        <w:t>Clinostomum marginatum</w:t>
      </w:r>
      <w:r w:rsidRPr="00CF7610">
        <w:rPr>
          <w:rFonts w:ascii="Times New Roman" w:hAnsi="Times New Roman" w:cs="Times New Roman"/>
          <w:sz w:val="24"/>
          <w:szCs w:val="24"/>
        </w:rPr>
        <w:t xml:space="preserve"> (Trematoda) from frogs in the chick and on the chorioallantois. </w:t>
      </w:r>
      <w:r w:rsidRPr="00CF7610">
        <w:rPr>
          <w:rFonts w:ascii="Times New Roman" w:hAnsi="Times New Roman" w:cs="Times New Roman"/>
          <w:i/>
          <w:iCs/>
          <w:sz w:val="24"/>
          <w:szCs w:val="24"/>
        </w:rPr>
        <w:t>Journal of Parasitology</w:t>
      </w:r>
      <w:r w:rsidRPr="00CF7610">
        <w:rPr>
          <w:rFonts w:ascii="Times New Roman" w:hAnsi="Times New Roman" w:cs="Times New Roman"/>
          <w:sz w:val="24"/>
          <w:szCs w:val="24"/>
        </w:rPr>
        <w:t xml:space="preserve">, </w:t>
      </w:r>
      <w:r w:rsidR="00CF7610" w:rsidRPr="00CF7610">
        <w:rPr>
          <w:rFonts w:ascii="Times New Roman" w:hAnsi="Times New Roman" w:cs="Times New Roman"/>
          <w:b/>
          <w:sz w:val="24"/>
          <w:szCs w:val="24"/>
        </w:rPr>
        <w:t>56,</w:t>
      </w:r>
      <w:r w:rsidR="00CF7610" w:rsidRPr="00CF7610">
        <w:rPr>
          <w:rFonts w:ascii="Times New Roman" w:hAnsi="Times New Roman" w:cs="Times New Roman"/>
          <w:sz w:val="24"/>
          <w:szCs w:val="24"/>
        </w:rPr>
        <w:t xml:space="preserve"> </w:t>
      </w:r>
      <w:r w:rsidRPr="00CF7610">
        <w:rPr>
          <w:rFonts w:ascii="Times New Roman" w:hAnsi="Times New Roman" w:cs="Times New Roman"/>
          <w:sz w:val="24"/>
          <w:szCs w:val="24"/>
        </w:rPr>
        <w:t>332–33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Garrido-Olvera, L., Garcia-Prieto, L. &amp; Mendoza-Garfias, B.</w:t>
      </w:r>
      <w:r w:rsidRPr="00517A76">
        <w:rPr>
          <w:rFonts w:ascii="Times New Roman" w:hAnsi="Times New Roman" w:cs="Times New Roman"/>
          <w:sz w:val="24"/>
          <w:szCs w:val="24"/>
        </w:rPr>
        <w:t xml:space="preserve"> (2004) Hel</w:t>
      </w:r>
      <w:r w:rsidR="0058360D">
        <w:rPr>
          <w:rFonts w:ascii="Times New Roman" w:hAnsi="Times New Roman" w:cs="Times New Roman"/>
          <w:sz w:val="24"/>
          <w:szCs w:val="24"/>
        </w:rPr>
        <w:t>minth parasites of the Pacific fat s</w:t>
      </w:r>
      <w:r w:rsidRPr="00517A76">
        <w:rPr>
          <w:rFonts w:ascii="Times New Roman" w:hAnsi="Times New Roman" w:cs="Times New Roman"/>
          <w:sz w:val="24"/>
          <w:szCs w:val="24"/>
        </w:rPr>
        <w:t xml:space="preserve">leeper, </w:t>
      </w:r>
      <w:r w:rsidRPr="0058360D">
        <w:rPr>
          <w:rFonts w:ascii="Times New Roman" w:hAnsi="Times New Roman" w:cs="Times New Roman"/>
          <w:i/>
          <w:sz w:val="24"/>
          <w:szCs w:val="24"/>
        </w:rPr>
        <w:t>Dormitator latifrons</w:t>
      </w:r>
      <w:r w:rsidRPr="00517A76">
        <w:rPr>
          <w:rFonts w:ascii="Times New Roman" w:hAnsi="Times New Roman" w:cs="Times New Roman"/>
          <w:sz w:val="24"/>
          <w:szCs w:val="24"/>
        </w:rPr>
        <w:t xml:space="preserve"> (Richardson, 1844)(Osteichthyes: Eleotridae) from Tres Palos Lagoon, Guerrero, México. </w:t>
      </w:r>
      <w:r w:rsidRPr="00517A76">
        <w:rPr>
          <w:rFonts w:ascii="Times New Roman" w:hAnsi="Times New Roman" w:cs="Times New Roman"/>
          <w:i/>
          <w:iCs/>
          <w:sz w:val="24"/>
          <w:szCs w:val="24"/>
        </w:rPr>
        <w:t>The American Midland Naturalist</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51</w:t>
      </w:r>
      <w:r w:rsidRPr="00517A76">
        <w:rPr>
          <w:rFonts w:ascii="Times New Roman" w:hAnsi="Times New Roman" w:cs="Times New Roman"/>
          <w:sz w:val="24"/>
          <w:szCs w:val="24"/>
        </w:rPr>
        <w:t>, 165–16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Gholami, Z., Mobedi, I., Esmaeili, H.R. &amp; Kia, E.B.</w:t>
      </w:r>
      <w:r w:rsidRPr="00517A76">
        <w:rPr>
          <w:rFonts w:ascii="Times New Roman" w:hAnsi="Times New Roman" w:cs="Times New Roman"/>
          <w:sz w:val="24"/>
          <w:szCs w:val="24"/>
        </w:rPr>
        <w:t xml:space="preserve"> (2011) Occurrence of </w:t>
      </w:r>
      <w:r w:rsidRPr="0058360D">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in </w:t>
      </w:r>
      <w:r w:rsidRPr="0058360D">
        <w:rPr>
          <w:rFonts w:ascii="Times New Roman" w:hAnsi="Times New Roman" w:cs="Times New Roman"/>
          <w:i/>
          <w:sz w:val="24"/>
          <w:szCs w:val="24"/>
        </w:rPr>
        <w:t>Aphanius dispar</w:t>
      </w:r>
      <w:r w:rsidRPr="00517A76">
        <w:rPr>
          <w:rFonts w:ascii="Times New Roman" w:hAnsi="Times New Roman" w:cs="Times New Roman"/>
          <w:sz w:val="24"/>
          <w:szCs w:val="24"/>
        </w:rPr>
        <w:t xml:space="preserve"> (Actinoptrygii: Cyprinodontidae) collected from Mehran River, Hormuzgan Province, South of Iran. </w:t>
      </w:r>
      <w:r w:rsidR="0058360D">
        <w:rPr>
          <w:rFonts w:ascii="Times New Roman" w:hAnsi="Times New Roman" w:cs="Times New Roman"/>
          <w:i/>
          <w:iCs/>
          <w:sz w:val="24"/>
          <w:szCs w:val="24"/>
        </w:rPr>
        <w:t xml:space="preserve">Asian Pacific Journal of Tropical </w:t>
      </w:r>
      <w:r w:rsidR="0058360D" w:rsidRPr="009E7230">
        <w:rPr>
          <w:rFonts w:ascii="Times New Roman" w:hAnsi="Times New Roman" w:cs="Times New Roman"/>
          <w:i/>
          <w:iCs/>
          <w:sz w:val="24"/>
          <w:szCs w:val="24"/>
        </w:rPr>
        <w:t>B</w:t>
      </w:r>
      <w:r w:rsidRPr="009E7230">
        <w:rPr>
          <w:rFonts w:ascii="Times New Roman" w:hAnsi="Times New Roman" w:cs="Times New Roman"/>
          <w:i/>
          <w:iCs/>
          <w:sz w:val="24"/>
          <w:szCs w:val="24"/>
        </w:rPr>
        <w:t>iomedicine</w:t>
      </w:r>
      <w:r w:rsidRPr="009E7230">
        <w:rPr>
          <w:rFonts w:ascii="Times New Roman" w:hAnsi="Times New Roman" w:cs="Times New Roman"/>
          <w:sz w:val="24"/>
          <w:szCs w:val="24"/>
        </w:rPr>
        <w:t xml:space="preserve">, </w:t>
      </w:r>
      <w:r w:rsidRPr="009E7230">
        <w:rPr>
          <w:rFonts w:ascii="Times New Roman" w:hAnsi="Times New Roman" w:cs="Times New Roman"/>
          <w:b/>
          <w:bCs/>
          <w:sz w:val="24"/>
          <w:szCs w:val="24"/>
        </w:rPr>
        <w:t>1</w:t>
      </w:r>
      <w:r w:rsidRPr="009E7230">
        <w:rPr>
          <w:rFonts w:ascii="Times New Roman" w:hAnsi="Times New Roman" w:cs="Times New Roman"/>
          <w:sz w:val="24"/>
          <w:szCs w:val="24"/>
        </w:rPr>
        <w:t>, 189</w:t>
      </w:r>
      <w:r w:rsidR="00CF7610" w:rsidRPr="009E7230">
        <w:rPr>
          <w:rFonts w:ascii="Times New Roman" w:hAnsi="Times New Roman" w:cs="Times New Roman"/>
          <w:sz w:val="24"/>
          <w:szCs w:val="24"/>
        </w:rPr>
        <w:t>−192</w:t>
      </w:r>
      <w:r w:rsidRPr="009E7230">
        <w:rPr>
          <w:rFonts w:ascii="Times New Roman" w:hAnsi="Times New Roman" w:cs="Times New Roman"/>
          <w:sz w:val="24"/>
          <w:szCs w:val="24"/>
        </w:rPr>
        <w:t>.</w:t>
      </w:r>
    </w:p>
    <w:p w:rsidR="00517A76" w:rsidRPr="009E7230"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Gilliland III, M.G. &amp; Muzzall, P.M.</w:t>
      </w:r>
      <w:r w:rsidRPr="00517A76">
        <w:rPr>
          <w:rFonts w:ascii="Times New Roman" w:hAnsi="Times New Roman" w:cs="Times New Roman"/>
          <w:sz w:val="24"/>
          <w:szCs w:val="24"/>
        </w:rPr>
        <w:t xml:space="preserve"> (2002) Amphibians, trematodes, and deformities: an overview from southern Michigan. </w:t>
      </w:r>
      <w:r w:rsidRPr="009E7230">
        <w:rPr>
          <w:rFonts w:ascii="Times New Roman" w:hAnsi="Times New Roman" w:cs="Times New Roman"/>
          <w:i/>
          <w:iCs/>
          <w:sz w:val="24"/>
          <w:szCs w:val="24"/>
        </w:rPr>
        <w:t>Comparative Parasitology</w:t>
      </w:r>
      <w:r w:rsidRPr="009E7230">
        <w:rPr>
          <w:rFonts w:ascii="Times New Roman" w:hAnsi="Times New Roman" w:cs="Times New Roman"/>
          <w:sz w:val="24"/>
          <w:szCs w:val="24"/>
        </w:rPr>
        <w:t xml:space="preserve">, </w:t>
      </w:r>
      <w:r w:rsidRPr="009E7230">
        <w:rPr>
          <w:rFonts w:ascii="Times New Roman" w:hAnsi="Times New Roman" w:cs="Times New Roman"/>
          <w:b/>
          <w:bCs/>
          <w:sz w:val="24"/>
          <w:szCs w:val="24"/>
        </w:rPr>
        <w:t>69</w:t>
      </w:r>
      <w:r w:rsidRPr="009E7230">
        <w:rPr>
          <w:rFonts w:ascii="Times New Roman" w:hAnsi="Times New Roman" w:cs="Times New Roman"/>
          <w:sz w:val="24"/>
          <w:szCs w:val="24"/>
        </w:rPr>
        <w:t>, 81–85.</w:t>
      </w:r>
    </w:p>
    <w:p w:rsidR="00517A76" w:rsidRPr="00517A76" w:rsidRDefault="00517A76" w:rsidP="00B4030B">
      <w:pPr>
        <w:pStyle w:val="Bibliography"/>
        <w:rPr>
          <w:rFonts w:ascii="Times New Roman" w:hAnsi="Times New Roman" w:cs="Times New Roman"/>
          <w:sz w:val="24"/>
          <w:szCs w:val="24"/>
        </w:rPr>
      </w:pPr>
      <w:r w:rsidRPr="009E7230">
        <w:rPr>
          <w:rFonts w:ascii="Times New Roman" w:hAnsi="Times New Roman" w:cs="Times New Roman"/>
          <w:b/>
          <w:bCs/>
          <w:sz w:val="24"/>
          <w:szCs w:val="24"/>
        </w:rPr>
        <w:t>Goldberg, S.R. &amp; Bursey, C.R.</w:t>
      </w:r>
      <w:r w:rsidRPr="009E7230">
        <w:rPr>
          <w:rFonts w:ascii="Times New Roman" w:hAnsi="Times New Roman" w:cs="Times New Roman"/>
          <w:sz w:val="24"/>
          <w:szCs w:val="24"/>
        </w:rPr>
        <w:t xml:space="preserve"> (2002) Helminth parasites of seven anuran species from northwestern Mexico. </w:t>
      </w:r>
      <w:r w:rsidRPr="009E7230">
        <w:rPr>
          <w:rFonts w:ascii="Times New Roman" w:hAnsi="Times New Roman" w:cs="Times New Roman"/>
          <w:i/>
          <w:iCs/>
          <w:sz w:val="24"/>
          <w:szCs w:val="24"/>
        </w:rPr>
        <w:t>Western North American Naturalist</w:t>
      </w:r>
      <w:r w:rsidRPr="009E7230">
        <w:rPr>
          <w:rFonts w:ascii="Times New Roman" w:hAnsi="Times New Roman" w:cs="Times New Roman"/>
          <w:sz w:val="24"/>
          <w:szCs w:val="24"/>
        </w:rPr>
        <w:t xml:space="preserve">, </w:t>
      </w:r>
      <w:r w:rsidR="009E7230" w:rsidRPr="009E7230">
        <w:rPr>
          <w:rFonts w:ascii="Times New Roman" w:hAnsi="Times New Roman" w:cs="Times New Roman"/>
          <w:b/>
          <w:sz w:val="24"/>
          <w:szCs w:val="24"/>
        </w:rPr>
        <w:t>62</w:t>
      </w:r>
      <w:r w:rsidR="009E7230" w:rsidRPr="009E7230">
        <w:rPr>
          <w:rFonts w:ascii="Times New Roman" w:hAnsi="Times New Roman" w:cs="Times New Roman"/>
          <w:sz w:val="24"/>
          <w:szCs w:val="24"/>
        </w:rPr>
        <w:t xml:space="preserve">, </w:t>
      </w:r>
      <w:r w:rsidRPr="009E7230">
        <w:rPr>
          <w:rFonts w:ascii="Times New Roman" w:hAnsi="Times New Roman" w:cs="Times New Roman"/>
          <w:sz w:val="24"/>
          <w:szCs w:val="24"/>
        </w:rPr>
        <w:t>160–16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Goldberg, S.R., Bursey, C.R. &amp; Cheam, H.</w:t>
      </w:r>
      <w:r w:rsidRPr="00517A76">
        <w:rPr>
          <w:rFonts w:ascii="Times New Roman" w:hAnsi="Times New Roman" w:cs="Times New Roman"/>
          <w:sz w:val="24"/>
          <w:szCs w:val="24"/>
        </w:rPr>
        <w:t xml:space="preserve"> (1998) Helminths of two native frog species (</w:t>
      </w:r>
      <w:r w:rsidRPr="0058360D">
        <w:rPr>
          <w:rFonts w:ascii="Times New Roman" w:hAnsi="Times New Roman" w:cs="Times New Roman"/>
          <w:i/>
          <w:sz w:val="24"/>
          <w:szCs w:val="24"/>
        </w:rPr>
        <w:t>Rana chiricahuensis</w:t>
      </w:r>
      <w:r w:rsidRPr="00517A76">
        <w:rPr>
          <w:rFonts w:ascii="Times New Roman" w:hAnsi="Times New Roman" w:cs="Times New Roman"/>
          <w:sz w:val="24"/>
          <w:szCs w:val="24"/>
        </w:rPr>
        <w:t xml:space="preserve">, </w:t>
      </w:r>
      <w:r w:rsidRPr="0058360D">
        <w:rPr>
          <w:rFonts w:ascii="Times New Roman" w:hAnsi="Times New Roman" w:cs="Times New Roman"/>
          <w:i/>
          <w:sz w:val="24"/>
          <w:szCs w:val="24"/>
        </w:rPr>
        <w:t>Rana yavapaiensis</w:t>
      </w:r>
      <w:r w:rsidRPr="00517A76">
        <w:rPr>
          <w:rFonts w:ascii="Times New Roman" w:hAnsi="Times New Roman" w:cs="Times New Roman"/>
          <w:sz w:val="24"/>
          <w:szCs w:val="24"/>
        </w:rPr>
        <w:t>) and one introduced frog species (</w:t>
      </w:r>
      <w:r w:rsidRPr="0058360D">
        <w:rPr>
          <w:rFonts w:ascii="Times New Roman" w:hAnsi="Times New Roman" w:cs="Times New Roman"/>
          <w:i/>
          <w:sz w:val="24"/>
          <w:szCs w:val="24"/>
        </w:rPr>
        <w:t>Rana catesbeiana</w:t>
      </w:r>
      <w:r w:rsidRPr="00517A76">
        <w:rPr>
          <w:rFonts w:ascii="Times New Roman" w:hAnsi="Times New Roman" w:cs="Times New Roman"/>
          <w:sz w:val="24"/>
          <w:szCs w:val="24"/>
        </w:rPr>
        <w:t>)(Ranidae) fro</w:t>
      </w:r>
      <w:r w:rsidRPr="009E7230">
        <w:rPr>
          <w:rFonts w:ascii="Times New Roman" w:hAnsi="Times New Roman" w:cs="Times New Roman"/>
          <w:sz w:val="24"/>
          <w:szCs w:val="24"/>
        </w:rPr>
        <w:t xml:space="preserve">m Arizona. </w:t>
      </w:r>
      <w:r w:rsidRPr="009E7230">
        <w:rPr>
          <w:rFonts w:ascii="Times New Roman" w:hAnsi="Times New Roman" w:cs="Times New Roman"/>
          <w:i/>
          <w:iCs/>
          <w:sz w:val="24"/>
          <w:szCs w:val="24"/>
        </w:rPr>
        <w:t>Journal of Parasitology</w:t>
      </w:r>
      <w:r w:rsidRPr="009E7230">
        <w:rPr>
          <w:rFonts w:ascii="Times New Roman" w:hAnsi="Times New Roman" w:cs="Times New Roman"/>
          <w:sz w:val="24"/>
          <w:szCs w:val="24"/>
        </w:rPr>
        <w:t xml:space="preserve">, </w:t>
      </w:r>
      <w:r w:rsidR="009E7230" w:rsidRPr="009E7230">
        <w:rPr>
          <w:rFonts w:ascii="Times New Roman" w:hAnsi="Times New Roman" w:cs="Times New Roman"/>
          <w:b/>
          <w:sz w:val="24"/>
          <w:szCs w:val="24"/>
        </w:rPr>
        <w:t>84</w:t>
      </w:r>
      <w:r w:rsidR="009E7230" w:rsidRPr="009E7230">
        <w:rPr>
          <w:rFonts w:ascii="Times New Roman" w:hAnsi="Times New Roman" w:cs="Times New Roman"/>
          <w:sz w:val="24"/>
          <w:szCs w:val="24"/>
        </w:rPr>
        <w:t xml:space="preserve">, </w:t>
      </w:r>
      <w:r w:rsidRPr="009E7230">
        <w:rPr>
          <w:rFonts w:ascii="Times New Roman" w:hAnsi="Times New Roman" w:cs="Times New Roman"/>
          <w:sz w:val="24"/>
          <w:szCs w:val="24"/>
        </w:rPr>
        <w:t>175–177.</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Goldberg, S.R., Bursey, C.R., Salgado-Maldonado, G., Báez, R. &amp; Cañeda, C.</w:t>
      </w:r>
      <w:r w:rsidRPr="00517A76">
        <w:rPr>
          <w:rFonts w:ascii="Times New Roman" w:hAnsi="Times New Roman" w:cs="Times New Roman"/>
          <w:sz w:val="24"/>
          <w:szCs w:val="24"/>
        </w:rPr>
        <w:t xml:space="preserve"> (2002) Helminth parasites of six species of anurans from Los Tuxtlas and Catemaco Lake, Veracruz, Mexico. </w:t>
      </w:r>
      <w:r w:rsidRPr="00517A76">
        <w:rPr>
          <w:rFonts w:ascii="Times New Roman" w:hAnsi="Times New Roman" w:cs="Times New Roman"/>
          <w:i/>
          <w:iCs/>
          <w:sz w:val="24"/>
          <w:szCs w:val="24"/>
        </w:rPr>
        <w:t>The Southwestern Naturalist</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7</w:t>
      </w:r>
      <w:r w:rsidRPr="00517A76">
        <w:rPr>
          <w:rFonts w:ascii="Times New Roman" w:hAnsi="Times New Roman" w:cs="Times New Roman"/>
          <w:sz w:val="24"/>
          <w:szCs w:val="24"/>
        </w:rPr>
        <w:t>, 293–29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Grabda-Kazubska, B.</w:t>
      </w:r>
      <w:r w:rsidRPr="00517A76">
        <w:rPr>
          <w:rFonts w:ascii="Times New Roman" w:hAnsi="Times New Roman" w:cs="Times New Roman"/>
          <w:sz w:val="24"/>
          <w:szCs w:val="24"/>
        </w:rPr>
        <w:t xml:space="preserve"> (1974) </w:t>
      </w:r>
      <w:r w:rsidRPr="0058360D">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Rudolphi, 1819) and </w:t>
      </w:r>
      <w:r w:rsidRPr="0058360D">
        <w:rPr>
          <w:rFonts w:ascii="Times New Roman" w:hAnsi="Times New Roman" w:cs="Times New Roman"/>
          <w:i/>
          <w:sz w:val="24"/>
          <w:szCs w:val="24"/>
        </w:rPr>
        <w:t>Euclinostomum heterostomum</w:t>
      </w:r>
      <w:r w:rsidRPr="00517A76">
        <w:rPr>
          <w:rFonts w:ascii="Times New Roman" w:hAnsi="Times New Roman" w:cs="Times New Roman"/>
          <w:sz w:val="24"/>
          <w:szCs w:val="24"/>
        </w:rPr>
        <w:t xml:space="preserve"> (Rudolphi, 1809)(Trematoda, Clinostomatidae), their occurrence and possibility of acclimatization in artificially heated lakes in Poland. </w:t>
      </w:r>
      <w:r w:rsidRPr="00517A76">
        <w:rPr>
          <w:rFonts w:ascii="Times New Roman" w:hAnsi="Times New Roman" w:cs="Times New Roman"/>
          <w:i/>
          <w:iCs/>
          <w:sz w:val="24"/>
          <w:szCs w:val="24"/>
        </w:rPr>
        <w:t>Acta Parasitologica Polonic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2</w:t>
      </w:r>
      <w:r w:rsidRPr="00517A76">
        <w:rPr>
          <w:rFonts w:ascii="Times New Roman" w:hAnsi="Times New Roman" w:cs="Times New Roman"/>
          <w:sz w:val="24"/>
          <w:szCs w:val="24"/>
        </w:rPr>
        <w:t>, 285–29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Gray, M.J., Smith, L.M., Miller, D.L. &amp; Bursey, C.R.</w:t>
      </w:r>
      <w:r w:rsidRPr="00517A76">
        <w:rPr>
          <w:rFonts w:ascii="Times New Roman" w:hAnsi="Times New Roman" w:cs="Times New Roman"/>
          <w:sz w:val="24"/>
          <w:szCs w:val="24"/>
        </w:rPr>
        <w:t xml:space="preserve"> (2007) Influences of agricultural land use on </w:t>
      </w:r>
      <w:r w:rsidRPr="0058360D">
        <w:rPr>
          <w:rFonts w:ascii="Times New Roman" w:hAnsi="Times New Roman" w:cs="Times New Roman"/>
          <w:i/>
          <w:sz w:val="24"/>
          <w:szCs w:val="24"/>
        </w:rPr>
        <w:t>Clinostomum attenuatum</w:t>
      </w:r>
      <w:r w:rsidRPr="00517A76">
        <w:rPr>
          <w:rFonts w:ascii="Times New Roman" w:hAnsi="Times New Roman" w:cs="Times New Roman"/>
          <w:sz w:val="24"/>
          <w:szCs w:val="24"/>
        </w:rPr>
        <w:t xml:space="preserve"> metacercariae prevalence in southern Great Plains amphibians. </w:t>
      </w:r>
      <w:r w:rsidRPr="00517A76">
        <w:rPr>
          <w:rFonts w:ascii="Times New Roman" w:hAnsi="Times New Roman" w:cs="Times New Roman"/>
          <w:i/>
          <w:iCs/>
          <w:sz w:val="24"/>
          <w:szCs w:val="24"/>
        </w:rPr>
        <w:t>Herpetological Conservation and Bi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w:t>
      </w:r>
      <w:r w:rsidRPr="00517A76">
        <w:rPr>
          <w:rFonts w:ascii="Times New Roman" w:hAnsi="Times New Roman" w:cs="Times New Roman"/>
          <w:sz w:val="24"/>
          <w:szCs w:val="24"/>
        </w:rPr>
        <w:t>, 23–2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Graziano, M.P.</w:t>
      </w:r>
      <w:r w:rsidRPr="00517A76">
        <w:rPr>
          <w:rFonts w:ascii="Times New Roman" w:hAnsi="Times New Roman" w:cs="Times New Roman"/>
          <w:sz w:val="24"/>
          <w:szCs w:val="24"/>
        </w:rPr>
        <w:t xml:space="preserve"> (2010) </w:t>
      </w:r>
      <w:r w:rsidRPr="00517A76">
        <w:rPr>
          <w:rFonts w:ascii="Times New Roman" w:hAnsi="Times New Roman" w:cs="Times New Roman"/>
          <w:i/>
          <w:iCs/>
          <w:sz w:val="24"/>
          <w:szCs w:val="24"/>
        </w:rPr>
        <w:t>Natural history and distribution of the small-mouthed salamander (Ambystoma texanum) in Nebraska</w:t>
      </w:r>
      <w:r w:rsidRPr="00517A76">
        <w:rPr>
          <w:rFonts w:ascii="Times New Roman" w:hAnsi="Times New Roman" w:cs="Times New Roman"/>
          <w:sz w:val="24"/>
          <w:szCs w:val="24"/>
        </w:rPr>
        <w:t>. P. in.: University of Nebraska at Omaha.</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Green, D.E., CoNVerSe, Kath.A. &amp; Schrader, A.K.</w:t>
      </w:r>
      <w:r w:rsidRPr="00517A76">
        <w:rPr>
          <w:rFonts w:ascii="Times New Roman" w:hAnsi="Times New Roman" w:cs="Times New Roman"/>
          <w:sz w:val="24"/>
          <w:szCs w:val="24"/>
        </w:rPr>
        <w:t xml:space="preserve"> (2002) Epizootiology of sixty-four amphibian morbidity and mortality events in the USA, 1996-2001. </w:t>
      </w:r>
      <w:r w:rsidRPr="00517A76">
        <w:rPr>
          <w:rFonts w:ascii="Times New Roman" w:hAnsi="Times New Roman" w:cs="Times New Roman"/>
          <w:i/>
          <w:iCs/>
          <w:sz w:val="24"/>
          <w:szCs w:val="24"/>
        </w:rPr>
        <w:t>Annals of the New York Academy of Scienc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69</w:t>
      </w:r>
      <w:r w:rsidRPr="00517A76">
        <w:rPr>
          <w:rFonts w:ascii="Times New Roman" w:hAnsi="Times New Roman" w:cs="Times New Roman"/>
          <w:sz w:val="24"/>
          <w:szCs w:val="24"/>
        </w:rPr>
        <w:t>, 323–339.</w:t>
      </w:r>
    </w:p>
    <w:p w:rsidR="00517A76" w:rsidRPr="00517A76" w:rsidRDefault="00517A76" w:rsidP="00B4030B">
      <w:pPr>
        <w:pStyle w:val="Bibliography"/>
        <w:rPr>
          <w:rFonts w:ascii="Times New Roman" w:hAnsi="Times New Roman" w:cs="Times New Roman"/>
          <w:sz w:val="24"/>
          <w:szCs w:val="24"/>
        </w:rPr>
      </w:pPr>
      <w:r w:rsidRPr="009E7230">
        <w:rPr>
          <w:rFonts w:ascii="Times New Roman" w:hAnsi="Times New Roman" w:cs="Times New Roman"/>
          <w:b/>
          <w:bCs/>
          <w:sz w:val="24"/>
          <w:szCs w:val="24"/>
        </w:rPr>
        <w:t>Gumbleton, S.</w:t>
      </w:r>
      <w:r w:rsidRPr="009E7230">
        <w:rPr>
          <w:rFonts w:ascii="Times New Roman" w:hAnsi="Times New Roman" w:cs="Times New Roman"/>
          <w:sz w:val="24"/>
          <w:szCs w:val="24"/>
        </w:rPr>
        <w:t xml:space="preserve"> (2018) Parasitic Indicators of Foraging Strategies in Wading Birds. NOVA Southern University, 166 pp.</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Gustafson, K.D., Newman, R.A. &amp; Tkach, V.V.</w:t>
      </w:r>
      <w:r w:rsidRPr="00517A76">
        <w:rPr>
          <w:rFonts w:ascii="Times New Roman" w:hAnsi="Times New Roman" w:cs="Times New Roman"/>
          <w:sz w:val="24"/>
          <w:szCs w:val="24"/>
        </w:rPr>
        <w:t xml:space="preserve"> (2013) Effects of host species and life stage on the helminth communities of sympatric </w:t>
      </w:r>
      <w:r w:rsidR="00340DCF">
        <w:rPr>
          <w:rFonts w:ascii="Times New Roman" w:hAnsi="Times New Roman" w:cs="Times New Roman"/>
          <w:sz w:val="24"/>
          <w:szCs w:val="24"/>
        </w:rPr>
        <w:t>northern leopard frog</w:t>
      </w:r>
      <w:r w:rsidRPr="00517A76">
        <w:rPr>
          <w:rFonts w:ascii="Times New Roman" w:hAnsi="Times New Roman" w:cs="Times New Roman"/>
          <w:sz w:val="24"/>
          <w:szCs w:val="24"/>
        </w:rPr>
        <w:t>s (</w:t>
      </w:r>
      <w:proofErr w:type="spellStart"/>
      <w:r w:rsidRPr="0058360D">
        <w:rPr>
          <w:rFonts w:ascii="Times New Roman" w:hAnsi="Times New Roman" w:cs="Times New Roman"/>
          <w:i/>
          <w:sz w:val="24"/>
          <w:szCs w:val="24"/>
        </w:rPr>
        <w:t>Lithobates</w:t>
      </w:r>
      <w:proofErr w:type="spellEnd"/>
      <w:r w:rsidRPr="0058360D">
        <w:rPr>
          <w:rFonts w:ascii="Times New Roman" w:hAnsi="Times New Roman" w:cs="Times New Roman"/>
          <w:i/>
          <w:sz w:val="24"/>
          <w:szCs w:val="24"/>
        </w:rPr>
        <w:t xml:space="preserve"> </w:t>
      </w:r>
      <w:proofErr w:type="spellStart"/>
      <w:r w:rsidRPr="0058360D">
        <w:rPr>
          <w:rFonts w:ascii="Times New Roman" w:hAnsi="Times New Roman" w:cs="Times New Roman"/>
          <w:i/>
          <w:sz w:val="24"/>
          <w:szCs w:val="24"/>
        </w:rPr>
        <w:t>pipiens</w:t>
      </w:r>
      <w:proofErr w:type="spellEnd"/>
      <w:r w:rsidRPr="00517A76">
        <w:rPr>
          <w:rFonts w:ascii="Times New Roman" w:hAnsi="Times New Roman" w:cs="Times New Roman"/>
          <w:sz w:val="24"/>
          <w:szCs w:val="24"/>
        </w:rPr>
        <w:t>) and wood frogs (</w:t>
      </w:r>
      <w:r w:rsidRPr="0058360D">
        <w:rPr>
          <w:rFonts w:ascii="Times New Roman" w:hAnsi="Times New Roman" w:cs="Times New Roman"/>
          <w:i/>
          <w:sz w:val="24"/>
          <w:szCs w:val="24"/>
        </w:rPr>
        <w:t>Lithobates sylvaticus</w:t>
      </w:r>
      <w:r w:rsidRPr="00517A76">
        <w:rPr>
          <w:rFonts w:ascii="Times New Roman" w:hAnsi="Times New Roman" w:cs="Times New Roman"/>
          <w:sz w:val="24"/>
          <w:szCs w:val="24"/>
        </w:rPr>
        <w:t xml:space="preserve">) in the Sheyenne National Grasslands, North Dakota.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9</w:t>
      </w:r>
      <w:r w:rsidRPr="00517A76">
        <w:rPr>
          <w:rFonts w:ascii="Times New Roman" w:hAnsi="Times New Roman" w:cs="Times New Roman"/>
          <w:sz w:val="24"/>
          <w:szCs w:val="24"/>
        </w:rPr>
        <w:t>, 587–594.</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Gustinelli, A., Caffara, M., Florio, D., Otachi, E.O., Wathuta, E.M. &amp; Fioravanti, M.L.</w:t>
      </w:r>
      <w:r w:rsidRPr="00517A76">
        <w:rPr>
          <w:rFonts w:ascii="Times New Roman" w:hAnsi="Times New Roman" w:cs="Times New Roman"/>
          <w:sz w:val="24"/>
          <w:szCs w:val="24"/>
        </w:rPr>
        <w:t xml:space="preserve"> (2010) First description of the adult stage of </w:t>
      </w:r>
      <w:r w:rsidRPr="0058360D">
        <w:rPr>
          <w:rFonts w:ascii="Times New Roman" w:hAnsi="Times New Roman" w:cs="Times New Roman"/>
          <w:i/>
          <w:sz w:val="24"/>
          <w:szCs w:val="24"/>
        </w:rPr>
        <w:t>Clinostomum</w:t>
      </w:r>
      <w:r w:rsidR="0058360D" w:rsidRPr="0058360D">
        <w:rPr>
          <w:rFonts w:ascii="Times New Roman" w:hAnsi="Times New Roman" w:cs="Times New Roman"/>
          <w:i/>
          <w:sz w:val="24"/>
          <w:szCs w:val="24"/>
        </w:rPr>
        <w:t xml:space="preserve"> </w:t>
      </w:r>
      <w:r w:rsidRPr="0058360D">
        <w:rPr>
          <w:rFonts w:ascii="Times New Roman" w:hAnsi="Times New Roman" w:cs="Times New Roman"/>
          <w:i/>
          <w:sz w:val="24"/>
          <w:szCs w:val="24"/>
        </w:rPr>
        <w:t>cutaneum</w:t>
      </w:r>
      <w:r w:rsidRPr="00517A76">
        <w:rPr>
          <w:rFonts w:ascii="Times New Roman" w:hAnsi="Times New Roman" w:cs="Times New Roman"/>
          <w:sz w:val="24"/>
          <w:szCs w:val="24"/>
        </w:rPr>
        <w:t xml:space="preserve"> Paperna, 1964 (Digenea: Clinostomidae) from grey herons Ardea cinerea L. and a redescription of the metacercaria from the Nile tilapia </w:t>
      </w:r>
      <w:r w:rsidRPr="0058360D">
        <w:rPr>
          <w:rFonts w:ascii="Times New Roman" w:hAnsi="Times New Roman" w:cs="Times New Roman"/>
          <w:i/>
          <w:sz w:val="24"/>
          <w:szCs w:val="24"/>
        </w:rPr>
        <w:t>Oreochromis niloticus niloticus</w:t>
      </w:r>
      <w:r w:rsidRPr="00517A76">
        <w:rPr>
          <w:rFonts w:ascii="Times New Roman" w:hAnsi="Times New Roman" w:cs="Times New Roman"/>
          <w:sz w:val="24"/>
          <w:szCs w:val="24"/>
        </w:rPr>
        <w:t xml:space="preserve"> (L.) in Kenya. </w:t>
      </w:r>
      <w:r w:rsidRPr="00517A76">
        <w:rPr>
          <w:rFonts w:ascii="Times New Roman" w:hAnsi="Times New Roman" w:cs="Times New Roman"/>
          <w:i/>
          <w:iCs/>
          <w:sz w:val="24"/>
          <w:szCs w:val="24"/>
        </w:rPr>
        <w:t>Systematic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6</w:t>
      </w:r>
      <w:r w:rsidRPr="00517A76">
        <w:rPr>
          <w:rFonts w:ascii="Times New Roman" w:hAnsi="Times New Roman" w:cs="Times New Roman"/>
          <w:sz w:val="24"/>
          <w:szCs w:val="24"/>
        </w:rPr>
        <w:t>, 39–5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Hara, H., Miyauchi, Y., Tahara, S. &amp; Yamashita, H.</w:t>
      </w:r>
      <w:r w:rsidRPr="00517A76">
        <w:rPr>
          <w:rFonts w:ascii="Times New Roman" w:hAnsi="Times New Roman" w:cs="Times New Roman"/>
          <w:sz w:val="24"/>
          <w:szCs w:val="24"/>
        </w:rPr>
        <w:t xml:space="preserve"> (2014) Human laryngitis caused by </w:t>
      </w:r>
      <w:r w:rsidRPr="0058360D">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Nagoya Journal of Medical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6</w:t>
      </w:r>
      <w:r w:rsidRPr="00517A76">
        <w:rPr>
          <w:rFonts w:ascii="Times New Roman" w:hAnsi="Times New Roman" w:cs="Times New Roman"/>
          <w:sz w:val="24"/>
          <w:szCs w:val="24"/>
        </w:rPr>
        <w:t>, 181–18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Harper, D.D. &amp; Farag, A.M.</w:t>
      </w:r>
      <w:r w:rsidRPr="00517A76">
        <w:rPr>
          <w:rFonts w:ascii="Times New Roman" w:hAnsi="Times New Roman" w:cs="Times New Roman"/>
          <w:sz w:val="24"/>
          <w:szCs w:val="24"/>
        </w:rPr>
        <w:t xml:space="preserve"> (2017) The thermal regime and species composition of fish and invertebrates in Kelly Warm Spring, Grand Teton National Park, Wyoming. </w:t>
      </w:r>
      <w:r w:rsidRPr="00517A76">
        <w:rPr>
          <w:rFonts w:ascii="Times New Roman" w:hAnsi="Times New Roman" w:cs="Times New Roman"/>
          <w:i/>
          <w:iCs/>
          <w:sz w:val="24"/>
          <w:szCs w:val="24"/>
        </w:rPr>
        <w:t>Western North American Naturalist</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7</w:t>
      </w:r>
      <w:r w:rsidRPr="00517A76">
        <w:rPr>
          <w:rFonts w:ascii="Times New Roman" w:hAnsi="Times New Roman" w:cs="Times New Roman"/>
          <w:sz w:val="24"/>
          <w:szCs w:val="24"/>
        </w:rPr>
        <w:t>, 440–44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Hausfater, G., Gerhardt, H.C. &amp; Klump, G.M.</w:t>
      </w:r>
      <w:r w:rsidRPr="00517A76">
        <w:rPr>
          <w:rFonts w:ascii="Times New Roman" w:hAnsi="Times New Roman" w:cs="Times New Roman"/>
          <w:sz w:val="24"/>
          <w:szCs w:val="24"/>
        </w:rPr>
        <w:t xml:space="preserve"> (1990) Parasites and mate choice in gray treefrogs, </w:t>
      </w:r>
      <w:r w:rsidRPr="0058360D">
        <w:rPr>
          <w:rFonts w:ascii="Times New Roman" w:hAnsi="Times New Roman" w:cs="Times New Roman"/>
          <w:i/>
          <w:sz w:val="24"/>
          <w:szCs w:val="24"/>
        </w:rPr>
        <w:t>Hyla versicolor</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American Zoologist</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0</w:t>
      </w:r>
      <w:r w:rsidRPr="00517A76">
        <w:rPr>
          <w:rFonts w:ascii="Times New Roman" w:hAnsi="Times New Roman" w:cs="Times New Roman"/>
          <w:sz w:val="24"/>
          <w:szCs w:val="24"/>
        </w:rPr>
        <w:t>, 299–31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Hazen, T.C. &amp; Esch, G.W.</w:t>
      </w:r>
      <w:r w:rsidRPr="00517A76">
        <w:rPr>
          <w:rFonts w:ascii="Times New Roman" w:hAnsi="Times New Roman" w:cs="Times New Roman"/>
          <w:sz w:val="24"/>
          <w:szCs w:val="24"/>
        </w:rPr>
        <w:t xml:space="preserve"> (1978) Observations on the ecology of </w:t>
      </w:r>
      <w:r w:rsidRPr="0058360D">
        <w:rPr>
          <w:rFonts w:ascii="Times New Roman" w:hAnsi="Times New Roman" w:cs="Times New Roman"/>
          <w:i/>
          <w:sz w:val="24"/>
          <w:szCs w:val="24"/>
        </w:rPr>
        <w:t>Clinostomum marginatum</w:t>
      </w:r>
      <w:r w:rsidRPr="00517A76">
        <w:rPr>
          <w:rFonts w:ascii="Times New Roman" w:hAnsi="Times New Roman" w:cs="Times New Roman"/>
          <w:sz w:val="24"/>
          <w:szCs w:val="24"/>
        </w:rPr>
        <w:t xml:space="preserve"> in largemouth bass (</w:t>
      </w:r>
      <w:r w:rsidRPr="0058360D">
        <w:rPr>
          <w:rFonts w:ascii="Times New Roman" w:hAnsi="Times New Roman" w:cs="Times New Roman"/>
          <w:i/>
          <w:sz w:val="24"/>
          <w:szCs w:val="24"/>
        </w:rPr>
        <w:t>Micropterus salmoides</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Journal of Fish Bi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2</w:t>
      </w:r>
      <w:r w:rsidRPr="00517A76">
        <w:rPr>
          <w:rFonts w:ascii="Times New Roman" w:hAnsi="Times New Roman" w:cs="Times New Roman"/>
          <w:sz w:val="24"/>
          <w:szCs w:val="24"/>
        </w:rPr>
        <w:t>, 411–42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Hollis, E.H. &amp; Coker, C.M.</w:t>
      </w:r>
      <w:r w:rsidRPr="00517A76">
        <w:rPr>
          <w:rFonts w:ascii="Times New Roman" w:hAnsi="Times New Roman" w:cs="Times New Roman"/>
          <w:sz w:val="24"/>
          <w:szCs w:val="24"/>
        </w:rPr>
        <w:t xml:space="preserve"> (1948) A trematode parasite of the genus </w:t>
      </w:r>
      <w:r w:rsidRPr="0058360D">
        <w:rPr>
          <w:rFonts w:ascii="Times New Roman" w:hAnsi="Times New Roman" w:cs="Times New Roman"/>
          <w:i/>
          <w:sz w:val="24"/>
          <w:szCs w:val="24"/>
        </w:rPr>
        <w:t xml:space="preserve">Clinostomum </w:t>
      </w:r>
      <w:r w:rsidRPr="00517A76">
        <w:rPr>
          <w:rFonts w:ascii="Times New Roman" w:hAnsi="Times New Roman" w:cs="Times New Roman"/>
          <w:sz w:val="24"/>
          <w:szCs w:val="24"/>
        </w:rPr>
        <w:t xml:space="preserve">new to the shad, </w:t>
      </w:r>
      <w:r w:rsidRPr="0058360D">
        <w:rPr>
          <w:rFonts w:ascii="Times New Roman" w:hAnsi="Times New Roman" w:cs="Times New Roman"/>
          <w:i/>
          <w:sz w:val="24"/>
          <w:szCs w:val="24"/>
        </w:rPr>
        <w:t>Alosa sapidissima</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The 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4</w:t>
      </w:r>
      <w:r w:rsidRPr="00517A76">
        <w:rPr>
          <w:rFonts w:ascii="Times New Roman" w:hAnsi="Times New Roman" w:cs="Times New Roman"/>
          <w:sz w:val="24"/>
          <w:szCs w:val="24"/>
        </w:rPr>
        <w:t>, 493–49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Hutton, R.F. &amp; Sogandares-Bernal, F.</w:t>
      </w:r>
      <w:r w:rsidRPr="00517A76">
        <w:rPr>
          <w:rFonts w:ascii="Times New Roman" w:hAnsi="Times New Roman" w:cs="Times New Roman"/>
          <w:sz w:val="24"/>
          <w:szCs w:val="24"/>
        </w:rPr>
        <w:t xml:space="preserve"> (1960) Studies on helminth parasites from the coast of Florida. II. Digenetic trematodes from shore birds of the west coast of Florida. 1. </w:t>
      </w:r>
      <w:r w:rsidRPr="00517A76">
        <w:rPr>
          <w:rFonts w:ascii="Times New Roman" w:hAnsi="Times New Roman" w:cs="Times New Roman"/>
          <w:i/>
          <w:iCs/>
          <w:sz w:val="24"/>
          <w:szCs w:val="24"/>
        </w:rPr>
        <w:t>Bulletin of Marine Science of the Gulf and Caribbean</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0</w:t>
      </w:r>
      <w:r w:rsidRPr="00517A76">
        <w:rPr>
          <w:rFonts w:ascii="Times New Roman" w:hAnsi="Times New Roman" w:cs="Times New Roman"/>
          <w:sz w:val="24"/>
          <w:szCs w:val="24"/>
        </w:rPr>
        <w:t>, 40–54.</w:t>
      </w:r>
    </w:p>
    <w:p w:rsidR="00517A76" w:rsidRPr="009E7230" w:rsidRDefault="00517A76" w:rsidP="00B4030B">
      <w:pPr>
        <w:pStyle w:val="Bibliography"/>
        <w:rPr>
          <w:rFonts w:ascii="Times New Roman" w:hAnsi="Times New Roman" w:cs="Times New Roman"/>
          <w:sz w:val="24"/>
          <w:szCs w:val="24"/>
        </w:rPr>
      </w:pPr>
      <w:r w:rsidRPr="009E7230">
        <w:rPr>
          <w:rFonts w:ascii="Times New Roman" w:hAnsi="Times New Roman" w:cs="Times New Roman"/>
          <w:b/>
          <w:bCs/>
          <w:sz w:val="24"/>
          <w:szCs w:val="24"/>
        </w:rPr>
        <w:t>Ingles, L.G.</w:t>
      </w:r>
      <w:r w:rsidRPr="009E7230">
        <w:rPr>
          <w:rFonts w:ascii="Times New Roman" w:hAnsi="Times New Roman" w:cs="Times New Roman"/>
          <w:sz w:val="24"/>
          <w:szCs w:val="24"/>
        </w:rPr>
        <w:t xml:space="preserve"> (1936) Worm parasites of California amphibia. </w:t>
      </w:r>
      <w:r w:rsidRPr="009E7230">
        <w:rPr>
          <w:rFonts w:ascii="Times New Roman" w:hAnsi="Times New Roman" w:cs="Times New Roman"/>
          <w:i/>
          <w:iCs/>
          <w:sz w:val="24"/>
          <w:szCs w:val="24"/>
        </w:rPr>
        <w:t>Transactions of the American Microscopical Society</w:t>
      </w:r>
      <w:r w:rsidRPr="009E7230">
        <w:rPr>
          <w:rFonts w:ascii="Times New Roman" w:hAnsi="Times New Roman" w:cs="Times New Roman"/>
          <w:sz w:val="24"/>
          <w:szCs w:val="24"/>
        </w:rPr>
        <w:t xml:space="preserve">, </w:t>
      </w:r>
      <w:r w:rsidRPr="009E7230">
        <w:rPr>
          <w:rFonts w:ascii="Times New Roman" w:hAnsi="Times New Roman" w:cs="Times New Roman"/>
          <w:b/>
          <w:bCs/>
          <w:sz w:val="24"/>
          <w:szCs w:val="24"/>
        </w:rPr>
        <w:t>55</w:t>
      </w:r>
      <w:r w:rsidRPr="009E7230">
        <w:rPr>
          <w:rFonts w:ascii="Times New Roman" w:hAnsi="Times New Roman" w:cs="Times New Roman"/>
          <w:sz w:val="24"/>
          <w:szCs w:val="24"/>
        </w:rPr>
        <w:t>, 73–92.</w:t>
      </w:r>
    </w:p>
    <w:p w:rsidR="00517A76" w:rsidRPr="00517A76" w:rsidRDefault="00517A76" w:rsidP="00B4030B">
      <w:pPr>
        <w:pStyle w:val="Bibliography"/>
        <w:rPr>
          <w:rFonts w:ascii="Times New Roman" w:hAnsi="Times New Roman" w:cs="Times New Roman"/>
          <w:sz w:val="24"/>
          <w:szCs w:val="24"/>
        </w:rPr>
      </w:pPr>
      <w:r w:rsidRPr="009E7230">
        <w:rPr>
          <w:rFonts w:ascii="Times New Roman" w:hAnsi="Times New Roman" w:cs="Times New Roman"/>
          <w:b/>
          <w:bCs/>
          <w:sz w:val="24"/>
          <w:szCs w:val="24"/>
        </w:rPr>
        <w:lastRenderedPageBreak/>
        <w:t>Jiménez García, M.I.</w:t>
      </w:r>
      <w:r w:rsidRPr="009E7230">
        <w:rPr>
          <w:rFonts w:ascii="Times New Roman" w:hAnsi="Times New Roman" w:cs="Times New Roman"/>
          <w:sz w:val="24"/>
          <w:szCs w:val="24"/>
        </w:rPr>
        <w:t xml:space="preserve"> (1993) Fauna helmintológica de </w:t>
      </w:r>
      <w:r w:rsidRPr="009E7230">
        <w:rPr>
          <w:rFonts w:ascii="Times New Roman" w:hAnsi="Times New Roman" w:cs="Times New Roman"/>
          <w:i/>
          <w:sz w:val="24"/>
          <w:szCs w:val="24"/>
        </w:rPr>
        <w:t>Cichlasoma fenestratum</w:t>
      </w:r>
      <w:r w:rsidRPr="009E7230">
        <w:rPr>
          <w:rFonts w:ascii="Times New Roman" w:hAnsi="Times New Roman" w:cs="Times New Roman"/>
          <w:sz w:val="24"/>
          <w:szCs w:val="24"/>
        </w:rPr>
        <w:t xml:space="preserve"> (Pisces: Cichlidae) del lago de Catemaco, Veracruz, México. </w:t>
      </w:r>
      <w:r w:rsidRPr="009E7230">
        <w:rPr>
          <w:rFonts w:ascii="Times New Roman" w:hAnsi="Times New Roman" w:cs="Times New Roman"/>
          <w:i/>
          <w:iCs/>
          <w:sz w:val="24"/>
          <w:szCs w:val="24"/>
        </w:rPr>
        <w:t>Anales del Instituto de Biología serie Zoología</w:t>
      </w:r>
      <w:r w:rsidRPr="009E7230">
        <w:rPr>
          <w:rFonts w:ascii="Times New Roman" w:hAnsi="Times New Roman" w:cs="Times New Roman"/>
          <w:sz w:val="24"/>
          <w:szCs w:val="24"/>
        </w:rPr>
        <w:t xml:space="preserve">, </w:t>
      </w:r>
      <w:r w:rsidRPr="009E7230">
        <w:rPr>
          <w:rFonts w:ascii="Times New Roman" w:hAnsi="Times New Roman" w:cs="Times New Roman"/>
          <w:b/>
          <w:bCs/>
          <w:sz w:val="24"/>
          <w:szCs w:val="24"/>
        </w:rPr>
        <w:t>64</w:t>
      </w:r>
      <w:r w:rsidR="009E7230" w:rsidRPr="009E7230">
        <w:rPr>
          <w:rFonts w:ascii="Times New Roman" w:hAnsi="Times New Roman" w:cs="Times New Roman"/>
          <w:b/>
          <w:bCs/>
          <w:sz w:val="24"/>
          <w:szCs w:val="24"/>
        </w:rPr>
        <w:t xml:space="preserve">, </w:t>
      </w:r>
      <w:r w:rsidR="009E7230" w:rsidRPr="009E7230">
        <w:rPr>
          <w:rFonts w:ascii="Times New Roman" w:hAnsi="Times New Roman" w:cs="Times New Roman"/>
          <w:bCs/>
          <w:sz w:val="24"/>
          <w:szCs w:val="24"/>
        </w:rPr>
        <w:t>75−78</w:t>
      </w:r>
      <w:r w:rsidRPr="009E7230">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Jinks, J.L. &amp; Johnson, J.C.</w:t>
      </w:r>
      <w:r w:rsidRPr="00517A76">
        <w:rPr>
          <w:rFonts w:ascii="Times New Roman" w:hAnsi="Times New Roman" w:cs="Times New Roman"/>
          <w:sz w:val="24"/>
          <w:szCs w:val="24"/>
        </w:rPr>
        <w:t xml:space="preserve"> (1970) Trematodes of </w:t>
      </w:r>
      <w:r w:rsidRPr="0058360D">
        <w:rPr>
          <w:rFonts w:ascii="Times New Roman" w:hAnsi="Times New Roman" w:cs="Times New Roman"/>
          <w:i/>
          <w:sz w:val="24"/>
          <w:szCs w:val="24"/>
        </w:rPr>
        <w:t>Rana catesbeiana</w:t>
      </w:r>
      <w:r w:rsidRPr="00517A76">
        <w:rPr>
          <w:rFonts w:ascii="Times New Roman" w:hAnsi="Times New Roman" w:cs="Times New Roman"/>
          <w:sz w:val="24"/>
          <w:szCs w:val="24"/>
        </w:rPr>
        <w:t xml:space="preserve"> from three strip-mine lakes in southeast Kansas. </w:t>
      </w:r>
      <w:r w:rsidRPr="00517A76">
        <w:rPr>
          <w:rFonts w:ascii="Times New Roman" w:hAnsi="Times New Roman" w:cs="Times New Roman"/>
          <w:i/>
          <w:iCs/>
          <w:sz w:val="24"/>
          <w:szCs w:val="24"/>
        </w:rPr>
        <w:t>Transactions of the Kansas Academy of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3</w:t>
      </w:r>
      <w:r w:rsidRPr="00517A76">
        <w:rPr>
          <w:rFonts w:ascii="Times New Roman" w:hAnsi="Times New Roman" w:cs="Times New Roman"/>
          <w:sz w:val="24"/>
          <w:szCs w:val="24"/>
        </w:rPr>
        <w:t>, 519–52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Johnson, P.T.</w:t>
      </w:r>
      <w:r w:rsidR="0058360D">
        <w:rPr>
          <w:rFonts w:ascii="Times New Roman" w:hAnsi="Times New Roman" w:cs="Times New Roman"/>
          <w:b/>
          <w:bCs/>
          <w:sz w:val="24"/>
          <w:szCs w:val="24"/>
        </w:rPr>
        <w:t>J.</w:t>
      </w:r>
      <w:r w:rsidRPr="00517A76">
        <w:rPr>
          <w:rFonts w:ascii="Times New Roman" w:hAnsi="Times New Roman" w:cs="Times New Roman"/>
          <w:b/>
          <w:bCs/>
          <w:sz w:val="24"/>
          <w:szCs w:val="24"/>
        </w:rPr>
        <w:t xml:space="preserve"> &amp; Hoverman, J.T.</w:t>
      </w:r>
      <w:r w:rsidRPr="00517A76">
        <w:rPr>
          <w:rFonts w:ascii="Times New Roman" w:hAnsi="Times New Roman" w:cs="Times New Roman"/>
          <w:sz w:val="24"/>
          <w:szCs w:val="24"/>
        </w:rPr>
        <w:t xml:space="preserve"> (2014) Heterogeneous hosts: how variation in host size, behaviour and immunity affects parasite aggregation. </w:t>
      </w:r>
      <w:r w:rsidRPr="00517A76">
        <w:rPr>
          <w:rFonts w:ascii="Times New Roman" w:hAnsi="Times New Roman" w:cs="Times New Roman"/>
          <w:i/>
          <w:iCs/>
          <w:sz w:val="24"/>
          <w:szCs w:val="24"/>
        </w:rPr>
        <w:t>Journal of Animal Ec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3</w:t>
      </w:r>
      <w:r w:rsidRPr="00517A76">
        <w:rPr>
          <w:rFonts w:ascii="Times New Roman" w:hAnsi="Times New Roman" w:cs="Times New Roman"/>
          <w:sz w:val="24"/>
          <w:szCs w:val="24"/>
        </w:rPr>
        <w:t>, 1103–111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Johnson, P.T.J., Calhoun, D.M., Stokes, A.N., Susbilla, C.B., McDevitt-Galles, T., Briggs, C.J., Hoverman, J.T., Tkach, V.V. &amp; de Roode, J.C.</w:t>
      </w:r>
      <w:r w:rsidRPr="00517A76">
        <w:rPr>
          <w:rFonts w:ascii="Times New Roman" w:hAnsi="Times New Roman" w:cs="Times New Roman"/>
          <w:sz w:val="24"/>
          <w:szCs w:val="24"/>
        </w:rPr>
        <w:t xml:space="preserve"> (2018) Of poisons and parasites—the defensive role of tetrodotoxin against infections in newts. </w:t>
      </w:r>
      <w:r w:rsidRPr="00517A76">
        <w:rPr>
          <w:rFonts w:ascii="Times New Roman" w:hAnsi="Times New Roman" w:cs="Times New Roman"/>
          <w:i/>
          <w:iCs/>
          <w:sz w:val="24"/>
          <w:szCs w:val="24"/>
        </w:rPr>
        <w:t>Journal of Animal Ec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7</w:t>
      </w:r>
      <w:r w:rsidRPr="00517A76">
        <w:rPr>
          <w:rFonts w:ascii="Times New Roman" w:hAnsi="Times New Roman" w:cs="Times New Roman"/>
          <w:sz w:val="24"/>
          <w:szCs w:val="24"/>
        </w:rPr>
        <w:t>, 1192–1204.</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Johnston, S.J.</w:t>
      </w:r>
      <w:r w:rsidRPr="00517A76">
        <w:rPr>
          <w:rFonts w:ascii="Times New Roman" w:hAnsi="Times New Roman" w:cs="Times New Roman"/>
          <w:sz w:val="24"/>
          <w:szCs w:val="24"/>
        </w:rPr>
        <w:t xml:space="preserve"> (1916) On the trematodes of Australian birds. </w:t>
      </w:r>
      <w:r w:rsidRPr="00517A76">
        <w:rPr>
          <w:rFonts w:ascii="Times New Roman" w:hAnsi="Times New Roman" w:cs="Times New Roman"/>
          <w:i/>
          <w:iCs/>
          <w:sz w:val="24"/>
          <w:szCs w:val="24"/>
        </w:rPr>
        <w:t>Journal and Proceedings of the Royal Society of New South Wal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0</w:t>
      </w:r>
      <w:r w:rsidRPr="00517A76">
        <w:rPr>
          <w:rFonts w:ascii="Times New Roman" w:hAnsi="Times New Roman" w:cs="Times New Roman"/>
          <w:sz w:val="24"/>
          <w:szCs w:val="24"/>
        </w:rPr>
        <w:t>, 187–26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Kabunda, M.Y. &amp; Sommerville, C.</w:t>
      </w:r>
      <w:r w:rsidRPr="00517A76">
        <w:rPr>
          <w:rFonts w:ascii="Times New Roman" w:hAnsi="Times New Roman" w:cs="Times New Roman"/>
          <w:sz w:val="24"/>
          <w:szCs w:val="24"/>
        </w:rPr>
        <w:t xml:space="preserve"> (1984) Parasitic worms causing the rejection of tilapia (</w:t>
      </w:r>
      <w:r w:rsidRPr="0058360D">
        <w:rPr>
          <w:rFonts w:ascii="Times New Roman" w:hAnsi="Times New Roman" w:cs="Times New Roman"/>
          <w:i/>
          <w:sz w:val="24"/>
          <w:szCs w:val="24"/>
        </w:rPr>
        <w:t>Oreochromis</w:t>
      </w:r>
      <w:r w:rsidRPr="00517A76">
        <w:rPr>
          <w:rFonts w:ascii="Times New Roman" w:hAnsi="Times New Roman" w:cs="Times New Roman"/>
          <w:sz w:val="24"/>
          <w:szCs w:val="24"/>
        </w:rPr>
        <w:t xml:space="preserve"> species) in Zaire. </w:t>
      </w:r>
      <w:r w:rsidRPr="00517A76">
        <w:rPr>
          <w:rFonts w:ascii="Times New Roman" w:hAnsi="Times New Roman" w:cs="Times New Roman"/>
          <w:i/>
          <w:iCs/>
          <w:sz w:val="24"/>
          <w:szCs w:val="24"/>
        </w:rPr>
        <w:t>British Veterinary Journal</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40</w:t>
      </w:r>
      <w:r w:rsidRPr="00517A76">
        <w:rPr>
          <w:rFonts w:ascii="Times New Roman" w:hAnsi="Times New Roman" w:cs="Times New Roman"/>
          <w:sz w:val="24"/>
          <w:szCs w:val="24"/>
        </w:rPr>
        <w:t>, 263–26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Kagei, N., Yanohara, Y. &amp; Sato, S.</w:t>
      </w:r>
      <w:r w:rsidRPr="00517A76">
        <w:rPr>
          <w:rFonts w:ascii="Times New Roman" w:hAnsi="Times New Roman" w:cs="Times New Roman"/>
          <w:sz w:val="24"/>
          <w:szCs w:val="24"/>
        </w:rPr>
        <w:t xml:space="preserve"> (1988) Natural infections with </w:t>
      </w:r>
      <w:r w:rsidRPr="0058360D">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in the birds of sourhern Japan. </w:t>
      </w:r>
      <w:r w:rsidRPr="00517A76">
        <w:rPr>
          <w:rFonts w:ascii="Times New Roman" w:hAnsi="Times New Roman" w:cs="Times New Roman"/>
          <w:i/>
          <w:iCs/>
          <w:sz w:val="24"/>
          <w:szCs w:val="24"/>
        </w:rPr>
        <w:t>Japan 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7</w:t>
      </w:r>
      <w:r w:rsidRPr="00517A76">
        <w:rPr>
          <w:rFonts w:ascii="Times New Roman" w:hAnsi="Times New Roman" w:cs="Times New Roman"/>
          <w:sz w:val="24"/>
          <w:szCs w:val="24"/>
        </w:rPr>
        <w:t>, 254–257.</w:t>
      </w:r>
    </w:p>
    <w:p w:rsidR="00517A76" w:rsidRPr="00517A76" w:rsidRDefault="00517A76" w:rsidP="00B4030B">
      <w:pPr>
        <w:pStyle w:val="Bibliography"/>
        <w:rPr>
          <w:rFonts w:ascii="Times New Roman" w:hAnsi="Times New Roman" w:cs="Times New Roman"/>
          <w:sz w:val="24"/>
          <w:szCs w:val="24"/>
        </w:rPr>
      </w:pPr>
      <w:r w:rsidRPr="00B4760F">
        <w:rPr>
          <w:rFonts w:ascii="Times New Roman" w:hAnsi="Times New Roman" w:cs="Times New Roman"/>
          <w:b/>
          <w:bCs/>
          <w:sz w:val="24"/>
          <w:szCs w:val="24"/>
        </w:rPr>
        <w:t>Kapfter, J.</w:t>
      </w:r>
      <w:r w:rsidRPr="00B4760F">
        <w:rPr>
          <w:rFonts w:ascii="Times New Roman" w:hAnsi="Times New Roman" w:cs="Times New Roman"/>
          <w:sz w:val="24"/>
          <w:szCs w:val="24"/>
        </w:rPr>
        <w:t xml:space="preserve"> (1999) Larval trematodes in the upper Midwest and the Pacific Northwest which and know to induce and skeletal malformations in anurans. </w:t>
      </w:r>
      <w:r w:rsidRPr="00B4760F">
        <w:rPr>
          <w:rFonts w:ascii="Times New Roman" w:hAnsi="Times New Roman" w:cs="Times New Roman"/>
          <w:i/>
          <w:iCs/>
          <w:sz w:val="24"/>
          <w:szCs w:val="24"/>
        </w:rPr>
        <w:t xml:space="preserve">University of Wisconsin, Departament of Biology </w:t>
      </w:r>
      <w:r w:rsidR="00B4760F" w:rsidRPr="00B4760F">
        <w:rPr>
          <w:rFonts w:ascii="Times New Roman" w:hAnsi="Times New Roman" w:cs="Times New Roman"/>
          <w:iCs/>
          <w:sz w:val="24"/>
          <w:szCs w:val="24"/>
        </w:rPr>
        <w:t>22 pp</w:t>
      </w:r>
      <w:r w:rsidRPr="00B4760F">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Khalil, L.F. &amp; Thurston, J.P.</w:t>
      </w:r>
      <w:r w:rsidRPr="00517A76">
        <w:rPr>
          <w:rFonts w:ascii="Times New Roman" w:hAnsi="Times New Roman" w:cs="Times New Roman"/>
          <w:sz w:val="24"/>
          <w:szCs w:val="24"/>
        </w:rPr>
        <w:t xml:space="preserve"> (1973) Studies on the helminth parasites of freshwater fishes of Uganda including the descriptions of two new species of digeneans. </w:t>
      </w:r>
      <w:r w:rsidRPr="00517A76">
        <w:rPr>
          <w:rFonts w:ascii="Times New Roman" w:hAnsi="Times New Roman" w:cs="Times New Roman"/>
          <w:i/>
          <w:iCs/>
          <w:sz w:val="24"/>
          <w:szCs w:val="24"/>
        </w:rPr>
        <w:t>Revue de zoologie et de botanique africain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7</w:t>
      </w:r>
      <w:r w:rsidRPr="00517A76">
        <w:rPr>
          <w:rFonts w:ascii="Times New Roman" w:hAnsi="Times New Roman" w:cs="Times New Roman"/>
          <w:sz w:val="24"/>
          <w:szCs w:val="24"/>
        </w:rPr>
        <w:t>, 209–248.</w:t>
      </w:r>
    </w:p>
    <w:p w:rsidR="00517A76" w:rsidRPr="00517A76" w:rsidRDefault="00517A76" w:rsidP="00B4030B">
      <w:pPr>
        <w:pStyle w:val="Bibliography"/>
        <w:rPr>
          <w:rFonts w:ascii="Times New Roman" w:hAnsi="Times New Roman" w:cs="Times New Roman"/>
          <w:sz w:val="24"/>
          <w:szCs w:val="24"/>
        </w:rPr>
      </w:pPr>
      <w:r w:rsidRPr="00B4760F">
        <w:rPr>
          <w:rFonts w:ascii="Times New Roman" w:hAnsi="Times New Roman" w:cs="Times New Roman"/>
          <w:b/>
          <w:bCs/>
          <w:sz w:val="24"/>
          <w:szCs w:val="24"/>
        </w:rPr>
        <w:t>Khan, S., Ahmed, S., Serajuddin, M. &amp; Saifullah, M.K.</w:t>
      </w:r>
      <w:r w:rsidRPr="00B4760F">
        <w:rPr>
          <w:rFonts w:ascii="Times New Roman" w:hAnsi="Times New Roman" w:cs="Times New Roman"/>
          <w:sz w:val="24"/>
          <w:szCs w:val="24"/>
        </w:rPr>
        <w:t xml:space="preserve"> (2018) Variation in seasonal prevalence and intensity of progenetic metacercariae of </w:t>
      </w:r>
      <w:r w:rsidRPr="00B4760F">
        <w:rPr>
          <w:rFonts w:ascii="Times New Roman" w:hAnsi="Times New Roman" w:cs="Times New Roman"/>
          <w:i/>
          <w:sz w:val="24"/>
          <w:szCs w:val="24"/>
        </w:rPr>
        <w:t>Clinostomum complanatum</w:t>
      </w:r>
      <w:r w:rsidRPr="00B4760F">
        <w:rPr>
          <w:rFonts w:ascii="Times New Roman" w:hAnsi="Times New Roman" w:cs="Times New Roman"/>
          <w:sz w:val="24"/>
          <w:szCs w:val="24"/>
        </w:rPr>
        <w:t xml:space="preserve"> infection in </w:t>
      </w:r>
      <w:r w:rsidRPr="00B4760F">
        <w:rPr>
          <w:rFonts w:ascii="Times New Roman" w:hAnsi="Times New Roman" w:cs="Times New Roman"/>
          <w:i/>
          <w:sz w:val="24"/>
          <w:szCs w:val="24"/>
        </w:rPr>
        <w:t>Trichogaster fasciatus</w:t>
      </w:r>
      <w:r w:rsidRPr="00B4760F">
        <w:rPr>
          <w:rFonts w:ascii="Times New Roman" w:hAnsi="Times New Roman" w:cs="Times New Roman"/>
          <w:sz w:val="24"/>
          <w:szCs w:val="24"/>
        </w:rPr>
        <w:t xml:space="preserve"> fish. </w:t>
      </w:r>
      <w:r w:rsidRPr="00B4760F">
        <w:rPr>
          <w:rFonts w:ascii="Times New Roman" w:hAnsi="Times New Roman" w:cs="Times New Roman"/>
          <w:i/>
          <w:iCs/>
          <w:sz w:val="24"/>
          <w:szCs w:val="24"/>
        </w:rPr>
        <w:t>Beni-Suef University Journal of Basic and Applied Sciences</w:t>
      </w:r>
      <w:r w:rsidR="00B4760F" w:rsidRPr="00B4760F">
        <w:rPr>
          <w:rFonts w:ascii="Times New Roman" w:hAnsi="Times New Roman" w:cs="Times New Roman"/>
          <w:i/>
          <w:iCs/>
          <w:sz w:val="24"/>
          <w:szCs w:val="24"/>
        </w:rPr>
        <w:t xml:space="preserve">, </w:t>
      </w:r>
      <w:r w:rsidR="00B4760F" w:rsidRPr="00B4760F">
        <w:rPr>
          <w:rFonts w:ascii="Times New Roman" w:hAnsi="Times New Roman" w:cs="Times New Roman"/>
          <w:b/>
          <w:iCs/>
          <w:sz w:val="24"/>
          <w:szCs w:val="24"/>
        </w:rPr>
        <w:t>7,</w:t>
      </w:r>
      <w:r w:rsidR="00B4760F" w:rsidRPr="00B4760F">
        <w:rPr>
          <w:rFonts w:ascii="Times New Roman" w:hAnsi="Times New Roman" w:cs="Times New Roman"/>
          <w:iCs/>
          <w:sz w:val="24"/>
          <w:szCs w:val="24"/>
        </w:rPr>
        <w:t xml:space="preserve"> 310−316</w:t>
      </w:r>
      <w:r w:rsidRPr="00B4760F">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King, K.C., Gendron, A.D., McLaughlin, J.D., Giroux, I., Brousseau, P., Cyr, D., Ruby, S.M., Fournier, M. &amp; Marcogliese, D.J.</w:t>
      </w:r>
      <w:r w:rsidRPr="00517A76">
        <w:rPr>
          <w:rFonts w:ascii="Times New Roman" w:hAnsi="Times New Roman" w:cs="Times New Roman"/>
          <w:sz w:val="24"/>
          <w:szCs w:val="24"/>
        </w:rPr>
        <w:t xml:space="preserve"> (2008) Short-term seasonal changes in parasite community structure in </w:t>
      </w:r>
      <w:r w:rsidR="00340DCF">
        <w:rPr>
          <w:rFonts w:ascii="Times New Roman" w:hAnsi="Times New Roman" w:cs="Times New Roman"/>
          <w:sz w:val="24"/>
          <w:szCs w:val="24"/>
        </w:rPr>
        <w:t>northern leopard frog</w:t>
      </w:r>
      <w:r w:rsidRPr="00517A76">
        <w:rPr>
          <w:rFonts w:ascii="Times New Roman" w:hAnsi="Times New Roman" w:cs="Times New Roman"/>
          <w:sz w:val="24"/>
          <w:szCs w:val="24"/>
        </w:rPr>
        <w:t>lets (</w:t>
      </w:r>
      <w:r w:rsidRPr="00E418FB">
        <w:rPr>
          <w:rFonts w:ascii="Times New Roman" w:hAnsi="Times New Roman" w:cs="Times New Roman"/>
          <w:i/>
          <w:sz w:val="24"/>
          <w:szCs w:val="24"/>
        </w:rPr>
        <w:t xml:space="preserve">Rana </w:t>
      </w:r>
      <w:proofErr w:type="spellStart"/>
      <w:r w:rsidRPr="00E418FB">
        <w:rPr>
          <w:rFonts w:ascii="Times New Roman" w:hAnsi="Times New Roman" w:cs="Times New Roman"/>
          <w:i/>
          <w:sz w:val="24"/>
          <w:szCs w:val="24"/>
        </w:rPr>
        <w:t>pipiens</w:t>
      </w:r>
      <w:proofErr w:type="spellEnd"/>
      <w:r w:rsidRPr="00517A76">
        <w:rPr>
          <w:rFonts w:ascii="Times New Roman" w:hAnsi="Times New Roman" w:cs="Times New Roman"/>
          <w:sz w:val="24"/>
          <w:szCs w:val="24"/>
        </w:rPr>
        <w:t xml:space="preserve">) inhabiting agricultural wetlands.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4</w:t>
      </w:r>
      <w:r w:rsidRPr="00517A76">
        <w:rPr>
          <w:rFonts w:ascii="Times New Roman" w:hAnsi="Times New Roman" w:cs="Times New Roman"/>
          <w:sz w:val="24"/>
          <w:szCs w:val="24"/>
        </w:rPr>
        <w:t>, 13–2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Kinsella, J.M.</w:t>
      </w:r>
      <w:r w:rsidRPr="00517A76">
        <w:rPr>
          <w:rFonts w:ascii="Times New Roman" w:hAnsi="Times New Roman" w:cs="Times New Roman"/>
          <w:sz w:val="24"/>
          <w:szCs w:val="24"/>
        </w:rPr>
        <w:t xml:space="preserve"> (1</w:t>
      </w:r>
      <w:r w:rsidR="00E418FB">
        <w:rPr>
          <w:rFonts w:ascii="Times New Roman" w:hAnsi="Times New Roman" w:cs="Times New Roman"/>
          <w:sz w:val="24"/>
          <w:szCs w:val="24"/>
        </w:rPr>
        <w:t>972) Helminth parasites of the black s</w:t>
      </w:r>
      <w:r w:rsidRPr="00517A76">
        <w:rPr>
          <w:rFonts w:ascii="Times New Roman" w:hAnsi="Times New Roman" w:cs="Times New Roman"/>
          <w:sz w:val="24"/>
          <w:szCs w:val="24"/>
        </w:rPr>
        <w:t xml:space="preserve">kimmer, </w:t>
      </w:r>
      <w:r w:rsidRPr="00E418FB">
        <w:rPr>
          <w:rFonts w:ascii="Times New Roman" w:hAnsi="Times New Roman" w:cs="Times New Roman"/>
          <w:i/>
          <w:sz w:val="24"/>
          <w:szCs w:val="24"/>
        </w:rPr>
        <w:t>Rynchops nigra</w:t>
      </w:r>
      <w:r w:rsidRPr="00517A76">
        <w:rPr>
          <w:rFonts w:ascii="Times New Roman" w:hAnsi="Times New Roman" w:cs="Times New Roman"/>
          <w:sz w:val="24"/>
          <w:szCs w:val="24"/>
        </w:rPr>
        <w:t xml:space="preserve">, from Lake Okeechobee, Florida.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8</w:t>
      </w:r>
      <w:r w:rsidRPr="00517A76">
        <w:rPr>
          <w:rFonts w:ascii="Times New Roman" w:hAnsi="Times New Roman" w:cs="Times New Roman"/>
          <w:sz w:val="24"/>
          <w:szCs w:val="24"/>
        </w:rPr>
        <w:t>, 780–78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Kitagawa, N., Oda, M., Totoki, T., Washizaki, S., Oda, M. &amp; Kifune, T.</w:t>
      </w:r>
      <w:r w:rsidRPr="00517A76">
        <w:rPr>
          <w:rFonts w:ascii="Times New Roman" w:hAnsi="Times New Roman" w:cs="Times New Roman"/>
          <w:sz w:val="24"/>
          <w:szCs w:val="24"/>
        </w:rPr>
        <w:t xml:space="preserve"> (2003) Lidocaine spray used to capture a live </w:t>
      </w:r>
      <w:r w:rsidRPr="00E418FB">
        <w:rPr>
          <w:rFonts w:ascii="Times New Roman" w:hAnsi="Times New Roman" w:cs="Times New Roman"/>
          <w:i/>
          <w:sz w:val="24"/>
          <w:szCs w:val="24"/>
        </w:rPr>
        <w:t>Clinostomum</w:t>
      </w:r>
      <w:r w:rsidRPr="00517A76">
        <w:rPr>
          <w:rFonts w:ascii="Times New Roman" w:hAnsi="Times New Roman" w:cs="Times New Roman"/>
          <w:sz w:val="24"/>
          <w:szCs w:val="24"/>
        </w:rPr>
        <w:t xml:space="preserve"> parasite causing human laryngitis. </w:t>
      </w:r>
      <w:r w:rsidRPr="00517A76">
        <w:rPr>
          <w:rFonts w:ascii="Times New Roman" w:hAnsi="Times New Roman" w:cs="Times New Roman"/>
          <w:i/>
          <w:iCs/>
          <w:sz w:val="24"/>
          <w:szCs w:val="24"/>
        </w:rPr>
        <w:t>American Journal of Otolaryng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4</w:t>
      </w:r>
      <w:r w:rsidRPr="00517A76">
        <w:rPr>
          <w:rFonts w:ascii="Times New Roman" w:hAnsi="Times New Roman" w:cs="Times New Roman"/>
          <w:sz w:val="24"/>
          <w:szCs w:val="24"/>
        </w:rPr>
        <w:t>, 341–34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Klaas, E.E.</w:t>
      </w:r>
      <w:r w:rsidRPr="00517A76">
        <w:rPr>
          <w:rFonts w:ascii="Times New Roman" w:hAnsi="Times New Roman" w:cs="Times New Roman"/>
          <w:sz w:val="24"/>
          <w:szCs w:val="24"/>
        </w:rPr>
        <w:t xml:space="preserve"> (1963) Ecology of the trematode, </w:t>
      </w:r>
      <w:r w:rsidRPr="00E418FB">
        <w:rPr>
          <w:rFonts w:ascii="Times New Roman" w:hAnsi="Times New Roman" w:cs="Times New Roman"/>
          <w:i/>
          <w:sz w:val="24"/>
          <w:szCs w:val="24"/>
        </w:rPr>
        <w:t>Clinostomum marginatum</w:t>
      </w:r>
      <w:r w:rsidRPr="00517A76">
        <w:rPr>
          <w:rFonts w:ascii="Times New Roman" w:hAnsi="Times New Roman" w:cs="Times New Roman"/>
          <w:sz w:val="24"/>
          <w:szCs w:val="24"/>
        </w:rPr>
        <w:t xml:space="preserve">, and its hosts in eastern Kansas. </w:t>
      </w:r>
      <w:r w:rsidRPr="00517A76">
        <w:rPr>
          <w:rFonts w:ascii="Times New Roman" w:hAnsi="Times New Roman" w:cs="Times New Roman"/>
          <w:i/>
          <w:iCs/>
          <w:sz w:val="24"/>
          <w:szCs w:val="24"/>
        </w:rPr>
        <w:t xml:space="preserve">Transactions of the </w:t>
      </w:r>
      <w:r w:rsidR="00E418FB">
        <w:rPr>
          <w:rFonts w:ascii="Times New Roman" w:hAnsi="Times New Roman" w:cs="Times New Roman"/>
          <w:i/>
          <w:iCs/>
          <w:sz w:val="24"/>
          <w:szCs w:val="24"/>
        </w:rPr>
        <w:t>Kansas Academy of Science (1903</w:t>
      </w:r>
      <w:r w:rsidRPr="00517A76">
        <w:rPr>
          <w:rFonts w:ascii="Times New Roman" w:hAnsi="Times New Roman" w:cs="Times New Roman"/>
          <w:i/>
          <w:iCs/>
          <w:sz w:val="24"/>
          <w:szCs w:val="24"/>
        </w:rPr>
        <w:t>)</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66</w:t>
      </w:r>
      <w:r w:rsidRPr="00517A76">
        <w:rPr>
          <w:rFonts w:ascii="Times New Roman" w:hAnsi="Times New Roman" w:cs="Times New Roman"/>
          <w:sz w:val="24"/>
          <w:szCs w:val="24"/>
        </w:rPr>
        <w:t>, 519–53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Kocan, A.A. &amp; Locke, L.N.</w:t>
      </w:r>
      <w:r w:rsidRPr="00517A76">
        <w:rPr>
          <w:rFonts w:ascii="Times New Roman" w:hAnsi="Times New Roman" w:cs="Times New Roman"/>
          <w:sz w:val="24"/>
          <w:szCs w:val="24"/>
        </w:rPr>
        <w:t xml:space="preserve"> (1974) Some helminth parasites of the American bald eagle. </w:t>
      </w:r>
      <w:r w:rsidRPr="00517A76">
        <w:rPr>
          <w:rFonts w:ascii="Times New Roman" w:hAnsi="Times New Roman" w:cs="Times New Roman"/>
          <w:i/>
          <w:iCs/>
          <w:sz w:val="24"/>
          <w:szCs w:val="24"/>
        </w:rPr>
        <w:t>Journal of Wildlife Diseas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0</w:t>
      </w:r>
      <w:r w:rsidRPr="00517A76">
        <w:rPr>
          <w:rFonts w:ascii="Times New Roman" w:hAnsi="Times New Roman" w:cs="Times New Roman"/>
          <w:sz w:val="24"/>
          <w:szCs w:val="24"/>
        </w:rPr>
        <w:t>, 8–1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Kuperman, B.I., Matey, V.E., Fisher, R.N., Ervin, E.L., Warburton, M.L., Bakhireva, L. &amp; Lehman, C.A.</w:t>
      </w:r>
      <w:r w:rsidRPr="00517A76">
        <w:rPr>
          <w:rFonts w:ascii="Times New Roman" w:hAnsi="Times New Roman" w:cs="Times New Roman"/>
          <w:sz w:val="24"/>
          <w:szCs w:val="24"/>
        </w:rPr>
        <w:t xml:space="preserve"> (2004) Parasites of the African clawed frog, </w:t>
      </w:r>
      <w:r w:rsidRPr="00E418FB">
        <w:rPr>
          <w:rFonts w:ascii="Times New Roman" w:hAnsi="Times New Roman" w:cs="Times New Roman"/>
          <w:i/>
          <w:sz w:val="24"/>
          <w:szCs w:val="24"/>
        </w:rPr>
        <w:t>Xenopus laevis</w:t>
      </w:r>
      <w:r w:rsidRPr="00517A76">
        <w:rPr>
          <w:rFonts w:ascii="Times New Roman" w:hAnsi="Times New Roman" w:cs="Times New Roman"/>
          <w:sz w:val="24"/>
          <w:szCs w:val="24"/>
        </w:rPr>
        <w:t xml:space="preserve">, in Southern California, USA. </w:t>
      </w:r>
      <w:r w:rsidRPr="00517A76">
        <w:rPr>
          <w:rFonts w:ascii="Times New Roman" w:hAnsi="Times New Roman" w:cs="Times New Roman"/>
          <w:i/>
          <w:iCs/>
          <w:sz w:val="24"/>
          <w:szCs w:val="24"/>
        </w:rPr>
        <w:t>Comparative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1</w:t>
      </w:r>
      <w:r w:rsidRPr="00517A76">
        <w:rPr>
          <w:rFonts w:ascii="Times New Roman" w:hAnsi="Times New Roman" w:cs="Times New Roman"/>
          <w:sz w:val="24"/>
          <w:szCs w:val="24"/>
        </w:rPr>
        <w:t>, 229–23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Lacerda, A.C., Takemoto, R.M. &amp; Pavanelli, G.C.</w:t>
      </w:r>
      <w:r w:rsidRPr="00517A76">
        <w:rPr>
          <w:rFonts w:ascii="Times New Roman" w:hAnsi="Times New Roman" w:cs="Times New Roman"/>
          <w:sz w:val="24"/>
          <w:szCs w:val="24"/>
        </w:rPr>
        <w:t xml:space="preserve"> (2008) Digenea, Nematoda, Cestoda, and Acanthocephala, parasites in Potamotrygonidae (Chondrichthyes) from the upper Paraná River floodplain, states of Paraná and Mato Grosso do Sul, Brazil. </w:t>
      </w:r>
      <w:r w:rsidRPr="00517A76">
        <w:rPr>
          <w:rFonts w:ascii="Times New Roman" w:hAnsi="Times New Roman" w:cs="Times New Roman"/>
          <w:i/>
          <w:iCs/>
          <w:sz w:val="24"/>
          <w:szCs w:val="24"/>
        </w:rPr>
        <w:t>Check list</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w:t>
      </w:r>
      <w:r w:rsidRPr="00517A76">
        <w:rPr>
          <w:rFonts w:ascii="Times New Roman" w:hAnsi="Times New Roman" w:cs="Times New Roman"/>
          <w:sz w:val="24"/>
          <w:szCs w:val="24"/>
        </w:rPr>
        <w:t>, 115–12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Lambden, J. &amp; Johnson, P.T.J.</w:t>
      </w:r>
      <w:r w:rsidRPr="00517A76">
        <w:rPr>
          <w:rFonts w:ascii="Times New Roman" w:hAnsi="Times New Roman" w:cs="Times New Roman"/>
          <w:sz w:val="24"/>
          <w:szCs w:val="24"/>
        </w:rPr>
        <w:t xml:space="preserve"> (2013) Quantifying the biomass of parasites to understand their role in aquatic communities. </w:t>
      </w:r>
      <w:r w:rsidRPr="00517A76">
        <w:rPr>
          <w:rFonts w:ascii="Times New Roman" w:hAnsi="Times New Roman" w:cs="Times New Roman"/>
          <w:i/>
          <w:iCs/>
          <w:sz w:val="24"/>
          <w:szCs w:val="24"/>
        </w:rPr>
        <w:t>Ecology and Evolution</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w:t>
      </w:r>
      <w:r w:rsidRPr="00517A76">
        <w:rPr>
          <w:rFonts w:ascii="Times New Roman" w:hAnsi="Times New Roman" w:cs="Times New Roman"/>
          <w:sz w:val="24"/>
          <w:szCs w:val="24"/>
        </w:rPr>
        <w:t>, 2310–232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Lamont, M.E.</w:t>
      </w:r>
      <w:r w:rsidRPr="00517A76">
        <w:rPr>
          <w:rFonts w:ascii="Times New Roman" w:hAnsi="Times New Roman" w:cs="Times New Roman"/>
          <w:sz w:val="24"/>
          <w:szCs w:val="24"/>
        </w:rPr>
        <w:t xml:space="preserve"> (1920) A new species of Clinostomum. </w:t>
      </w:r>
      <w:r w:rsidRPr="00517A76">
        <w:rPr>
          <w:rFonts w:ascii="Times New Roman" w:hAnsi="Times New Roman" w:cs="Times New Roman"/>
          <w:i/>
          <w:iCs/>
          <w:sz w:val="24"/>
          <w:szCs w:val="24"/>
        </w:rPr>
        <w:t>The University of Michigan</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3</w:t>
      </w:r>
      <w:r w:rsidRPr="00517A76">
        <w:rPr>
          <w:rFonts w:ascii="Times New Roman" w:hAnsi="Times New Roman" w:cs="Times New Roman"/>
          <w:sz w:val="24"/>
          <w:szCs w:val="24"/>
        </w:rPr>
        <w:t>, 1–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Leidy, J.</w:t>
      </w:r>
      <w:r w:rsidRPr="00517A76">
        <w:rPr>
          <w:rFonts w:ascii="Times New Roman" w:hAnsi="Times New Roman" w:cs="Times New Roman"/>
          <w:sz w:val="24"/>
          <w:szCs w:val="24"/>
        </w:rPr>
        <w:t xml:space="preserve"> (1856) Notices of extinct vertebrated animals discovered by Prof. E. </w:t>
      </w:r>
      <w:r w:rsidRPr="00517A76">
        <w:rPr>
          <w:rFonts w:ascii="Times New Roman" w:hAnsi="Times New Roman" w:cs="Times New Roman"/>
          <w:i/>
          <w:iCs/>
          <w:sz w:val="24"/>
          <w:szCs w:val="24"/>
        </w:rPr>
        <w:t>Proceedings of the Academy of Natural Sciences of Philadelphi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w:t>
      </w:r>
      <w:r w:rsidRPr="00517A76">
        <w:rPr>
          <w:rFonts w:ascii="Times New Roman" w:hAnsi="Times New Roman" w:cs="Times New Roman"/>
          <w:sz w:val="24"/>
          <w:szCs w:val="24"/>
        </w:rPr>
        <w:t>, 255–25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Lemke, L.B., Dronen, N., Fox, J.G. &amp; Nambiar, P.R.</w:t>
      </w:r>
      <w:r w:rsidRPr="00517A76">
        <w:rPr>
          <w:rFonts w:ascii="Times New Roman" w:hAnsi="Times New Roman" w:cs="Times New Roman"/>
          <w:sz w:val="24"/>
          <w:szCs w:val="24"/>
        </w:rPr>
        <w:t xml:space="preserve"> (2008) Infestation of wild-caught American bullfrogs (</w:t>
      </w:r>
      <w:r w:rsidRPr="00E418FB">
        <w:rPr>
          <w:rFonts w:ascii="Times New Roman" w:hAnsi="Times New Roman" w:cs="Times New Roman"/>
          <w:i/>
          <w:sz w:val="24"/>
          <w:szCs w:val="24"/>
        </w:rPr>
        <w:t>Rana catesbeiana</w:t>
      </w:r>
      <w:r w:rsidRPr="00517A76">
        <w:rPr>
          <w:rFonts w:ascii="Times New Roman" w:hAnsi="Times New Roman" w:cs="Times New Roman"/>
          <w:sz w:val="24"/>
          <w:szCs w:val="24"/>
        </w:rPr>
        <w:t xml:space="preserve">) by multiple species of metazoan parasites. </w:t>
      </w:r>
      <w:r w:rsidRPr="00517A76">
        <w:rPr>
          <w:rFonts w:ascii="Times New Roman" w:hAnsi="Times New Roman" w:cs="Times New Roman"/>
          <w:i/>
          <w:iCs/>
          <w:sz w:val="24"/>
          <w:szCs w:val="24"/>
        </w:rPr>
        <w:t>Journal of the American Association for Laboratory Animal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7</w:t>
      </w:r>
      <w:r w:rsidRPr="00517A76">
        <w:rPr>
          <w:rFonts w:ascii="Times New Roman" w:hAnsi="Times New Roman" w:cs="Times New Roman"/>
          <w:sz w:val="24"/>
          <w:szCs w:val="24"/>
        </w:rPr>
        <w:t>, 42–46.</w:t>
      </w:r>
    </w:p>
    <w:p w:rsidR="00517A76" w:rsidRPr="00517A76" w:rsidRDefault="00517A76" w:rsidP="00B4030B">
      <w:pPr>
        <w:pStyle w:val="Bibliography"/>
        <w:rPr>
          <w:rFonts w:ascii="Times New Roman" w:hAnsi="Times New Roman" w:cs="Times New Roman"/>
          <w:sz w:val="24"/>
          <w:szCs w:val="24"/>
        </w:rPr>
      </w:pPr>
      <w:r w:rsidRPr="00B4760F">
        <w:rPr>
          <w:rFonts w:ascii="Times New Roman" w:hAnsi="Times New Roman" w:cs="Times New Roman"/>
          <w:b/>
          <w:bCs/>
          <w:sz w:val="24"/>
          <w:szCs w:val="24"/>
        </w:rPr>
        <w:lastRenderedPageBreak/>
        <w:t>León-Régagnon, V., Martínez-Salazar, E.A., Lazcano-Villareal, D. &amp; Rosas-Valdez, R.</w:t>
      </w:r>
      <w:r w:rsidRPr="00B4760F">
        <w:rPr>
          <w:rFonts w:ascii="Times New Roman" w:hAnsi="Times New Roman" w:cs="Times New Roman"/>
          <w:sz w:val="24"/>
          <w:szCs w:val="24"/>
        </w:rPr>
        <w:t xml:space="preserve"> (2005) Helminth parasites of four species of anurans from Nuevo León, Mexico. </w:t>
      </w:r>
      <w:r w:rsidRPr="00B4760F">
        <w:rPr>
          <w:rFonts w:ascii="Times New Roman" w:hAnsi="Times New Roman" w:cs="Times New Roman"/>
          <w:i/>
          <w:iCs/>
          <w:sz w:val="24"/>
          <w:szCs w:val="24"/>
        </w:rPr>
        <w:t>The Southwestern Naturalist</w:t>
      </w:r>
      <w:r w:rsidRPr="00B4760F">
        <w:rPr>
          <w:rFonts w:ascii="Times New Roman" w:hAnsi="Times New Roman" w:cs="Times New Roman"/>
          <w:sz w:val="24"/>
          <w:szCs w:val="24"/>
        </w:rPr>
        <w:t xml:space="preserve">, </w:t>
      </w:r>
      <w:r w:rsidR="00B4760F" w:rsidRPr="00B4760F">
        <w:rPr>
          <w:rFonts w:ascii="Times New Roman" w:hAnsi="Times New Roman" w:cs="Times New Roman"/>
          <w:b/>
          <w:sz w:val="24"/>
          <w:szCs w:val="24"/>
        </w:rPr>
        <w:t>50</w:t>
      </w:r>
      <w:r w:rsidR="00B4760F" w:rsidRPr="00B4760F">
        <w:rPr>
          <w:rFonts w:ascii="Times New Roman" w:hAnsi="Times New Roman" w:cs="Times New Roman"/>
          <w:sz w:val="24"/>
          <w:szCs w:val="24"/>
        </w:rPr>
        <w:t xml:space="preserve">, </w:t>
      </w:r>
      <w:r w:rsidRPr="00B4760F">
        <w:rPr>
          <w:rFonts w:ascii="Times New Roman" w:hAnsi="Times New Roman" w:cs="Times New Roman"/>
          <w:sz w:val="24"/>
          <w:szCs w:val="24"/>
        </w:rPr>
        <w:t>251–258.</w:t>
      </w:r>
    </w:p>
    <w:p w:rsidR="00517A76" w:rsidRPr="00517A76" w:rsidRDefault="00517A76" w:rsidP="00B4030B">
      <w:pPr>
        <w:pStyle w:val="Bibliography"/>
        <w:rPr>
          <w:rFonts w:ascii="Times New Roman" w:hAnsi="Times New Roman" w:cs="Times New Roman"/>
          <w:sz w:val="24"/>
          <w:szCs w:val="24"/>
        </w:rPr>
      </w:pPr>
      <w:r w:rsidRPr="00B4760F">
        <w:rPr>
          <w:rFonts w:ascii="Times New Roman" w:hAnsi="Times New Roman" w:cs="Times New Roman"/>
          <w:b/>
          <w:bCs/>
          <w:sz w:val="24"/>
          <w:szCs w:val="24"/>
        </w:rPr>
        <w:t xml:space="preserve">Li, </w:t>
      </w:r>
      <w:r w:rsidR="00B4760F">
        <w:rPr>
          <w:rFonts w:ascii="Times New Roman" w:hAnsi="Times New Roman" w:cs="Times New Roman"/>
          <w:b/>
          <w:bCs/>
          <w:sz w:val="24"/>
          <w:szCs w:val="24"/>
        </w:rPr>
        <w:t>F., Liu, X.</w:t>
      </w:r>
      <w:r w:rsidRPr="00B4760F">
        <w:rPr>
          <w:rFonts w:ascii="Times New Roman" w:hAnsi="Times New Roman" w:cs="Times New Roman"/>
          <w:b/>
          <w:bCs/>
          <w:sz w:val="24"/>
          <w:szCs w:val="24"/>
        </w:rPr>
        <w:t>H.,</w:t>
      </w:r>
      <w:r w:rsidR="00B4760F">
        <w:rPr>
          <w:rFonts w:ascii="Times New Roman" w:hAnsi="Times New Roman" w:cs="Times New Roman"/>
          <w:b/>
          <w:bCs/>
          <w:sz w:val="24"/>
          <w:szCs w:val="24"/>
        </w:rPr>
        <w:t xml:space="preserve"> Ge, H.L., Xie, C.Y., Cai, R.</w:t>
      </w:r>
      <w:r w:rsidRPr="00B4760F">
        <w:rPr>
          <w:rFonts w:ascii="Times New Roman" w:hAnsi="Times New Roman" w:cs="Times New Roman"/>
          <w:b/>
          <w:bCs/>
          <w:sz w:val="24"/>
          <w:szCs w:val="24"/>
        </w:rPr>
        <w:t>Y., Hu,</w:t>
      </w:r>
      <w:r w:rsidR="00B4760F">
        <w:rPr>
          <w:rFonts w:ascii="Times New Roman" w:hAnsi="Times New Roman" w:cs="Times New Roman"/>
          <w:b/>
          <w:bCs/>
          <w:sz w:val="24"/>
          <w:szCs w:val="24"/>
        </w:rPr>
        <w:t xml:space="preserve"> Z.C., Zhang, Y.-G. &amp; Wang, Z.</w:t>
      </w:r>
      <w:r w:rsidRPr="00B4760F">
        <w:rPr>
          <w:rFonts w:ascii="Times New Roman" w:hAnsi="Times New Roman" w:cs="Times New Roman"/>
          <w:b/>
          <w:bCs/>
          <w:sz w:val="24"/>
          <w:szCs w:val="24"/>
        </w:rPr>
        <w:t>J.</w:t>
      </w:r>
      <w:r w:rsidRPr="00B4760F">
        <w:rPr>
          <w:rFonts w:ascii="Times New Roman" w:hAnsi="Times New Roman" w:cs="Times New Roman"/>
          <w:sz w:val="24"/>
          <w:szCs w:val="24"/>
        </w:rPr>
        <w:t xml:space="preserve"> (2018) The discovery of </w:t>
      </w:r>
      <w:r w:rsidRPr="00B4760F">
        <w:rPr>
          <w:rFonts w:ascii="Times New Roman" w:hAnsi="Times New Roman" w:cs="Times New Roman"/>
          <w:i/>
          <w:sz w:val="24"/>
          <w:szCs w:val="24"/>
        </w:rPr>
        <w:t>Clinostomum complanatum</w:t>
      </w:r>
      <w:r w:rsidRPr="00B4760F">
        <w:rPr>
          <w:rFonts w:ascii="Times New Roman" w:hAnsi="Times New Roman" w:cs="Times New Roman"/>
          <w:sz w:val="24"/>
          <w:szCs w:val="24"/>
        </w:rPr>
        <w:t xml:space="preserve"> metacercariae in farmed Chinese sucker, </w:t>
      </w:r>
      <w:r w:rsidRPr="00B4760F">
        <w:rPr>
          <w:rFonts w:ascii="Times New Roman" w:hAnsi="Times New Roman" w:cs="Times New Roman"/>
          <w:i/>
          <w:sz w:val="24"/>
          <w:szCs w:val="24"/>
        </w:rPr>
        <w:t>Myxocyprinus asiaticus</w:t>
      </w:r>
      <w:r w:rsidRPr="00B4760F">
        <w:rPr>
          <w:rFonts w:ascii="Times New Roman" w:hAnsi="Times New Roman" w:cs="Times New Roman"/>
          <w:sz w:val="24"/>
          <w:szCs w:val="24"/>
        </w:rPr>
        <w:t xml:space="preserve">. </w:t>
      </w:r>
      <w:r w:rsidRPr="00B4760F">
        <w:rPr>
          <w:rFonts w:ascii="Times New Roman" w:hAnsi="Times New Roman" w:cs="Times New Roman"/>
          <w:i/>
          <w:iCs/>
          <w:sz w:val="24"/>
          <w:szCs w:val="24"/>
        </w:rPr>
        <w:t>Aquaculture</w:t>
      </w:r>
      <w:r w:rsidR="00B4760F" w:rsidRPr="00B4760F">
        <w:rPr>
          <w:rFonts w:ascii="Times New Roman" w:hAnsi="Times New Roman" w:cs="Times New Roman"/>
          <w:iCs/>
          <w:sz w:val="24"/>
          <w:szCs w:val="24"/>
        </w:rPr>
        <w:t xml:space="preserve">, </w:t>
      </w:r>
      <w:r w:rsidR="00B4760F" w:rsidRPr="00B4760F">
        <w:rPr>
          <w:rFonts w:ascii="Times New Roman" w:hAnsi="Times New Roman" w:cs="Times New Roman"/>
          <w:b/>
          <w:iCs/>
          <w:sz w:val="24"/>
          <w:szCs w:val="24"/>
        </w:rPr>
        <w:t>495</w:t>
      </w:r>
      <w:r w:rsidR="00B4760F" w:rsidRPr="00B4760F">
        <w:rPr>
          <w:rFonts w:ascii="Times New Roman" w:hAnsi="Times New Roman" w:cs="Times New Roman"/>
          <w:iCs/>
          <w:sz w:val="24"/>
          <w:szCs w:val="24"/>
        </w:rPr>
        <w:t>, 273−280</w:t>
      </w:r>
      <w:r w:rsidRPr="00B4760F">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Linzey, D.W., Bursey, C.R. &amp; Linzey, J.B.</w:t>
      </w:r>
      <w:r w:rsidRPr="00517A76">
        <w:rPr>
          <w:rFonts w:ascii="Times New Roman" w:hAnsi="Times New Roman" w:cs="Times New Roman"/>
          <w:sz w:val="24"/>
          <w:szCs w:val="24"/>
        </w:rPr>
        <w:t xml:space="preserve"> (1998) Seasonal occurrence of helminths of the giant toad, </w:t>
      </w:r>
      <w:r w:rsidRPr="00E418FB">
        <w:rPr>
          <w:rFonts w:ascii="Times New Roman" w:hAnsi="Times New Roman" w:cs="Times New Roman"/>
          <w:i/>
          <w:sz w:val="24"/>
          <w:szCs w:val="24"/>
        </w:rPr>
        <w:t>Bufo marinus</w:t>
      </w:r>
      <w:r w:rsidRPr="00517A76">
        <w:rPr>
          <w:rFonts w:ascii="Times New Roman" w:hAnsi="Times New Roman" w:cs="Times New Roman"/>
          <w:sz w:val="24"/>
          <w:szCs w:val="24"/>
        </w:rPr>
        <w:t xml:space="preserve"> (Amphibia: Bufonidae), in Bermuda. </w:t>
      </w:r>
      <w:r w:rsidRPr="00517A76">
        <w:rPr>
          <w:rFonts w:ascii="Times New Roman" w:hAnsi="Times New Roman" w:cs="Times New Roman"/>
          <w:i/>
          <w:iCs/>
          <w:sz w:val="24"/>
          <w:szCs w:val="24"/>
        </w:rPr>
        <w:t>Journal of the Helminthological Society of Washington</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65</w:t>
      </w:r>
      <w:r w:rsidRPr="00517A76">
        <w:rPr>
          <w:rFonts w:ascii="Times New Roman" w:hAnsi="Times New Roman" w:cs="Times New Roman"/>
          <w:sz w:val="24"/>
          <w:szCs w:val="24"/>
        </w:rPr>
        <w:t>, 251–258.</w:t>
      </w:r>
    </w:p>
    <w:p w:rsidR="00517A76" w:rsidRPr="00517A76" w:rsidRDefault="00B4760F" w:rsidP="00B4030B">
      <w:pPr>
        <w:pStyle w:val="Bibliography"/>
        <w:rPr>
          <w:rFonts w:ascii="Times New Roman" w:hAnsi="Times New Roman" w:cs="Times New Roman"/>
          <w:sz w:val="24"/>
          <w:szCs w:val="24"/>
        </w:rPr>
      </w:pPr>
      <w:r>
        <w:rPr>
          <w:rFonts w:ascii="Times New Roman" w:hAnsi="Times New Roman" w:cs="Times New Roman"/>
          <w:b/>
          <w:bCs/>
          <w:sz w:val="24"/>
          <w:szCs w:val="24"/>
        </w:rPr>
        <w:t>Lo, C.</w:t>
      </w:r>
      <w:r w:rsidR="00E418FB">
        <w:rPr>
          <w:rFonts w:ascii="Times New Roman" w:hAnsi="Times New Roman" w:cs="Times New Roman"/>
          <w:b/>
          <w:bCs/>
          <w:sz w:val="24"/>
          <w:szCs w:val="24"/>
        </w:rPr>
        <w:t>F., Huber, F., Kou, G.</w:t>
      </w:r>
      <w:r>
        <w:rPr>
          <w:rFonts w:ascii="Times New Roman" w:hAnsi="Times New Roman" w:cs="Times New Roman"/>
          <w:b/>
          <w:bCs/>
          <w:sz w:val="24"/>
          <w:szCs w:val="24"/>
        </w:rPr>
        <w:t>H. &amp; Lo, C.</w:t>
      </w:r>
      <w:r w:rsidR="00517A76" w:rsidRPr="00517A76">
        <w:rPr>
          <w:rFonts w:ascii="Times New Roman" w:hAnsi="Times New Roman" w:cs="Times New Roman"/>
          <w:b/>
          <w:bCs/>
          <w:sz w:val="24"/>
          <w:szCs w:val="24"/>
        </w:rPr>
        <w:t>J.</w:t>
      </w:r>
      <w:r w:rsidR="00517A76" w:rsidRPr="00517A76">
        <w:rPr>
          <w:rFonts w:ascii="Times New Roman" w:hAnsi="Times New Roman" w:cs="Times New Roman"/>
          <w:sz w:val="24"/>
          <w:szCs w:val="24"/>
        </w:rPr>
        <w:t xml:space="preserve"> (1981) Studies of </w:t>
      </w:r>
      <w:r w:rsidR="00517A76" w:rsidRPr="00E418FB">
        <w:rPr>
          <w:rFonts w:ascii="Times New Roman" w:hAnsi="Times New Roman" w:cs="Times New Roman"/>
          <w:i/>
          <w:sz w:val="24"/>
          <w:szCs w:val="24"/>
        </w:rPr>
        <w:t>Clinostomum complanatum</w:t>
      </w:r>
      <w:r w:rsidR="00517A76" w:rsidRPr="00517A76">
        <w:rPr>
          <w:rFonts w:ascii="Times New Roman" w:hAnsi="Times New Roman" w:cs="Times New Roman"/>
          <w:sz w:val="24"/>
          <w:szCs w:val="24"/>
        </w:rPr>
        <w:t xml:space="preserve"> (RUD., 1819). </w:t>
      </w:r>
      <w:r w:rsidR="00517A76" w:rsidRPr="00517A76">
        <w:rPr>
          <w:rFonts w:ascii="Times New Roman" w:hAnsi="Times New Roman" w:cs="Times New Roman"/>
          <w:i/>
          <w:iCs/>
          <w:sz w:val="24"/>
          <w:szCs w:val="24"/>
        </w:rPr>
        <w:t>Fish Pathology</w:t>
      </w:r>
      <w:r w:rsidR="00517A76" w:rsidRPr="00517A76">
        <w:rPr>
          <w:rFonts w:ascii="Times New Roman" w:hAnsi="Times New Roman" w:cs="Times New Roman"/>
          <w:sz w:val="24"/>
          <w:szCs w:val="24"/>
        </w:rPr>
        <w:t xml:space="preserve">, </w:t>
      </w:r>
      <w:r w:rsidR="00517A76" w:rsidRPr="00517A76">
        <w:rPr>
          <w:rFonts w:ascii="Times New Roman" w:hAnsi="Times New Roman" w:cs="Times New Roman"/>
          <w:b/>
          <w:bCs/>
          <w:sz w:val="24"/>
          <w:szCs w:val="24"/>
        </w:rPr>
        <w:t>15</w:t>
      </w:r>
      <w:r w:rsidR="00517A76" w:rsidRPr="00517A76">
        <w:rPr>
          <w:rFonts w:ascii="Times New Roman" w:hAnsi="Times New Roman" w:cs="Times New Roman"/>
          <w:sz w:val="24"/>
          <w:szCs w:val="24"/>
        </w:rPr>
        <w:t>, 219–227.</w:t>
      </w:r>
    </w:p>
    <w:p w:rsidR="00517A76" w:rsidRPr="00517A76" w:rsidRDefault="00E418FB" w:rsidP="00B4030B">
      <w:pPr>
        <w:pStyle w:val="Bibliography"/>
        <w:rPr>
          <w:rFonts w:ascii="Times New Roman" w:hAnsi="Times New Roman" w:cs="Times New Roman"/>
          <w:sz w:val="24"/>
          <w:szCs w:val="24"/>
        </w:rPr>
      </w:pPr>
      <w:r>
        <w:rPr>
          <w:rFonts w:ascii="Times New Roman" w:hAnsi="Times New Roman" w:cs="Times New Roman"/>
          <w:b/>
          <w:bCs/>
          <w:sz w:val="24"/>
          <w:szCs w:val="24"/>
        </w:rPr>
        <w:t>Lo, C.F., Wang, C.</w:t>
      </w:r>
      <w:r w:rsidR="00517A76" w:rsidRPr="00517A76">
        <w:rPr>
          <w:rFonts w:ascii="Times New Roman" w:hAnsi="Times New Roman" w:cs="Times New Roman"/>
          <w:b/>
          <w:bCs/>
          <w:sz w:val="24"/>
          <w:szCs w:val="24"/>
        </w:rPr>
        <w:t>H., O</w:t>
      </w:r>
      <w:r>
        <w:rPr>
          <w:rFonts w:ascii="Times New Roman" w:hAnsi="Times New Roman" w:cs="Times New Roman"/>
          <w:b/>
          <w:bCs/>
          <w:sz w:val="24"/>
          <w:szCs w:val="24"/>
        </w:rPr>
        <w:t>gawa</w:t>
      </w:r>
      <w:r w:rsidR="00517A76" w:rsidRPr="00517A76">
        <w:rPr>
          <w:rFonts w:ascii="Times New Roman" w:hAnsi="Times New Roman" w:cs="Times New Roman"/>
          <w:b/>
          <w:bCs/>
          <w:sz w:val="24"/>
          <w:szCs w:val="24"/>
        </w:rPr>
        <w:t>, K. &amp; W</w:t>
      </w:r>
      <w:r>
        <w:rPr>
          <w:rFonts w:ascii="Times New Roman" w:hAnsi="Times New Roman" w:cs="Times New Roman"/>
          <w:b/>
          <w:bCs/>
          <w:sz w:val="24"/>
          <w:szCs w:val="24"/>
        </w:rPr>
        <w:t>akabayashi</w:t>
      </w:r>
      <w:r w:rsidR="00517A76" w:rsidRPr="00517A76">
        <w:rPr>
          <w:rFonts w:ascii="Times New Roman" w:hAnsi="Times New Roman" w:cs="Times New Roman"/>
          <w:b/>
          <w:bCs/>
          <w:sz w:val="24"/>
          <w:szCs w:val="24"/>
        </w:rPr>
        <w:t>, H.</w:t>
      </w:r>
      <w:r w:rsidR="00517A76" w:rsidRPr="00517A76">
        <w:rPr>
          <w:rFonts w:ascii="Times New Roman" w:hAnsi="Times New Roman" w:cs="Times New Roman"/>
          <w:sz w:val="24"/>
          <w:szCs w:val="24"/>
        </w:rPr>
        <w:t xml:space="preserve"> (1987) The mechanism of the metacercarial excystment of </w:t>
      </w:r>
      <w:r w:rsidR="00517A76" w:rsidRPr="00E418FB">
        <w:rPr>
          <w:rFonts w:ascii="Times New Roman" w:hAnsi="Times New Roman" w:cs="Times New Roman"/>
          <w:i/>
          <w:sz w:val="24"/>
          <w:szCs w:val="24"/>
        </w:rPr>
        <w:t xml:space="preserve">Clinostomum complanatum </w:t>
      </w:r>
      <w:r w:rsidR="00517A76" w:rsidRPr="00517A76">
        <w:rPr>
          <w:rFonts w:ascii="Times New Roman" w:hAnsi="Times New Roman" w:cs="Times New Roman"/>
          <w:sz w:val="24"/>
          <w:szCs w:val="24"/>
        </w:rPr>
        <w:t xml:space="preserve">(Rud. 1814). </w:t>
      </w:r>
      <w:r w:rsidR="00517A76" w:rsidRPr="00517A76">
        <w:rPr>
          <w:rFonts w:ascii="Times New Roman" w:hAnsi="Times New Roman" w:cs="Times New Roman"/>
          <w:i/>
          <w:iCs/>
          <w:sz w:val="24"/>
          <w:szCs w:val="24"/>
        </w:rPr>
        <w:t>Fish Pathology</w:t>
      </w:r>
      <w:r w:rsidR="00517A76" w:rsidRPr="00517A76">
        <w:rPr>
          <w:rFonts w:ascii="Times New Roman" w:hAnsi="Times New Roman" w:cs="Times New Roman"/>
          <w:sz w:val="24"/>
          <w:szCs w:val="24"/>
        </w:rPr>
        <w:t xml:space="preserve">, </w:t>
      </w:r>
      <w:r w:rsidR="00517A76" w:rsidRPr="00517A76">
        <w:rPr>
          <w:rFonts w:ascii="Times New Roman" w:hAnsi="Times New Roman" w:cs="Times New Roman"/>
          <w:b/>
          <w:bCs/>
          <w:sz w:val="24"/>
          <w:szCs w:val="24"/>
        </w:rPr>
        <w:t>22</w:t>
      </w:r>
      <w:r w:rsidR="00517A76" w:rsidRPr="00517A76">
        <w:rPr>
          <w:rFonts w:ascii="Times New Roman" w:hAnsi="Times New Roman" w:cs="Times New Roman"/>
          <w:sz w:val="24"/>
          <w:szCs w:val="24"/>
        </w:rPr>
        <w:t>, 227–23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Lunasch, L.I. &amp; Drago, F.B.</w:t>
      </w:r>
      <w:r w:rsidRPr="00517A76">
        <w:rPr>
          <w:rFonts w:ascii="Times New Roman" w:hAnsi="Times New Roman" w:cs="Times New Roman"/>
          <w:sz w:val="24"/>
          <w:szCs w:val="24"/>
        </w:rPr>
        <w:t xml:space="preserve"> (2009) Digenean parasites of six species of birds from Formosa Province, Argentina. </w:t>
      </w:r>
      <w:r w:rsidRPr="00517A76">
        <w:rPr>
          <w:rFonts w:ascii="Times New Roman" w:hAnsi="Times New Roman" w:cs="Times New Roman"/>
          <w:i/>
          <w:iCs/>
          <w:sz w:val="24"/>
          <w:szCs w:val="24"/>
        </w:rPr>
        <w:t>Revista Mexicana de Biodiversidad</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0</w:t>
      </w:r>
      <w:r w:rsidRPr="00517A76">
        <w:rPr>
          <w:rFonts w:ascii="Times New Roman" w:hAnsi="Times New Roman" w:cs="Times New Roman"/>
          <w:sz w:val="24"/>
          <w:szCs w:val="24"/>
        </w:rPr>
        <w:t>, 39–4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adanire-Moyo, G.N., Luus-Powell, W.J. &amp; Olivier, P.A.</w:t>
      </w:r>
      <w:r w:rsidRPr="00517A76">
        <w:rPr>
          <w:rFonts w:ascii="Times New Roman" w:hAnsi="Times New Roman" w:cs="Times New Roman"/>
          <w:sz w:val="24"/>
          <w:szCs w:val="24"/>
        </w:rPr>
        <w:t xml:space="preserve"> (2012) Diversity of metazoan parasites of the Mozambique tilapia, </w:t>
      </w:r>
      <w:r w:rsidRPr="00E418FB">
        <w:rPr>
          <w:rFonts w:ascii="Times New Roman" w:hAnsi="Times New Roman" w:cs="Times New Roman"/>
          <w:i/>
          <w:sz w:val="24"/>
          <w:szCs w:val="24"/>
        </w:rPr>
        <w:t xml:space="preserve">Oreochromis mossambicus </w:t>
      </w:r>
      <w:r w:rsidRPr="00517A76">
        <w:rPr>
          <w:rFonts w:ascii="Times New Roman" w:hAnsi="Times New Roman" w:cs="Times New Roman"/>
          <w:sz w:val="24"/>
          <w:szCs w:val="24"/>
        </w:rPr>
        <w:t xml:space="preserve">(Peters, 1852), as indicators of pollution in the Limpopo and Olifants River systems. </w:t>
      </w:r>
      <w:r w:rsidRPr="00517A76">
        <w:rPr>
          <w:rFonts w:ascii="Times New Roman" w:hAnsi="Times New Roman" w:cs="Times New Roman"/>
          <w:i/>
          <w:iCs/>
          <w:sz w:val="24"/>
          <w:szCs w:val="24"/>
        </w:rPr>
        <w:t>Onderstepoort Journal of Veterinary Researc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9</w:t>
      </w:r>
      <w:r w:rsidRPr="00517A76">
        <w:rPr>
          <w:rFonts w:ascii="Times New Roman" w:hAnsi="Times New Roman" w:cs="Times New Roman"/>
          <w:sz w:val="24"/>
          <w:szCs w:val="24"/>
        </w:rPr>
        <w:t>, 01–07.</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aguza-Tembo, F. &amp; Mfitilodze, M.W.</w:t>
      </w:r>
      <w:r w:rsidRPr="00517A76">
        <w:rPr>
          <w:rFonts w:ascii="Times New Roman" w:hAnsi="Times New Roman" w:cs="Times New Roman"/>
          <w:sz w:val="24"/>
          <w:szCs w:val="24"/>
        </w:rPr>
        <w:t xml:space="preserve"> (2008) Occurrence (incidence) of parasites in three fish species (</w:t>
      </w:r>
      <w:r w:rsidRPr="00E418FB">
        <w:rPr>
          <w:rFonts w:ascii="Times New Roman" w:hAnsi="Times New Roman" w:cs="Times New Roman"/>
          <w:i/>
          <w:sz w:val="24"/>
          <w:szCs w:val="24"/>
        </w:rPr>
        <w:t xml:space="preserve">Clarias gariepinus, Oreochromis shiranus </w:t>
      </w:r>
      <w:r w:rsidRPr="00E418FB">
        <w:rPr>
          <w:rFonts w:ascii="Times New Roman" w:hAnsi="Times New Roman" w:cs="Times New Roman"/>
          <w:sz w:val="24"/>
          <w:szCs w:val="24"/>
        </w:rPr>
        <w:t xml:space="preserve">and </w:t>
      </w:r>
      <w:r w:rsidRPr="00E418FB">
        <w:rPr>
          <w:rFonts w:ascii="Times New Roman" w:hAnsi="Times New Roman" w:cs="Times New Roman"/>
          <w:i/>
          <w:sz w:val="24"/>
          <w:szCs w:val="24"/>
        </w:rPr>
        <w:t>Happlochromis</w:t>
      </w:r>
      <w:r w:rsidRPr="00517A76">
        <w:rPr>
          <w:rFonts w:ascii="Times New Roman" w:hAnsi="Times New Roman" w:cs="Times New Roman"/>
          <w:sz w:val="24"/>
          <w:szCs w:val="24"/>
        </w:rPr>
        <w:t xml:space="preserve">) from Bunda reservoir. </w:t>
      </w:r>
      <w:r w:rsidRPr="00517A76">
        <w:rPr>
          <w:rFonts w:ascii="Times New Roman" w:hAnsi="Times New Roman" w:cs="Times New Roman"/>
          <w:i/>
          <w:iCs/>
          <w:sz w:val="24"/>
          <w:szCs w:val="24"/>
        </w:rPr>
        <w:t>Bunda Journal of Agriculture, Environmental Science and Techn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w:t>
      </w:r>
      <w:r w:rsidRPr="00517A76">
        <w:rPr>
          <w:rFonts w:ascii="Times New Roman" w:hAnsi="Times New Roman" w:cs="Times New Roman"/>
          <w:sz w:val="24"/>
          <w:szCs w:val="24"/>
        </w:rPr>
        <w:t>, 3–7.</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alek, M. &amp; Mobedi, I.</w:t>
      </w:r>
      <w:r w:rsidRPr="00517A76">
        <w:rPr>
          <w:rFonts w:ascii="Times New Roman" w:hAnsi="Times New Roman" w:cs="Times New Roman"/>
          <w:sz w:val="24"/>
          <w:szCs w:val="24"/>
        </w:rPr>
        <w:t xml:space="preserve"> (2001) Occurrence of Clinostomum Complanatum (Rudolphi, 1819)(Digenea: Clinostomatidae) in Capoeta capoeta gracilis (Osteichthys: Cyprinidae) from Shiroud River, Iran. </w:t>
      </w:r>
      <w:r w:rsidRPr="00517A76">
        <w:rPr>
          <w:rFonts w:ascii="Times New Roman" w:hAnsi="Times New Roman" w:cs="Times New Roman"/>
          <w:i/>
          <w:iCs/>
          <w:sz w:val="24"/>
          <w:szCs w:val="24"/>
        </w:rPr>
        <w:t>Iranian Journal of Public Healt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0</w:t>
      </w:r>
      <w:r w:rsidRPr="00517A76">
        <w:rPr>
          <w:rFonts w:ascii="Times New Roman" w:hAnsi="Times New Roman" w:cs="Times New Roman"/>
          <w:sz w:val="24"/>
          <w:szCs w:val="24"/>
        </w:rPr>
        <w:t>, 95–9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anter, H.W.</w:t>
      </w:r>
      <w:r w:rsidRPr="00517A76">
        <w:rPr>
          <w:rFonts w:ascii="Times New Roman" w:hAnsi="Times New Roman" w:cs="Times New Roman"/>
          <w:sz w:val="24"/>
          <w:szCs w:val="24"/>
        </w:rPr>
        <w:t xml:space="preserve"> (1938) A collection of trematodes from Florida Amphibia. </w:t>
      </w:r>
      <w:r w:rsidRPr="00517A76">
        <w:rPr>
          <w:rFonts w:ascii="Times New Roman" w:hAnsi="Times New Roman" w:cs="Times New Roman"/>
          <w:i/>
          <w:iCs/>
          <w:sz w:val="24"/>
          <w:szCs w:val="24"/>
        </w:rPr>
        <w:t>Transactions of the American Microscopical Societ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7</w:t>
      </w:r>
      <w:r w:rsidRPr="00517A76">
        <w:rPr>
          <w:rFonts w:ascii="Times New Roman" w:hAnsi="Times New Roman" w:cs="Times New Roman"/>
          <w:sz w:val="24"/>
          <w:szCs w:val="24"/>
        </w:rPr>
        <w:t>, 26–37.</w:t>
      </w:r>
    </w:p>
    <w:p w:rsidR="00517A76" w:rsidRPr="00B4760F"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Manter, H.W. &amp; Pritchard, M.H.</w:t>
      </w:r>
      <w:r w:rsidRPr="00517A76">
        <w:rPr>
          <w:rFonts w:ascii="Times New Roman" w:hAnsi="Times New Roman" w:cs="Times New Roman"/>
          <w:sz w:val="24"/>
          <w:szCs w:val="24"/>
        </w:rPr>
        <w:t xml:space="preserve"> (1960) Some hemiurid trematodes from Hawaiian fishes. </w:t>
      </w:r>
      <w:r w:rsidRPr="00517A76">
        <w:rPr>
          <w:rFonts w:ascii="Times New Roman" w:hAnsi="Times New Roman" w:cs="Times New Roman"/>
          <w:i/>
          <w:iCs/>
          <w:sz w:val="24"/>
          <w:szCs w:val="24"/>
        </w:rPr>
        <w:t xml:space="preserve">Proceedings of the Helminthological </w:t>
      </w:r>
      <w:r w:rsidRPr="00B4760F">
        <w:rPr>
          <w:rFonts w:ascii="Times New Roman" w:hAnsi="Times New Roman" w:cs="Times New Roman"/>
          <w:i/>
          <w:iCs/>
          <w:sz w:val="24"/>
          <w:szCs w:val="24"/>
        </w:rPr>
        <w:t>Society of Washington</w:t>
      </w:r>
      <w:r w:rsidRPr="00B4760F">
        <w:rPr>
          <w:rFonts w:ascii="Times New Roman" w:hAnsi="Times New Roman" w:cs="Times New Roman"/>
          <w:sz w:val="24"/>
          <w:szCs w:val="24"/>
        </w:rPr>
        <w:t xml:space="preserve">, </w:t>
      </w:r>
      <w:r w:rsidRPr="00B4760F">
        <w:rPr>
          <w:rFonts w:ascii="Times New Roman" w:hAnsi="Times New Roman" w:cs="Times New Roman"/>
          <w:b/>
          <w:bCs/>
          <w:sz w:val="24"/>
          <w:szCs w:val="24"/>
        </w:rPr>
        <w:t>27</w:t>
      </w:r>
      <w:r w:rsidRPr="00B4760F">
        <w:rPr>
          <w:rFonts w:ascii="Times New Roman" w:hAnsi="Times New Roman" w:cs="Times New Roman"/>
          <w:sz w:val="24"/>
          <w:szCs w:val="24"/>
        </w:rPr>
        <w:t>, 87–102.</w:t>
      </w:r>
    </w:p>
    <w:p w:rsidR="00517A76" w:rsidRPr="00517A76" w:rsidRDefault="00517A76" w:rsidP="00B4030B">
      <w:pPr>
        <w:pStyle w:val="Bibliography"/>
        <w:rPr>
          <w:rFonts w:ascii="Times New Roman" w:hAnsi="Times New Roman" w:cs="Times New Roman"/>
          <w:sz w:val="24"/>
          <w:szCs w:val="24"/>
        </w:rPr>
      </w:pPr>
      <w:r w:rsidRPr="00B4760F">
        <w:rPr>
          <w:rFonts w:ascii="Times New Roman" w:hAnsi="Times New Roman" w:cs="Times New Roman"/>
          <w:b/>
          <w:bCs/>
          <w:sz w:val="24"/>
          <w:szCs w:val="24"/>
        </w:rPr>
        <w:t>Manter, H.W. &amp; Pritchard, M.H.</w:t>
      </w:r>
      <w:r w:rsidRPr="00B4760F">
        <w:rPr>
          <w:rFonts w:ascii="Times New Roman" w:hAnsi="Times New Roman" w:cs="Times New Roman"/>
          <w:sz w:val="24"/>
          <w:szCs w:val="24"/>
        </w:rPr>
        <w:t xml:space="preserve"> (1969) Some digenetic trematodes of Central Africa chiefly from fishes. </w:t>
      </w:r>
      <w:r w:rsidRPr="00B4760F">
        <w:rPr>
          <w:rFonts w:ascii="Times New Roman" w:hAnsi="Times New Roman" w:cs="Times New Roman"/>
          <w:i/>
          <w:iCs/>
          <w:sz w:val="24"/>
          <w:szCs w:val="24"/>
        </w:rPr>
        <w:t>Revue de zoologie et de botanique africaines</w:t>
      </w:r>
      <w:r w:rsidRPr="00B4760F">
        <w:rPr>
          <w:rFonts w:ascii="Times New Roman" w:hAnsi="Times New Roman" w:cs="Times New Roman"/>
          <w:sz w:val="24"/>
          <w:szCs w:val="24"/>
        </w:rPr>
        <w:t xml:space="preserve">, </w:t>
      </w:r>
      <w:r w:rsidRPr="00B4760F">
        <w:rPr>
          <w:rFonts w:ascii="Times New Roman" w:hAnsi="Times New Roman" w:cs="Times New Roman"/>
          <w:b/>
          <w:bCs/>
          <w:sz w:val="24"/>
          <w:szCs w:val="24"/>
        </w:rPr>
        <w:t>80</w:t>
      </w:r>
      <w:r w:rsidR="00B4760F" w:rsidRPr="00B4760F">
        <w:rPr>
          <w:rFonts w:ascii="Times New Roman" w:hAnsi="Times New Roman" w:cs="Times New Roman"/>
          <w:bCs/>
          <w:sz w:val="24"/>
          <w:szCs w:val="24"/>
        </w:rPr>
        <w:t>, 51−61</w:t>
      </w:r>
      <w:r w:rsidRPr="00B4760F">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artínez-Aquino, A. &amp; Aguilar-Aguilar, R.</w:t>
      </w:r>
      <w:r w:rsidRPr="00517A76">
        <w:rPr>
          <w:rFonts w:ascii="Times New Roman" w:hAnsi="Times New Roman" w:cs="Times New Roman"/>
          <w:sz w:val="24"/>
          <w:szCs w:val="24"/>
        </w:rPr>
        <w:t xml:space="preserve"> (2008) Helminth parasites of the pupfish </w:t>
      </w:r>
      <w:r w:rsidRPr="00E418FB">
        <w:rPr>
          <w:rFonts w:ascii="Times New Roman" w:hAnsi="Times New Roman" w:cs="Times New Roman"/>
          <w:i/>
          <w:sz w:val="24"/>
          <w:szCs w:val="24"/>
        </w:rPr>
        <w:t xml:space="preserve">Cyprinodon meeki </w:t>
      </w:r>
      <w:r w:rsidRPr="00517A76">
        <w:rPr>
          <w:rFonts w:ascii="Times New Roman" w:hAnsi="Times New Roman" w:cs="Times New Roman"/>
          <w:sz w:val="24"/>
          <w:szCs w:val="24"/>
        </w:rPr>
        <w:t xml:space="preserve">(Pisces: Cyprinodontiformes), an endemic freshwater fish from North-Central Mexico. </w:t>
      </w:r>
      <w:r w:rsidRPr="00517A76">
        <w:rPr>
          <w:rFonts w:ascii="Times New Roman" w:hAnsi="Times New Roman" w:cs="Times New Roman"/>
          <w:i/>
          <w:iCs/>
          <w:sz w:val="24"/>
          <w:szCs w:val="24"/>
        </w:rPr>
        <w:t>Helminthologi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5</w:t>
      </w:r>
      <w:r w:rsidRPr="00517A76">
        <w:rPr>
          <w:rFonts w:ascii="Times New Roman" w:hAnsi="Times New Roman" w:cs="Times New Roman"/>
          <w:sz w:val="24"/>
          <w:szCs w:val="24"/>
        </w:rPr>
        <w:t>, 48–51.</w:t>
      </w:r>
    </w:p>
    <w:p w:rsidR="00517A76" w:rsidRPr="00517A76" w:rsidRDefault="00517A76" w:rsidP="00B4030B">
      <w:pPr>
        <w:pStyle w:val="Bibliography"/>
        <w:rPr>
          <w:rFonts w:ascii="Times New Roman" w:hAnsi="Times New Roman" w:cs="Times New Roman"/>
          <w:sz w:val="24"/>
          <w:szCs w:val="24"/>
        </w:rPr>
      </w:pPr>
      <w:r w:rsidRPr="00887FB4">
        <w:rPr>
          <w:rFonts w:ascii="Times New Roman" w:hAnsi="Times New Roman" w:cs="Times New Roman"/>
          <w:b/>
          <w:bCs/>
          <w:sz w:val="24"/>
          <w:szCs w:val="24"/>
        </w:rPr>
        <w:t>Marwan, A. &amp; Mohammed, T.A.</w:t>
      </w:r>
      <w:r w:rsidRPr="00887FB4">
        <w:rPr>
          <w:rFonts w:ascii="Times New Roman" w:hAnsi="Times New Roman" w:cs="Times New Roman"/>
          <w:sz w:val="24"/>
          <w:szCs w:val="24"/>
        </w:rPr>
        <w:t xml:space="preserve"> (2003) Scanning electron microscopy of </w:t>
      </w:r>
      <w:r w:rsidRPr="00887FB4">
        <w:rPr>
          <w:rFonts w:ascii="Times New Roman" w:hAnsi="Times New Roman" w:cs="Times New Roman"/>
          <w:i/>
          <w:sz w:val="24"/>
          <w:szCs w:val="24"/>
        </w:rPr>
        <w:t>Clinostomum</w:t>
      </w:r>
      <w:r w:rsidRPr="00887FB4">
        <w:rPr>
          <w:rFonts w:ascii="Times New Roman" w:hAnsi="Times New Roman" w:cs="Times New Roman"/>
          <w:sz w:val="24"/>
          <w:szCs w:val="24"/>
        </w:rPr>
        <w:t xml:space="preserve"> metacercaria from </w:t>
      </w:r>
      <w:r w:rsidRPr="00887FB4">
        <w:rPr>
          <w:rFonts w:ascii="Times New Roman" w:hAnsi="Times New Roman" w:cs="Times New Roman"/>
          <w:i/>
          <w:sz w:val="24"/>
          <w:szCs w:val="24"/>
        </w:rPr>
        <w:t>Oreochromis niloticus</w:t>
      </w:r>
      <w:r w:rsidRPr="00887FB4">
        <w:rPr>
          <w:rFonts w:ascii="Times New Roman" w:hAnsi="Times New Roman" w:cs="Times New Roman"/>
          <w:sz w:val="24"/>
          <w:szCs w:val="24"/>
        </w:rPr>
        <w:t xml:space="preserve"> from Assiut, Egypt. </w:t>
      </w:r>
      <w:r w:rsidRPr="00887FB4">
        <w:rPr>
          <w:rFonts w:ascii="Times New Roman" w:hAnsi="Times New Roman" w:cs="Times New Roman"/>
          <w:i/>
          <w:iCs/>
          <w:sz w:val="24"/>
          <w:szCs w:val="24"/>
        </w:rPr>
        <w:t>Egyptian Journal of Biology</w:t>
      </w:r>
      <w:r w:rsidRPr="00887FB4">
        <w:rPr>
          <w:rFonts w:ascii="Times New Roman" w:hAnsi="Times New Roman" w:cs="Times New Roman"/>
          <w:sz w:val="24"/>
          <w:szCs w:val="24"/>
        </w:rPr>
        <w:t xml:space="preserve">, </w:t>
      </w:r>
      <w:r w:rsidRPr="00887FB4">
        <w:rPr>
          <w:rFonts w:ascii="Times New Roman" w:hAnsi="Times New Roman" w:cs="Times New Roman"/>
          <w:b/>
          <w:bCs/>
          <w:sz w:val="24"/>
          <w:szCs w:val="24"/>
        </w:rPr>
        <w:t>5</w:t>
      </w:r>
      <w:r w:rsidR="00887FB4" w:rsidRPr="00887FB4">
        <w:rPr>
          <w:rFonts w:ascii="Times New Roman" w:hAnsi="Times New Roman" w:cs="Times New Roman"/>
          <w:bCs/>
          <w:sz w:val="24"/>
          <w:szCs w:val="24"/>
        </w:rPr>
        <w:t>, 70−77</w:t>
      </w:r>
      <w:r w:rsidRPr="00887FB4">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ata-López, R., León-Règagnon, V. &amp; García-Prieto, L.</w:t>
      </w:r>
      <w:r w:rsidRPr="00517A76">
        <w:rPr>
          <w:rFonts w:ascii="Times New Roman" w:hAnsi="Times New Roman" w:cs="Times New Roman"/>
          <w:sz w:val="24"/>
          <w:szCs w:val="24"/>
        </w:rPr>
        <w:t xml:space="preserve"> (2013) Helminth infracommunity structure of </w:t>
      </w:r>
      <w:r w:rsidRPr="00E418FB">
        <w:rPr>
          <w:rFonts w:ascii="Times New Roman" w:hAnsi="Times New Roman" w:cs="Times New Roman"/>
          <w:i/>
          <w:sz w:val="24"/>
          <w:szCs w:val="24"/>
        </w:rPr>
        <w:t xml:space="preserve">Leptodactylus melanonotus </w:t>
      </w:r>
      <w:r w:rsidRPr="00517A76">
        <w:rPr>
          <w:rFonts w:ascii="Times New Roman" w:hAnsi="Times New Roman" w:cs="Times New Roman"/>
          <w:sz w:val="24"/>
          <w:szCs w:val="24"/>
        </w:rPr>
        <w:t xml:space="preserve">(Anura) in Tres Palos, Guerrero, and other records for this host species in Mexico.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9</w:t>
      </w:r>
      <w:r w:rsidRPr="00517A76">
        <w:rPr>
          <w:rFonts w:ascii="Times New Roman" w:hAnsi="Times New Roman" w:cs="Times New Roman"/>
          <w:sz w:val="24"/>
          <w:szCs w:val="24"/>
        </w:rPr>
        <w:t>, 564–56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atthews, D. &amp; Cribb, T.H.</w:t>
      </w:r>
      <w:r w:rsidRPr="00517A76">
        <w:rPr>
          <w:rFonts w:ascii="Times New Roman" w:hAnsi="Times New Roman" w:cs="Times New Roman"/>
          <w:sz w:val="24"/>
          <w:szCs w:val="24"/>
        </w:rPr>
        <w:t xml:space="preserve"> (1998) Digenetic trematodes of the genus </w:t>
      </w:r>
      <w:r w:rsidRPr="00E418FB">
        <w:rPr>
          <w:rFonts w:ascii="Times New Roman" w:hAnsi="Times New Roman" w:cs="Times New Roman"/>
          <w:i/>
          <w:sz w:val="24"/>
          <w:szCs w:val="24"/>
        </w:rPr>
        <w:t>Clinostomum</w:t>
      </w:r>
      <w:r w:rsidRPr="00517A76">
        <w:rPr>
          <w:rFonts w:ascii="Times New Roman" w:hAnsi="Times New Roman" w:cs="Times New Roman"/>
          <w:sz w:val="24"/>
          <w:szCs w:val="24"/>
        </w:rPr>
        <w:t xml:space="preserve"> Leidy, 1856 (Digenea: Clinostomidae) from birds of Queensland, Australia, including </w:t>
      </w:r>
      <w:r w:rsidRPr="00E418FB">
        <w:rPr>
          <w:rFonts w:ascii="Times New Roman" w:hAnsi="Times New Roman" w:cs="Times New Roman"/>
          <w:i/>
          <w:sz w:val="24"/>
          <w:szCs w:val="24"/>
        </w:rPr>
        <w:t>C. wilsoni</w:t>
      </w:r>
      <w:r w:rsidRPr="00517A76">
        <w:rPr>
          <w:rFonts w:ascii="Times New Roman" w:hAnsi="Times New Roman" w:cs="Times New Roman"/>
          <w:sz w:val="24"/>
          <w:szCs w:val="24"/>
        </w:rPr>
        <w:t xml:space="preserve"> n. sp. from </w:t>
      </w:r>
      <w:r w:rsidRPr="00E418FB">
        <w:rPr>
          <w:rFonts w:ascii="Times New Roman" w:hAnsi="Times New Roman" w:cs="Times New Roman"/>
          <w:i/>
          <w:sz w:val="24"/>
          <w:szCs w:val="24"/>
        </w:rPr>
        <w:t>Egretta intermedia</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Systematic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9</w:t>
      </w:r>
      <w:r w:rsidRPr="00517A76">
        <w:rPr>
          <w:rFonts w:ascii="Times New Roman" w:hAnsi="Times New Roman" w:cs="Times New Roman"/>
          <w:sz w:val="24"/>
          <w:szCs w:val="24"/>
        </w:rPr>
        <w:t>, 199–20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cAllister, C.T.</w:t>
      </w:r>
      <w:r w:rsidRPr="00517A76">
        <w:rPr>
          <w:rFonts w:ascii="Times New Roman" w:hAnsi="Times New Roman" w:cs="Times New Roman"/>
          <w:sz w:val="24"/>
          <w:szCs w:val="24"/>
        </w:rPr>
        <w:t xml:space="preserve"> (1990) Metacercaria of </w:t>
      </w:r>
      <w:r w:rsidRPr="00E418FB">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Rudolphi, 1814)(Trematoda: Digenea) in a Texas salamander, </w:t>
      </w:r>
      <w:r w:rsidRPr="00E418FB">
        <w:rPr>
          <w:rFonts w:ascii="Times New Roman" w:hAnsi="Times New Roman" w:cs="Times New Roman"/>
          <w:i/>
          <w:sz w:val="24"/>
          <w:szCs w:val="24"/>
        </w:rPr>
        <w:t>Eurycea neotenes</w:t>
      </w:r>
      <w:r w:rsidRPr="00517A76">
        <w:rPr>
          <w:rFonts w:ascii="Times New Roman" w:hAnsi="Times New Roman" w:cs="Times New Roman"/>
          <w:sz w:val="24"/>
          <w:szCs w:val="24"/>
        </w:rPr>
        <w:t xml:space="preserve"> (Amphibia: Caudata), with comments on </w:t>
      </w:r>
      <w:r w:rsidRPr="00E418FB">
        <w:rPr>
          <w:rFonts w:ascii="Times New Roman" w:hAnsi="Times New Roman" w:cs="Times New Roman"/>
          <w:i/>
          <w:sz w:val="24"/>
          <w:szCs w:val="24"/>
        </w:rPr>
        <w:t>C. marginatum</w:t>
      </w:r>
      <w:r w:rsidRPr="00517A76">
        <w:rPr>
          <w:rFonts w:ascii="Times New Roman" w:hAnsi="Times New Roman" w:cs="Times New Roman"/>
          <w:sz w:val="24"/>
          <w:szCs w:val="24"/>
        </w:rPr>
        <w:t xml:space="preserve"> (Rudolphi, 1819). </w:t>
      </w:r>
      <w:r w:rsidRPr="00517A76">
        <w:rPr>
          <w:rFonts w:ascii="Times New Roman" w:hAnsi="Times New Roman" w:cs="Times New Roman"/>
          <w:i/>
          <w:iCs/>
          <w:sz w:val="24"/>
          <w:szCs w:val="24"/>
        </w:rPr>
        <w:t>Journal of the Helminthological Society of Washington</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7</w:t>
      </w:r>
      <w:r w:rsidRPr="00517A76">
        <w:rPr>
          <w:rFonts w:ascii="Times New Roman" w:hAnsi="Times New Roman" w:cs="Times New Roman"/>
          <w:sz w:val="24"/>
          <w:szCs w:val="24"/>
        </w:rPr>
        <w:t>, 69–71.</w:t>
      </w:r>
    </w:p>
    <w:p w:rsidR="00517A76" w:rsidRPr="00887FB4" w:rsidRDefault="00517A76" w:rsidP="00B4030B">
      <w:pPr>
        <w:pStyle w:val="Bibliography"/>
        <w:rPr>
          <w:rFonts w:ascii="Times New Roman" w:hAnsi="Times New Roman" w:cs="Times New Roman"/>
          <w:sz w:val="24"/>
          <w:szCs w:val="24"/>
        </w:rPr>
      </w:pPr>
      <w:r w:rsidRPr="00887FB4">
        <w:rPr>
          <w:rFonts w:ascii="Times New Roman" w:hAnsi="Times New Roman" w:cs="Times New Roman"/>
          <w:b/>
          <w:bCs/>
          <w:sz w:val="24"/>
          <w:szCs w:val="24"/>
        </w:rPr>
        <w:t>McAllister, C.T., Bursey, C.R., Niemiller, M.L. &amp; Miller, B.T.</w:t>
      </w:r>
      <w:r w:rsidRPr="00887FB4">
        <w:rPr>
          <w:rFonts w:ascii="Times New Roman" w:hAnsi="Times New Roman" w:cs="Times New Roman"/>
          <w:sz w:val="24"/>
          <w:szCs w:val="24"/>
        </w:rPr>
        <w:t xml:space="preserve"> (2007) A noteworthy infection of </w:t>
      </w:r>
      <w:r w:rsidRPr="00887FB4">
        <w:rPr>
          <w:rFonts w:ascii="Times New Roman" w:hAnsi="Times New Roman" w:cs="Times New Roman"/>
          <w:i/>
          <w:sz w:val="24"/>
          <w:szCs w:val="24"/>
        </w:rPr>
        <w:t xml:space="preserve">Clinostomum complanatum </w:t>
      </w:r>
      <w:r w:rsidRPr="00887FB4">
        <w:rPr>
          <w:rFonts w:ascii="Times New Roman" w:hAnsi="Times New Roman" w:cs="Times New Roman"/>
          <w:sz w:val="24"/>
          <w:szCs w:val="24"/>
        </w:rPr>
        <w:t xml:space="preserve">(Digenea: Clinostomidae) in a cave salamander, </w:t>
      </w:r>
      <w:r w:rsidRPr="00887FB4">
        <w:rPr>
          <w:rFonts w:ascii="Times New Roman" w:hAnsi="Times New Roman" w:cs="Times New Roman"/>
          <w:i/>
          <w:sz w:val="24"/>
          <w:szCs w:val="24"/>
        </w:rPr>
        <w:t>Eurycea lucifuga</w:t>
      </w:r>
      <w:r w:rsidRPr="00887FB4">
        <w:rPr>
          <w:rFonts w:ascii="Times New Roman" w:hAnsi="Times New Roman" w:cs="Times New Roman"/>
          <w:sz w:val="24"/>
          <w:szCs w:val="24"/>
        </w:rPr>
        <w:t xml:space="preserve"> (Caudata: Plethodontidae), from northcentral Tennessee. </w:t>
      </w:r>
      <w:r w:rsidRPr="00887FB4">
        <w:rPr>
          <w:rFonts w:ascii="Times New Roman" w:hAnsi="Times New Roman" w:cs="Times New Roman"/>
          <w:i/>
          <w:iCs/>
          <w:sz w:val="24"/>
          <w:szCs w:val="24"/>
        </w:rPr>
        <w:t>Texas Journal of Science</w:t>
      </w:r>
      <w:r w:rsidRPr="00887FB4">
        <w:rPr>
          <w:rFonts w:ascii="Times New Roman" w:hAnsi="Times New Roman" w:cs="Times New Roman"/>
          <w:sz w:val="24"/>
          <w:szCs w:val="24"/>
        </w:rPr>
        <w:t xml:space="preserve">, </w:t>
      </w:r>
      <w:r w:rsidRPr="00887FB4">
        <w:rPr>
          <w:rFonts w:ascii="Times New Roman" w:hAnsi="Times New Roman" w:cs="Times New Roman"/>
          <w:b/>
          <w:bCs/>
          <w:sz w:val="24"/>
          <w:szCs w:val="24"/>
        </w:rPr>
        <w:t>59</w:t>
      </w:r>
      <w:r w:rsidRPr="00887FB4">
        <w:rPr>
          <w:rFonts w:ascii="Times New Roman" w:hAnsi="Times New Roman" w:cs="Times New Roman"/>
          <w:sz w:val="24"/>
          <w:szCs w:val="24"/>
        </w:rPr>
        <w:t>, 321</w:t>
      </w:r>
      <w:r w:rsidR="00887FB4" w:rsidRPr="00887FB4">
        <w:rPr>
          <w:rFonts w:ascii="Times New Roman" w:hAnsi="Times New Roman" w:cs="Times New Roman"/>
          <w:sz w:val="24"/>
          <w:szCs w:val="24"/>
        </w:rPr>
        <w:t>−327</w:t>
      </w:r>
      <w:r w:rsidRPr="00887FB4">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887FB4">
        <w:rPr>
          <w:rFonts w:ascii="Times New Roman" w:hAnsi="Times New Roman" w:cs="Times New Roman"/>
          <w:b/>
          <w:bCs/>
          <w:sz w:val="24"/>
          <w:szCs w:val="24"/>
        </w:rPr>
        <w:t>McAllister, C.T., Bursey, C.R., Crawford,</w:t>
      </w:r>
      <w:r w:rsidRPr="00517A76">
        <w:rPr>
          <w:rFonts w:ascii="Times New Roman" w:hAnsi="Times New Roman" w:cs="Times New Roman"/>
          <w:b/>
          <w:bCs/>
          <w:sz w:val="24"/>
          <w:szCs w:val="24"/>
        </w:rPr>
        <w:t xml:space="preserve"> J.A., Kuhns, A.R., Shaffer, C. &amp; Trauth, S.E.</w:t>
      </w:r>
      <w:r w:rsidRPr="00517A76">
        <w:rPr>
          <w:rFonts w:ascii="Times New Roman" w:hAnsi="Times New Roman" w:cs="Times New Roman"/>
          <w:sz w:val="24"/>
          <w:szCs w:val="24"/>
        </w:rPr>
        <w:t xml:space="preserve"> (2010) Metacercariae of </w:t>
      </w:r>
      <w:r w:rsidRPr="00E418FB">
        <w:rPr>
          <w:rFonts w:ascii="Times New Roman" w:hAnsi="Times New Roman" w:cs="Times New Roman"/>
          <w:i/>
          <w:sz w:val="24"/>
          <w:szCs w:val="24"/>
        </w:rPr>
        <w:t>Clinostomum</w:t>
      </w:r>
      <w:r w:rsidRPr="00517A76">
        <w:rPr>
          <w:rFonts w:ascii="Times New Roman" w:hAnsi="Times New Roman" w:cs="Times New Roman"/>
          <w:sz w:val="24"/>
          <w:szCs w:val="24"/>
        </w:rPr>
        <w:t xml:space="preserve"> (Trematoda: Digenea) from three species of </w:t>
      </w:r>
      <w:r w:rsidRPr="00BA61A9">
        <w:rPr>
          <w:rFonts w:ascii="Times New Roman" w:hAnsi="Times New Roman" w:cs="Times New Roman"/>
          <w:i/>
          <w:sz w:val="24"/>
          <w:szCs w:val="24"/>
        </w:rPr>
        <w:t>Ambystoma</w:t>
      </w:r>
      <w:r w:rsidRPr="00517A76">
        <w:rPr>
          <w:rFonts w:ascii="Times New Roman" w:hAnsi="Times New Roman" w:cs="Times New Roman"/>
          <w:sz w:val="24"/>
          <w:szCs w:val="24"/>
        </w:rPr>
        <w:t xml:space="preserve"> (Caudata: Ambystomatidae) from Arkansas and Illinois, USA. </w:t>
      </w:r>
      <w:r w:rsidRPr="00517A76">
        <w:rPr>
          <w:rFonts w:ascii="Times New Roman" w:hAnsi="Times New Roman" w:cs="Times New Roman"/>
          <w:i/>
          <w:iCs/>
          <w:sz w:val="24"/>
          <w:szCs w:val="24"/>
        </w:rPr>
        <w:t>Comparative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7</w:t>
      </w:r>
      <w:r w:rsidRPr="00517A76">
        <w:rPr>
          <w:rFonts w:ascii="Times New Roman" w:hAnsi="Times New Roman" w:cs="Times New Roman"/>
          <w:sz w:val="24"/>
          <w:szCs w:val="24"/>
        </w:rPr>
        <w:t>, 25–3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McAllister, C.T., Bursey, C.R., Connior, M.B. &amp; Trauth, S.E.</w:t>
      </w:r>
      <w:r w:rsidRPr="00517A76">
        <w:rPr>
          <w:rFonts w:ascii="Times New Roman" w:hAnsi="Times New Roman" w:cs="Times New Roman"/>
          <w:sz w:val="24"/>
          <w:szCs w:val="24"/>
        </w:rPr>
        <w:t xml:space="preserve"> (2015) Myxozoan and helminth parasites of the dwarf American toad, </w:t>
      </w:r>
      <w:r w:rsidRPr="00E418FB">
        <w:rPr>
          <w:rFonts w:ascii="Times New Roman" w:hAnsi="Times New Roman" w:cs="Times New Roman"/>
          <w:i/>
          <w:sz w:val="24"/>
          <w:szCs w:val="24"/>
        </w:rPr>
        <w:t xml:space="preserve">Anaxyrus americanus charlesmithi </w:t>
      </w:r>
      <w:r w:rsidRPr="00517A76">
        <w:rPr>
          <w:rFonts w:ascii="Times New Roman" w:hAnsi="Times New Roman" w:cs="Times New Roman"/>
          <w:sz w:val="24"/>
          <w:szCs w:val="24"/>
        </w:rPr>
        <w:t xml:space="preserve">(Anura: Bufonidae), from Arkansas and Oklahoma. </w:t>
      </w:r>
      <w:r w:rsidRPr="00517A76">
        <w:rPr>
          <w:rFonts w:ascii="Times New Roman" w:hAnsi="Times New Roman" w:cs="Times New Roman"/>
          <w:i/>
          <w:iCs/>
          <w:sz w:val="24"/>
          <w:szCs w:val="24"/>
        </w:rPr>
        <w:t>Proceedings of the Oklahoma Academy of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4</w:t>
      </w:r>
      <w:r w:rsidRPr="00517A76">
        <w:rPr>
          <w:rFonts w:ascii="Times New Roman" w:hAnsi="Times New Roman" w:cs="Times New Roman"/>
          <w:sz w:val="24"/>
          <w:szCs w:val="24"/>
        </w:rPr>
        <w:t>, 51–5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cCaffrey, K. &amp; Johnson, P.T.</w:t>
      </w:r>
      <w:r w:rsidR="00E418FB">
        <w:rPr>
          <w:rFonts w:ascii="Times New Roman" w:hAnsi="Times New Roman" w:cs="Times New Roman"/>
          <w:b/>
          <w:bCs/>
          <w:sz w:val="24"/>
          <w:szCs w:val="24"/>
        </w:rPr>
        <w:t>J.</w:t>
      </w:r>
      <w:r w:rsidRPr="00517A76">
        <w:rPr>
          <w:rFonts w:ascii="Times New Roman" w:hAnsi="Times New Roman" w:cs="Times New Roman"/>
          <w:sz w:val="24"/>
          <w:szCs w:val="24"/>
        </w:rPr>
        <w:t xml:space="preserve"> (2017) Drivers of symbiont diversity in freshwater snails: a comparative analysis of resource availability, community heterogeneity, and colonization opportunities. </w:t>
      </w:r>
      <w:r w:rsidRPr="00517A76">
        <w:rPr>
          <w:rFonts w:ascii="Times New Roman" w:hAnsi="Times New Roman" w:cs="Times New Roman"/>
          <w:i/>
          <w:iCs/>
          <w:sz w:val="24"/>
          <w:szCs w:val="24"/>
        </w:rPr>
        <w:t>Oecologi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83</w:t>
      </w:r>
      <w:r w:rsidRPr="00517A76">
        <w:rPr>
          <w:rFonts w:ascii="Times New Roman" w:hAnsi="Times New Roman" w:cs="Times New Roman"/>
          <w:sz w:val="24"/>
          <w:szCs w:val="24"/>
        </w:rPr>
        <w:t>, 927–93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ihaljevic, J.R.</w:t>
      </w:r>
      <w:r w:rsidRPr="00517A76">
        <w:rPr>
          <w:rFonts w:ascii="Times New Roman" w:hAnsi="Times New Roman" w:cs="Times New Roman"/>
          <w:sz w:val="24"/>
          <w:szCs w:val="24"/>
        </w:rPr>
        <w:t xml:space="preserve"> (2010) Correlating Host Metapopulation Size and Parasite Species Richness at Multiple Spatial Scales in an Amphibian Host-Parasite System. University of Colorado Boulder.</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iller, D.L., Bursey, C.R., Gray, M.J. &amp; Smith, L.M.</w:t>
      </w:r>
      <w:r w:rsidRPr="00517A76">
        <w:rPr>
          <w:rFonts w:ascii="Times New Roman" w:hAnsi="Times New Roman" w:cs="Times New Roman"/>
          <w:sz w:val="24"/>
          <w:szCs w:val="24"/>
        </w:rPr>
        <w:t xml:space="preserve"> (2004) Metacercariae of </w:t>
      </w:r>
      <w:r w:rsidRPr="00E418FB">
        <w:rPr>
          <w:rFonts w:ascii="Times New Roman" w:hAnsi="Times New Roman" w:cs="Times New Roman"/>
          <w:i/>
          <w:sz w:val="24"/>
          <w:szCs w:val="24"/>
        </w:rPr>
        <w:t>Clinostomum attenuatum</w:t>
      </w:r>
      <w:r w:rsidRPr="00517A76">
        <w:rPr>
          <w:rFonts w:ascii="Times New Roman" w:hAnsi="Times New Roman" w:cs="Times New Roman"/>
          <w:sz w:val="24"/>
          <w:szCs w:val="24"/>
        </w:rPr>
        <w:t xml:space="preserve"> in </w:t>
      </w:r>
      <w:r w:rsidRPr="00E418FB">
        <w:rPr>
          <w:rFonts w:ascii="Times New Roman" w:hAnsi="Times New Roman" w:cs="Times New Roman"/>
          <w:i/>
          <w:sz w:val="24"/>
          <w:szCs w:val="24"/>
        </w:rPr>
        <w:t>Ambystoma tigrinum</w:t>
      </w:r>
      <w:r w:rsidRPr="00517A76">
        <w:rPr>
          <w:rFonts w:ascii="Times New Roman" w:hAnsi="Times New Roman" w:cs="Times New Roman"/>
          <w:sz w:val="24"/>
          <w:szCs w:val="24"/>
        </w:rPr>
        <w:t xml:space="preserve"> </w:t>
      </w:r>
      <w:r w:rsidRPr="00E418FB">
        <w:rPr>
          <w:rFonts w:ascii="Times New Roman" w:hAnsi="Times New Roman" w:cs="Times New Roman"/>
          <w:i/>
          <w:sz w:val="24"/>
          <w:szCs w:val="24"/>
        </w:rPr>
        <w:t>mavortium</w:t>
      </w:r>
      <w:r w:rsidRPr="00517A76">
        <w:rPr>
          <w:rFonts w:ascii="Times New Roman" w:hAnsi="Times New Roman" w:cs="Times New Roman"/>
          <w:sz w:val="24"/>
          <w:szCs w:val="24"/>
        </w:rPr>
        <w:t xml:space="preserve">, </w:t>
      </w:r>
      <w:r w:rsidRPr="00E418FB">
        <w:rPr>
          <w:rFonts w:ascii="Times New Roman" w:hAnsi="Times New Roman" w:cs="Times New Roman"/>
          <w:i/>
          <w:sz w:val="24"/>
          <w:szCs w:val="24"/>
        </w:rPr>
        <w:t xml:space="preserve">Bufo cognatus </w:t>
      </w:r>
      <w:r w:rsidRPr="00517A76">
        <w:rPr>
          <w:rFonts w:ascii="Times New Roman" w:hAnsi="Times New Roman" w:cs="Times New Roman"/>
          <w:sz w:val="24"/>
          <w:szCs w:val="24"/>
        </w:rPr>
        <w:t xml:space="preserve">and </w:t>
      </w:r>
      <w:r w:rsidRPr="00E418FB">
        <w:rPr>
          <w:rFonts w:ascii="Times New Roman" w:hAnsi="Times New Roman" w:cs="Times New Roman"/>
          <w:i/>
          <w:sz w:val="24"/>
          <w:szCs w:val="24"/>
        </w:rPr>
        <w:t>Spea multiplicata</w:t>
      </w:r>
      <w:r w:rsidRPr="00517A76">
        <w:rPr>
          <w:rFonts w:ascii="Times New Roman" w:hAnsi="Times New Roman" w:cs="Times New Roman"/>
          <w:sz w:val="24"/>
          <w:szCs w:val="24"/>
        </w:rPr>
        <w:t xml:space="preserve"> from west Texas. </w:t>
      </w:r>
      <w:r w:rsidRPr="00517A76">
        <w:rPr>
          <w:rFonts w:ascii="Times New Roman" w:hAnsi="Times New Roman" w:cs="Times New Roman"/>
          <w:i/>
          <w:iCs/>
          <w:sz w:val="24"/>
          <w:szCs w:val="24"/>
        </w:rPr>
        <w:t>Journal of Helminth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8</w:t>
      </w:r>
      <w:r w:rsidRPr="00517A76">
        <w:rPr>
          <w:rFonts w:ascii="Times New Roman" w:hAnsi="Times New Roman" w:cs="Times New Roman"/>
          <w:sz w:val="24"/>
          <w:szCs w:val="24"/>
        </w:rPr>
        <w:t>, 373–37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itchell, A., Yost, M., Pote, L., Farmer, B. &amp; Panuska, C.</w:t>
      </w:r>
      <w:r w:rsidRPr="00517A76">
        <w:rPr>
          <w:rFonts w:ascii="Times New Roman" w:hAnsi="Times New Roman" w:cs="Times New Roman"/>
          <w:sz w:val="24"/>
          <w:szCs w:val="24"/>
        </w:rPr>
        <w:t xml:space="preserve"> (2011) Longevity of </w:t>
      </w:r>
      <w:r w:rsidRPr="00E418FB">
        <w:rPr>
          <w:rFonts w:ascii="Times New Roman" w:hAnsi="Times New Roman" w:cs="Times New Roman"/>
          <w:i/>
          <w:sz w:val="24"/>
          <w:szCs w:val="24"/>
        </w:rPr>
        <w:t>Bolbophorus damnificus</w:t>
      </w:r>
      <w:r w:rsidRPr="00517A76">
        <w:rPr>
          <w:rFonts w:ascii="Times New Roman" w:hAnsi="Times New Roman" w:cs="Times New Roman"/>
          <w:sz w:val="24"/>
          <w:szCs w:val="24"/>
        </w:rPr>
        <w:t xml:space="preserve"> infections in channel catfish. </w:t>
      </w:r>
      <w:r w:rsidRPr="00517A76">
        <w:rPr>
          <w:rFonts w:ascii="Times New Roman" w:hAnsi="Times New Roman" w:cs="Times New Roman"/>
          <w:i/>
          <w:iCs/>
          <w:sz w:val="24"/>
          <w:szCs w:val="24"/>
        </w:rPr>
        <w:t>Journal of Aquatic Animal Healt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3</w:t>
      </w:r>
      <w:r w:rsidRPr="00517A76">
        <w:rPr>
          <w:rFonts w:ascii="Times New Roman" w:hAnsi="Times New Roman" w:cs="Times New Roman"/>
          <w:sz w:val="24"/>
          <w:szCs w:val="24"/>
        </w:rPr>
        <w:t>, 103–109.</w:t>
      </w:r>
    </w:p>
    <w:p w:rsidR="00517A76" w:rsidRPr="00517A76" w:rsidRDefault="00517A76" w:rsidP="00B4030B">
      <w:pPr>
        <w:pStyle w:val="Bibliography"/>
        <w:rPr>
          <w:rFonts w:ascii="Times New Roman" w:hAnsi="Times New Roman" w:cs="Times New Roman"/>
          <w:sz w:val="24"/>
          <w:szCs w:val="24"/>
        </w:rPr>
      </w:pPr>
      <w:r w:rsidRPr="00887FB4">
        <w:rPr>
          <w:rFonts w:ascii="Times New Roman" w:hAnsi="Times New Roman" w:cs="Times New Roman"/>
          <w:b/>
          <w:bCs/>
          <w:sz w:val="24"/>
          <w:szCs w:val="24"/>
        </w:rPr>
        <w:t>Mohammed, R., Marshet, A., Redda, Y.T., Nesibu, A. &amp; Awot, T.</w:t>
      </w:r>
      <w:r w:rsidRPr="00887FB4">
        <w:rPr>
          <w:rFonts w:ascii="Times New Roman" w:hAnsi="Times New Roman" w:cs="Times New Roman"/>
          <w:sz w:val="24"/>
          <w:szCs w:val="24"/>
        </w:rPr>
        <w:t xml:space="preserve"> (2015) A study of </w:t>
      </w:r>
      <w:r w:rsidRPr="00887FB4">
        <w:rPr>
          <w:rFonts w:ascii="Times New Roman" w:hAnsi="Times New Roman" w:cs="Times New Roman"/>
          <w:i/>
          <w:sz w:val="24"/>
          <w:szCs w:val="24"/>
        </w:rPr>
        <w:t xml:space="preserve">Clinostomum </w:t>
      </w:r>
      <w:r w:rsidRPr="00887FB4">
        <w:rPr>
          <w:rFonts w:ascii="Times New Roman" w:hAnsi="Times New Roman" w:cs="Times New Roman"/>
          <w:sz w:val="24"/>
          <w:szCs w:val="24"/>
        </w:rPr>
        <w:t xml:space="preserve">(trematode) and </w:t>
      </w:r>
      <w:r w:rsidRPr="00887FB4">
        <w:rPr>
          <w:rFonts w:ascii="Times New Roman" w:hAnsi="Times New Roman" w:cs="Times New Roman"/>
          <w:i/>
          <w:sz w:val="24"/>
          <w:szCs w:val="24"/>
        </w:rPr>
        <w:t xml:space="preserve">Contracaecum </w:t>
      </w:r>
      <w:r w:rsidRPr="00887FB4">
        <w:rPr>
          <w:rFonts w:ascii="Times New Roman" w:hAnsi="Times New Roman" w:cs="Times New Roman"/>
          <w:sz w:val="24"/>
          <w:szCs w:val="24"/>
        </w:rPr>
        <w:t xml:space="preserve">(nematode) parasites affecting </w:t>
      </w:r>
      <w:r w:rsidRPr="00887FB4">
        <w:rPr>
          <w:rFonts w:ascii="Times New Roman" w:hAnsi="Times New Roman" w:cs="Times New Roman"/>
          <w:i/>
          <w:sz w:val="24"/>
          <w:szCs w:val="24"/>
        </w:rPr>
        <w:t>Oreochromis niloticus</w:t>
      </w:r>
      <w:r w:rsidRPr="00887FB4">
        <w:rPr>
          <w:rFonts w:ascii="Times New Roman" w:hAnsi="Times New Roman" w:cs="Times New Roman"/>
          <w:sz w:val="24"/>
          <w:szCs w:val="24"/>
        </w:rPr>
        <w:t xml:space="preserve"> in Small Abaya Lake, Silite Zone, Ethiopia. </w:t>
      </w:r>
      <w:r w:rsidRPr="00887FB4">
        <w:rPr>
          <w:rFonts w:ascii="Times New Roman" w:hAnsi="Times New Roman" w:cs="Times New Roman"/>
          <w:i/>
          <w:iCs/>
          <w:sz w:val="24"/>
          <w:szCs w:val="24"/>
        </w:rPr>
        <w:t>Journal of Aquaculture Research and Development</w:t>
      </w:r>
      <w:r w:rsidRPr="00887FB4">
        <w:rPr>
          <w:rFonts w:ascii="Times New Roman" w:hAnsi="Times New Roman" w:cs="Times New Roman"/>
          <w:sz w:val="24"/>
          <w:szCs w:val="24"/>
        </w:rPr>
        <w:t xml:space="preserve">, </w:t>
      </w:r>
      <w:r w:rsidRPr="00887FB4">
        <w:rPr>
          <w:rFonts w:ascii="Times New Roman" w:hAnsi="Times New Roman" w:cs="Times New Roman"/>
          <w:b/>
          <w:bCs/>
          <w:sz w:val="24"/>
          <w:szCs w:val="24"/>
        </w:rPr>
        <w:t>6</w:t>
      </w:r>
      <w:r w:rsidR="00887FB4" w:rsidRPr="00887FB4">
        <w:rPr>
          <w:rFonts w:ascii="Times New Roman" w:hAnsi="Times New Roman" w:cs="Times New Roman"/>
          <w:bCs/>
          <w:sz w:val="24"/>
          <w:szCs w:val="24"/>
        </w:rPr>
        <w:t>, 316−325</w:t>
      </w:r>
      <w:r w:rsidRPr="00887FB4">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onks, S., Zárate-Ramírez, V.R. &amp; Pulido-Flores, G.</w:t>
      </w:r>
      <w:r w:rsidRPr="00517A76">
        <w:rPr>
          <w:rFonts w:ascii="Times New Roman" w:hAnsi="Times New Roman" w:cs="Times New Roman"/>
          <w:sz w:val="24"/>
          <w:szCs w:val="24"/>
        </w:rPr>
        <w:t xml:space="preserve"> (2005) Helminths of freshwater fishes from the Metztitlán Canyon Reserve of the Biosphere, Hidalgo, Mexico. </w:t>
      </w:r>
      <w:r w:rsidRPr="00517A76">
        <w:rPr>
          <w:rFonts w:ascii="Times New Roman" w:hAnsi="Times New Roman" w:cs="Times New Roman"/>
          <w:i/>
          <w:iCs/>
          <w:sz w:val="24"/>
          <w:szCs w:val="24"/>
        </w:rPr>
        <w:t>Comparative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2</w:t>
      </w:r>
      <w:r w:rsidRPr="00517A76">
        <w:rPr>
          <w:rFonts w:ascii="Times New Roman" w:hAnsi="Times New Roman" w:cs="Times New Roman"/>
          <w:sz w:val="24"/>
          <w:szCs w:val="24"/>
        </w:rPr>
        <w:t>, 212–21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ontoya-Mendoza, J., Chavez-Lopez, R. &amp; Franco-Lopez, J.</w:t>
      </w:r>
      <w:r w:rsidRPr="00517A76">
        <w:rPr>
          <w:rFonts w:ascii="Times New Roman" w:hAnsi="Times New Roman" w:cs="Times New Roman"/>
          <w:sz w:val="24"/>
          <w:szCs w:val="24"/>
        </w:rPr>
        <w:t xml:space="preserve"> (2004) Helminths from </w:t>
      </w:r>
      <w:r w:rsidRPr="00E418FB">
        <w:rPr>
          <w:rFonts w:ascii="Times New Roman" w:hAnsi="Times New Roman" w:cs="Times New Roman"/>
          <w:i/>
          <w:sz w:val="24"/>
          <w:szCs w:val="24"/>
        </w:rPr>
        <w:t xml:space="preserve">Dormitator maculatus </w:t>
      </w:r>
      <w:r w:rsidRPr="00517A76">
        <w:rPr>
          <w:rFonts w:ascii="Times New Roman" w:hAnsi="Times New Roman" w:cs="Times New Roman"/>
          <w:sz w:val="24"/>
          <w:szCs w:val="24"/>
        </w:rPr>
        <w:t xml:space="preserve">(Pisces: Eleotridae) in Alvarado Lagoon, Veracruz, Mexico, and supplemental data for </w:t>
      </w:r>
      <w:r w:rsidRPr="00E418FB">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Rudolphi, 1814 from </w:t>
      </w:r>
      <w:r w:rsidRPr="00E418FB">
        <w:rPr>
          <w:rFonts w:ascii="Times New Roman" w:hAnsi="Times New Roman" w:cs="Times New Roman"/>
          <w:i/>
          <w:sz w:val="24"/>
          <w:szCs w:val="24"/>
        </w:rPr>
        <w:t xml:space="preserve">Egretta caerulea </w:t>
      </w:r>
      <w:r w:rsidRPr="00517A76">
        <w:rPr>
          <w:rFonts w:ascii="Times New Roman" w:hAnsi="Times New Roman" w:cs="Times New Roman"/>
          <w:sz w:val="24"/>
          <w:szCs w:val="24"/>
        </w:rPr>
        <w:t xml:space="preserve">(Aves: Ardeidae). </w:t>
      </w:r>
      <w:r w:rsidRPr="00517A76">
        <w:rPr>
          <w:rFonts w:ascii="Times New Roman" w:hAnsi="Times New Roman" w:cs="Times New Roman"/>
          <w:i/>
          <w:iCs/>
          <w:sz w:val="24"/>
          <w:szCs w:val="24"/>
        </w:rPr>
        <w:t>Gulf and Caribbean Researc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6</w:t>
      </w:r>
      <w:r w:rsidRPr="00517A76">
        <w:rPr>
          <w:rFonts w:ascii="Times New Roman" w:hAnsi="Times New Roman" w:cs="Times New Roman"/>
          <w:sz w:val="24"/>
          <w:szCs w:val="24"/>
        </w:rPr>
        <w:t>, 115–127.</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urugami, J.W., Waruiru, R.M., Mbuthia, P.G., Maina, K.W., Thaiyah, A.G., Mavuti, S.K., Otieno, R.O., Ngowi, H.A. &amp; Mdegela, R.H.</w:t>
      </w:r>
      <w:r w:rsidRPr="00517A76">
        <w:rPr>
          <w:rFonts w:ascii="Times New Roman" w:hAnsi="Times New Roman" w:cs="Times New Roman"/>
          <w:sz w:val="24"/>
          <w:szCs w:val="24"/>
        </w:rPr>
        <w:t xml:space="preserve"> (2018) Helminth parasites of farmed fish and water birds in Kirinyaga County, Kenya. </w:t>
      </w:r>
      <w:r w:rsidRPr="00517A76">
        <w:rPr>
          <w:rFonts w:ascii="Times New Roman" w:hAnsi="Times New Roman" w:cs="Times New Roman"/>
          <w:i/>
          <w:iCs/>
          <w:sz w:val="24"/>
          <w:szCs w:val="24"/>
        </w:rPr>
        <w:t>International Journal of Fisheries and Aquatic Studi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6</w:t>
      </w:r>
      <w:r w:rsidRPr="00517A76">
        <w:rPr>
          <w:rFonts w:ascii="Times New Roman" w:hAnsi="Times New Roman" w:cs="Times New Roman"/>
          <w:sz w:val="24"/>
          <w:szCs w:val="24"/>
        </w:rPr>
        <w:t>, 6–1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Muzzall, P.M.</w:t>
      </w:r>
      <w:r w:rsidRPr="00517A76">
        <w:rPr>
          <w:rFonts w:ascii="Times New Roman" w:hAnsi="Times New Roman" w:cs="Times New Roman"/>
          <w:sz w:val="24"/>
          <w:szCs w:val="24"/>
        </w:rPr>
        <w:t xml:space="preserve"> (1991) Helminth infracommunities of the frogs </w:t>
      </w:r>
      <w:r w:rsidRPr="00E418FB">
        <w:rPr>
          <w:rFonts w:ascii="Times New Roman" w:hAnsi="Times New Roman" w:cs="Times New Roman"/>
          <w:i/>
          <w:sz w:val="24"/>
          <w:szCs w:val="24"/>
        </w:rPr>
        <w:t>Rana catesbeiana</w:t>
      </w:r>
      <w:r w:rsidRPr="00517A76">
        <w:rPr>
          <w:rFonts w:ascii="Times New Roman" w:hAnsi="Times New Roman" w:cs="Times New Roman"/>
          <w:sz w:val="24"/>
          <w:szCs w:val="24"/>
        </w:rPr>
        <w:t xml:space="preserve"> and </w:t>
      </w:r>
      <w:r w:rsidRPr="00E418FB">
        <w:rPr>
          <w:rFonts w:ascii="Times New Roman" w:hAnsi="Times New Roman" w:cs="Times New Roman"/>
          <w:i/>
          <w:sz w:val="24"/>
          <w:szCs w:val="24"/>
        </w:rPr>
        <w:t>Rana clamitans</w:t>
      </w:r>
      <w:r w:rsidRPr="00517A76">
        <w:rPr>
          <w:rFonts w:ascii="Times New Roman" w:hAnsi="Times New Roman" w:cs="Times New Roman"/>
          <w:sz w:val="24"/>
          <w:szCs w:val="24"/>
        </w:rPr>
        <w:t xml:space="preserve"> from Turkey Marsh, Michigan.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7</w:t>
      </w:r>
      <w:r w:rsidRPr="00517A76">
        <w:rPr>
          <w:rFonts w:ascii="Times New Roman" w:hAnsi="Times New Roman" w:cs="Times New Roman"/>
          <w:sz w:val="24"/>
          <w:szCs w:val="24"/>
        </w:rPr>
        <w:t>, 366–37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uzzall, P.M. &amp; Kuczynski, M.C.</w:t>
      </w:r>
      <w:r w:rsidR="00E418FB">
        <w:rPr>
          <w:rFonts w:ascii="Times New Roman" w:hAnsi="Times New Roman" w:cs="Times New Roman"/>
          <w:sz w:val="24"/>
          <w:szCs w:val="24"/>
        </w:rPr>
        <w:t xml:space="preserve"> (2017) Helminths of the eastern gray t</w:t>
      </w:r>
      <w:r w:rsidRPr="00517A76">
        <w:rPr>
          <w:rFonts w:ascii="Times New Roman" w:hAnsi="Times New Roman" w:cs="Times New Roman"/>
          <w:sz w:val="24"/>
          <w:szCs w:val="24"/>
        </w:rPr>
        <w:t xml:space="preserve">reefrog, </w:t>
      </w:r>
      <w:r w:rsidRPr="00E418FB">
        <w:rPr>
          <w:rFonts w:ascii="Times New Roman" w:hAnsi="Times New Roman" w:cs="Times New Roman"/>
          <w:i/>
          <w:sz w:val="24"/>
          <w:szCs w:val="24"/>
        </w:rPr>
        <w:t>Hyla versicolor</w:t>
      </w:r>
      <w:r w:rsidR="00E418FB">
        <w:rPr>
          <w:rFonts w:ascii="Times New Roman" w:hAnsi="Times New Roman" w:cs="Times New Roman"/>
          <w:sz w:val="24"/>
          <w:szCs w:val="24"/>
        </w:rPr>
        <w:t xml:space="preserve"> (Hylidae), from a p</w:t>
      </w:r>
      <w:r w:rsidRPr="00517A76">
        <w:rPr>
          <w:rFonts w:ascii="Times New Roman" w:hAnsi="Times New Roman" w:cs="Times New Roman"/>
          <w:sz w:val="24"/>
          <w:szCs w:val="24"/>
        </w:rPr>
        <w:t xml:space="preserve">ond in Southwestern Lower Michigan, USA. </w:t>
      </w:r>
      <w:r w:rsidRPr="00517A76">
        <w:rPr>
          <w:rFonts w:ascii="Times New Roman" w:hAnsi="Times New Roman" w:cs="Times New Roman"/>
          <w:i/>
          <w:iCs/>
          <w:sz w:val="24"/>
          <w:szCs w:val="24"/>
        </w:rPr>
        <w:t>Comparative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4</w:t>
      </w:r>
      <w:r w:rsidRPr="00517A76">
        <w:rPr>
          <w:rFonts w:ascii="Times New Roman" w:hAnsi="Times New Roman" w:cs="Times New Roman"/>
          <w:sz w:val="24"/>
          <w:szCs w:val="24"/>
        </w:rPr>
        <w:t>, 55–5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uzzall, P.M. &amp; Sonntag, E.</w:t>
      </w:r>
      <w:r w:rsidR="00E418FB">
        <w:rPr>
          <w:rFonts w:ascii="Times New Roman" w:hAnsi="Times New Roman" w:cs="Times New Roman"/>
          <w:sz w:val="24"/>
          <w:szCs w:val="24"/>
        </w:rPr>
        <w:t xml:space="preserve"> (2012) Helminths and symbiotic protozoa of Blanchard’s cricket f</w:t>
      </w:r>
      <w:r w:rsidRPr="00517A76">
        <w:rPr>
          <w:rFonts w:ascii="Times New Roman" w:hAnsi="Times New Roman" w:cs="Times New Roman"/>
          <w:sz w:val="24"/>
          <w:szCs w:val="24"/>
        </w:rPr>
        <w:t xml:space="preserve">rog, </w:t>
      </w:r>
      <w:r w:rsidRPr="00E418FB">
        <w:rPr>
          <w:rFonts w:ascii="Times New Roman" w:hAnsi="Times New Roman" w:cs="Times New Roman"/>
          <w:i/>
          <w:sz w:val="24"/>
          <w:szCs w:val="24"/>
        </w:rPr>
        <w:t xml:space="preserve">Acris blanchardi </w:t>
      </w:r>
      <w:r w:rsidRPr="00517A76">
        <w:rPr>
          <w:rFonts w:ascii="Times New Roman" w:hAnsi="Times New Roman" w:cs="Times New Roman"/>
          <w:sz w:val="24"/>
          <w:szCs w:val="24"/>
        </w:rPr>
        <w:t xml:space="preserve">Harper, 1947 (Hylidae), from Michigan and Ohio, USA. </w:t>
      </w:r>
      <w:r w:rsidRPr="00517A76">
        <w:rPr>
          <w:rFonts w:ascii="Times New Roman" w:hAnsi="Times New Roman" w:cs="Times New Roman"/>
          <w:i/>
          <w:iCs/>
          <w:sz w:val="24"/>
          <w:szCs w:val="24"/>
        </w:rPr>
        <w:t>Comparative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9</w:t>
      </w:r>
      <w:r w:rsidRPr="00517A76">
        <w:rPr>
          <w:rFonts w:ascii="Times New Roman" w:hAnsi="Times New Roman" w:cs="Times New Roman"/>
          <w:sz w:val="24"/>
          <w:szCs w:val="24"/>
        </w:rPr>
        <w:t>, 340–34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Muzzall, P.M., Gillilland, M.G., Summer, C.S. &amp; Mehne, C.J.</w:t>
      </w:r>
      <w:r w:rsidRPr="00517A76">
        <w:rPr>
          <w:rFonts w:ascii="Times New Roman" w:hAnsi="Times New Roman" w:cs="Times New Roman"/>
          <w:sz w:val="24"/>
          <w:szCs w:val="24"/>
        </w:rPr>
        <w:t xml:space="preserve"> (2001) Helminth communities of green frogs </w:t>
      </w:r>
      <w:r w:rsidRPr="00E418FB">
        <w:rPr>
          <w:rFonts w:ascii="Times New Roman" w:hAnsi="Times New Roman" w:cs="Times New Roman"/>
          <w:i/>
          <w:sz w:val="24"/>
          <w:szCs w:val="24"/>
        </w:rPr>
        <w:t>Rana clamitans</w:t>
      </w:r>
      <w:r w:rsidRPr="00517A76">
        <w:rPr>
          <w:rFonts w:ascii="Times New Roman" w:hAnsi="Times New Roman" w:cs="Times New Roman"/>
          <w:sz w:val="24"/>
          <w:szCs w:val="24"/>
        </w:rPr>
        <w:t xml:space="preserve"> Latreille, from southwestern Michigan.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7</w:t>
      </w:r>
      <w:r w:rsidRPr="00517A76">
        <w:rPr>
          <w:rFonts w:ascii="Times New Roman" w:hAnsi="Times New Roman" w:cs="Times New Roman"/>
          <w:sz w:val="24"/>
          <w:szCs w:val="24"/>
        </w:rPr>
        <w:t>, 962–96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Najarian, H.H.</w:t>
      </w:r>
      <w:r w:rsidRPr="00517A76">
        <w:rPr>
          <w:rFonts w:ascii="Times New Roman" w:hAnsi="Times New Roman" w:cs="Times New Roman"/>
          <w:sz w:val="24"/>
          <w:szCs w:val="24"/>
        </w:rPr>
        <w:t xml:space="preserve"> (1955) Trematodes parasitic in the Salientia in the vicinity of Ann Arbor, Michigan. </w:t>
      </w:r>
      <w:r w:rsidRPr="00517A76">
        <w:rPr>
          <w:rFonts w:ascii="Times New Roman" w:hAnsi="Times New Roman" w:cs="Times New Roman"/>
          <w:i/>
          <w:iCs/>
          <w:sz w:val="24"/>
          <w:szCs w:val="24"/>
        </w:rPr>
        <w:t>The American Midland Naturalist</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3</w:t>
      </w:r>
      <w:r w:rsidRPr="00517A76">
        <w:rPr>
          <w:rFonts w:ascii="Times New Roman" w:hAnsi="Times New Roman" w:cs="Times New Roman"/>
          <w:sz w:val="24"/>
          <w:szCs w:val="24"/>
        </w:rPr>
        <w:t>, 195–197.</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Nassi, H. &amp; Bayssade-Dufour, C.</w:t>
      </w:r>
      <w:r w:rsidRPr="00517A76">
        <w:rPr>
          <w:rFonts w:ascii="Times New Roman" w:hAnsi="Times New Roman" w:cs="Times New Roman"/>
          <w:sz w:val="24"/>
          <w:szCs w:val="24"/>
        </w:rPr>
        <w:t xml:space="preserve"> (1980) Life cycle of </w:t>
      </w:r>
      <w:r w:rsidRPr="00E418FB">
        <w:rPr>
          <w:rFonts w:ascii="Times New Roman" w:hAnsi="Times New Roman" w:cs="Times New Roman"/>
          <w:i/>
          <w:sz w:val="24"/>
          <w:szCs w:val="24"/>
        </w:rPr>
        <w:t xml:space="preserve">Clinostomum golvani </w:t>
      </w:r>
      <w:r w:rsidRPr="00517A76">
        <w:rPr>
          <w:rFonts w:ascii="Times New Roman" w:hAnsi="Times New Roman" w:cs="Times New Roman"/>
          <w:sz w:val="24"/>
          <w:szCs w:val="24"/>
        </w:rPr>
        <w:t xml:space="preserve">n. sp.(Trematoda: Clinostomidae) a larval parasite of </w:t>
      </w:r>
      <w:r w:rsidRPr="00E418FB">
        <w:rPr>
          <w:rFonts w:ascii="Times New Roman" w:hAnsi="Times New Roman" w:cs="Times New Roman"/>
          <w:i/>
          <w:sz w:val="24"/>
          <w:szCs w:val="24"/>
        </w:rPr>
        <w:t>Biomphalaria glabrata</w:t>
      </w:r>
      <w:r w:rsidRPr="00517A76">
        <w:rPr>
          <w:rFonts w:ascii="Times New Roman" w:hAnsi="Times New Roman" w:cs="Times New Roman"/>
          <w:sz w:val="24"/>
          <w:szCs w:val="24"/>
        </w:rPr>
        <w:t xml:space="preserve">, the snail vector of </w:t>
      </w:r>
      <w:r w:rsidRPr="00E418FB">
        <w:rPr>
          <w:rFonts w:ascii="Times New Roman" w:hAnsi="Times New Roman" w:cs="Times New Roman"/>
          <w:i/>
          <w:sz w:val="24"/>
          <w:szCs w:val="24"/>
        </w:rPr>
        <w:t xml:space="preserve">Schistosoma mansoni </w:t>
      </w:r>
      <w:r w:rsidRPr="00517A76">
        <w:rPr>
          <w:rFonts w:ascii="Times New Roman" w:hAnsi="Times New Roman" w:cs="Times New Roman"/>
          <w:sz w:val="24"/>
          <w:szCs w:val="24"/>
        </w:rPr>
        <w:t xml:space="preserve">in Guadeloupe (author’s transl). </w:t>
      </w:r>
      <w:r w:rsidRPr="00517A76">
        <w:rPr>
          <w:rFonts w:ascii="Times New Roman" w:hAnsi="Times New Roman" w:cs="Times New Roman"/>
          <w:i/>
          <w:iCs/>
          <w:sz w:val="24"/>
          <w:szCs w:val="24"/>
        </w:rPr>
        <w:t>Annales de Parasitologie Humaine et comparé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5</w:t>
      </w:r>
      <w:r w:rsidRPr="00517A76">
        <w:rPr>
          <w:rFonts w:ascii="Times New Roman" w:hAnsi="Times New Roman" w:cs="Times New Roman"/>
          <w:sz w:val="24"/>
          <w:szCs w:val="24"/>
        </w:rPr>
        <w:t>, 527–54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Nicoll, W.</w:t>
      </w:r>
      <w:r w:rsidRPr="00517A76">
        <w:rPr>
          <w:rFonts w:ascii="Times New Roman" w:hAnsi="Times New Roman" w:cs="Times New Roman"/>
          <w:sz w:val="24"/>
          <w:szCs w:val="24"/>
        </w:rPr>
        <w:t xml:space="preserve"> (1914) The trematode parasites of North Queensland. II. Parasites of birds. </w:t>
      </w:r>
      <w:r w:rsidRPr="00517A76">
        <w:rPr>
          <w:rFonts w:ascii="Times New Roman" w:hAnsi="Times New Roman" w:cs="Times New Roman"/>
          <w:i/>
          <w:iCs/>
          <w:sz w:val="24"/>
          <w:szCs w:val="24"/>
        </w:rPr>
        <w:t>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w:t>
      </w:r>
      <w:r w:rsidRPr="00517A76">
        <w:rPr>
          <w:rFonts w:ascii="Times New Roman" w:hAnsi="Times New Roman" w:cs="Times New Roman"/>
          <w:sz w:val="24"/>
          <w:szCs w:val="24"/>
        </w:rPr>
        <w:t>, 105–12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Ochieng, V.O., Matolla, G.K. &amp; Khyria, S.K.</w:t>
      </w:r>
      <w:r w:rsidRPr="00517A76">
        <w:rPr>
          <w:rFonts w:ascii="Times New Roman" w:hAnsi="Times New Roman" w:cs="Times New Roman"/>
          <w:sz w:val="24"/>
          <w:szCs w:val="24"/>
        </w:rPr>
        <w:t xml:space="preserve"> (2012) A study of </w:t>
      </w:r>
      <w:r w:rsidRPr="00E418FB">
        <w:rPr>
          <w:rFonts w:ascii="Times New Roman" w:hAnsi="Times New Roman" w:cs="Times New Roman"/>
          <w:i/>
          <w:sz w:val="24"/>
          <w:szCs w:val="24"/>
        </w:rPr>
        <w:t>Clinostomum</w:t>
      </w:r>
      <w:r w:rsidRPr="00517A76">
        <w:rPr>
          <w:rFonts w:ascii="Times New Roman" w:hAnsi="Times New Roman" w:cs="Times New Roman"/>
          <w:sz w:val="24"/>
          <w:szCs w:val="24"/>
        </w:rPr>
        <w:t xml:space="preserve"> affecting </w:t>
      </w:r>
      <w:r w:rsidRPr="00E418FB">
        <w:rPr>
          <w:rFonts w:ascii="Times New Roman" w:hAnsi="Times New Roman" w:cs="Times New Roman"/>
          <w:i/>
          <w:sz w:val="24"/>
          <w:szCs w:val="24"/>
        </w:rPr>
        <w:t>Oreochromis niloticus</w:t>
      </w:r>
      <w:r w:rsidRPr="00517A76">
        <w:rPr>
          <w:rFonts w:ascii="Times New Roman" w:hAnsi="Times New Roman" w:cs="Times New Roman"/>
          <w:sz w:val="24"/>
          <w:szCs w:val="24"/>
        </w:rPr>
        <w:t xml:space="preserve"> in small water bodies in Eldoret</w:t>
      </w:r>
      <w:r w:rsidR="00E418FB">
        <w:rPr>
          <w:rFonts w:ascii="Times New Roman" w:hAnsi="Times New Roman" w:cs="Times New Roman"/>
          <w:sz w:val="24"/>
          <w:szCs w:val="24"/>
        </w:rPr>
        <w:t xml:space="preserve"> </w:t>
      </w:r>
      <w:r w:rsidRPr="00517A76">
        <w:rPr>
          <w:rFonts w:ascii="Times New Roman" w:hAnsi="Times New Roman" w:cs="Times New Roman"/>
          <w:sz w:val="24"/>
          <w:szCs w:val="24"/>
        </w:rPr>
        <w:t xml:space="preserve">Kenya. </w:t>
      </w:r>
      <w:r w:rsidRPr="00517A76">
        <w:rPr>
          <w:rFonts w:ascii="Times New Roman" w:hAnsi="Times New Roman" w:cs="Times New Roman"/>
          <w:i/>
          <w:iCs/>
          <w:sz w:val="24"/>
          <w:szCs w:val="24"/>
        </w:rPr>
        <w:t>International Journal of Scientific and Engineering Researc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w:t>
      </w:r>
      <w:r w:rsidRPr="00517A76">
        <w:rPr>
          <w:rFonts w:ascii="Times New Roman" w:hAnsi="Times New Roman" w:cs="Times New Roman"/>
          <w:sz w:val="24"/>
          <w:szCs w:val="24"/>
        </w:rPr>
        <w:t>, 1–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Odlaug, T.O.</w:t>
      </w:r>
      <w:r w:rsidRPr="00517A76">
        <w:rPr>
          <w:rFonts w:ascii="Times New Roman" w:hAnsi="Times New Roman" w:cs="Times New Roman"/>
          <w:sz w:val="24"/>
          <w:szCs w:val="24"/>
        </w:rPr>
        <w:t xml:space="preserve"> (1955) The quantitative determination of glycogen in some parasites of Amphibia.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1</w:t>
      </w:r>
      <w:r w:rsidRPr="00517A76">
        <w:rPr>
          <w:rFonts w:ascii="Times New Roman" w:hAnsi="Times New Roman" w:cs="Times New Roman"/>
          <w:sz w:val="24"/>
          <w:szCs w:val="24"/>
        </w:rPr>
        <w:t>, 258–262.</w:t>
      </w:r>
    </w:p>
    <w:p w:rsidR="00517A76" w:rsidRPr="00887FB4"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Okaka, C.E. &amp; Akhigbe, J.E.</w:t>
      </w:r>
      <w:r w:rsidRPr="00517A76">
        <w:rPr>
          <w:rFonts w:ascii="Times New Roman" w:hAnsi="Times New Roman" w:cs="Times New Roman"/>
          <w:sz w:val="24"/>
          <w:szCs w:val="24"/>
        </w:rPr>
        <w:t xml:space="preserve"> (1999) Helminth parasites of some tropical freshwater fish from Osse River in Benin, southern </w:t>
      </w:r>
      <w:r w:rsidRPr="00887FB4">
        <w:rPr>
          <w:rFonts w:ascii="Times New Roman" w:hAnsi="Times New Roman" w:cs="Times New Roman"/>
          <w:sz w:val="24"/>
          <w:szCs w:val="24"/>
        </w:rPr>
        <w:t xml:space="preserve">Nigeria. </w:t>
      </w:r>
      <w:r w:rsidRPr="00887FB4">
        <w:rPr>
          <w:rFonts w:ascii="Times New Roman" w:hAnsi="Times New Roman" w:cs="Times New Roman"/>
          <w:i/>
          <w:iCs/>
          <w:sz w:val="24"/>
          <w:szCs w:val="24"/>
        </w:rPr>
        <w:t>Tropical Freshwater Biology</w:t>
      </w:r>
      <w:r w:rsidRPr="00887FB4">
        <w:rPr>
          <w:rFonts w:ascii="Times New Roman" w:hAnsi="Times New Roman" w:cs="Times New Roman"/>
          <w:sz w:val="24"/>
          <w:szCs w:val="24"/>
        </w:rPr>
        <w:t xml:space="preserve">, </w:t>
      </w:r>
      <w:r w:rsidRPr="00887FB4">
        <w:rPr>
          <w:rFonts w:ascii="Times New Roman" w:hAnsi="Times New Roman" w:cs="Times New Roman"/>
          <w:b/>
          <w:bCs/>
          <w:sz w:val="24"/>
          <w:szCs w:val="24"/>
        </w:rPr>
        <w:t>8</w:t>
      </w:r>
      <w:r w:rsidRPr="00887FB4">
        <w:rPr>
          <w:rFonts w:ascii="Times New Roman" w:hAnsi="Times New Roman" w:cs="Times New Roman"/>
          <w:sz w:val="24"/>
          <w:szCs w:val="24"/>
        </w:rPr>
        <w:t>, 41–48.</w:t>
      </w:r>
    </w:p>
    <w:p w:rsidR="00517A76" w:rsidRPr="00517A76" w:rsidRDefault="00517A76" w:rsidP="00B4030B">
      <w:pPr>
        <w:pStyle w:val="Bibliography"/>
        <w:rPr>
          <w:rFonts w:ascii="Times New Roman" w:hAnsi="Times New Roman" w:cs="Times New Roman"/>
          <w:sz w:val="24"/>
          <w:szCs w:val="24"/>
        </w:rPr>
      </w:pPr>
      <w:r w:rsidRPr="00887FB4">
        <w:rPr>
          <w:rFonts w:ascii="Times New Roman" w:hAnsi="Times New Roman" w:cs="Times New Roman"/>
          <w:b/>
          <w:bCs/>
          <w:sz w:val="24"/>
          <w:szCs w:val="24"/>
        </w:rPr>
        <w:t>Okoye, I.C., Abu, J.S., Obiezue, N.N. &amp; Ofoezie, E.I.</w:t>
      </w:r>
      <w:r w:rsidRPr="00887FB4">
        <w:rPr>
          <w:rFonts w:ascii="Times New Roman" w:hAnsi="Times New Roman" w:cs="Times New Roman"/>
          <w:sz w:val="24"/>
          <w:szCs w:val="24"/>
        </w:rPr>
        <w:t xml:space="preserve"> (2014) Prevalence and seasonality of parasites of fish in Agulu Lake, Southeast, Nigeria. </w:t>
      </w:r>
      <w:r w:rsidRPr="00887FB4">
        <w:rPr>
          <w:rFonts w:ascii="Times New Roman" w:hAnsi="Times New Roman" w:cs="Times New Roman"/>
          <w:i/>
          <w:iCs/>
          <w:sz w:val="24"/>
          <w:szCs w:val="24"/>
        </w:rPr>
        <w:t>African Journal of Biotechnology</w:t>
      </w:r>
      <w:r w:rsidRPr="00887FB4">
        <w:rPr>
          <w:rFonts w:ascii="Times New Roman" w:hAnsi="Times New Roman" w:cs="Times New Roman"/>
          <w:sz w:val="24"/>
          <w:szCs w:val="24"/>
        </w:rPr>
        <w:t xml:space="preserve">, </w:t>
      </w:r>
      <w:r w:rsidRPr="00887FB4">
        <w:rPr>
          <w:rFonts w:ascii="Times New Roman" w:hAnsi="Times New Roman" w:cs="Times New Roman"/>
          <w:b/>
          <w:bCs/>
          <w:sz w:val="24"/>
          <w:szCs w:val="24"/>
        </w:rPr>
        <w:t>13</w:t>
      </w:r>
      <w:r w:rsidR="00887FB4" w:rsidRPr="00887FB4">
        <w:rPr>
          <w:rFonts w:ascii="Times New Roman" w:hAnsi="Times New Roman" w:cs="Times New Roman"/>
          <w:bCs/>
          <w:sz w:val="24"/>
          <w:szCs w:val="24"/>
        </w:rPr>
        <w:t>, 502−508</w:t>
      </w:r>
      <w:r w:rsidRPr="00887FB4">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Olivier, P.A.S., Luus-Powell, W.J. &amp; Saayman, J.E.</w:t>
      </w:r>
      <w:r w:rsidRPr="00517A76">
        <w:rPr>
          <w:rFonts w:ascii="Times New Roman" w:hAnsi="Times New Roman" w:cs="Times New Roman"/>
          <w:sz w:val="24"/>
          <w:szCs w:val="24"/>
        </w:rPr>
        <w:t xml:space="preserve"> (2009) Report on some monogenean and clinostomid infestations of freshwater fish and waterbird hosts in Middle Letaba Dam, Limpopo Province, South Africa. </w:t>
      </w:r>
      <w:r w:rsidRPr="00517A76">
        <w:rPr>
          <w:rFonts w:ascii="Times New Roman" w:hAnsi="Times New Roman" w:cs="Times New Roman"/>
          <w:i/>
          <w:iCs/>
          <w:sz w:val="24"/>
          <w:szCs w:val="24"/>
        </w:rPr>
        <w:t>Onderstepoort Journal of Veterinary Researc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6</w:t>
      </w:r>
      <w:r w:rsidRPr="00517A76">
        <w:rPr>
          <w:rFonts w:ascii="Times New Roman" w:hAnsi="Times New Roman" w:cs="Times New Roman"/>
          <w:sz w:val="24"/>
          <w:szCs w:val="24"/>
        </w:rPr>
        <w:t>, 187–19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Olurin, K.B. &amp; Somorin, C.A.</w:t>
      </w:r>
      <w:r w:rsidRPr="00517A76">
        <w:rPr>
          <w:rFonts w:ascii="Times New Roman" w:hAnsi="Times New Roman" w:cs="Times New Roman"/>
          <w:sz w:val="24"/>
          <w:szCs w:val="24"/>
        </w:rPr>
        <w:t xml:space="preserve"> (2006) Intestinal helminths of the fishes of Owa stream, South-West Nigeria. </w:t>
      </w:r>
      <w:r w:rsidRPr="00517A76">
        <w:rPr>
          <w:rFonts w:ascii="Times New Roman" w:hAnsi="Times New Roman" w:cs="Times New Roman"/>
          <w:i/>
          <w:iCs/>
          <w:sz w:val="24"/>
          <w:szCs w:val="24"/>
        </w:rPr>
        <w:t>Research Journal of Fisheries and Hydrobi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w:t>
      </w:r>
      <w:r w:rsidRPr="00517A76">
        <w:rPr>
          <w:rFonts w:ascii="Times New Roman" w:hAnsi="Times New Roman" w:cs="Times New Roman"/>
          <w:sz w:val="24"/>
          <w:szCs w:val="24"/>
        </w:rPr>
        <w:t>, 6–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Olurin, K.B., Okafor, J., Alade, A., Asiru, R., Ademiluwa, J., Owonifari, K. &amp; Oronaye, O.</w:t>
      </w:r>
      <w:r w:rsidRPr="00517A76">
        <w:rPr>
          <w:rFonts w:ascii="Times New Roman" w:hAnsi="Times New Roman" w:cs="Times New Roman"/>
          <w:sz w:val="24"/>
          <w:szCs w:val="24"/>
        </w:rPr>
        <w:t xml:space="preserve"> (2012) Helminth parasites of </w:t>
      </w:r>
      <w:r w:rsidRPr="00E418FB">
        <w:rPr>
          <w:rFonts w:ascii="Times New Roman" w:hAnsi="Times New Roman" w:cs="Times New Roman"/>
          <w:i/>
          <w:sz w:val="24"/>
          <w:szCs w:val="24"/>
        </w:rPr>
        <w:t>Sarotherongalilaeus</w:t>
      </w:r>
      <w:r w:rsidRPr="00517A76">
        <w:rPr>
          <w:rFonts w:ascii="Times New Roman" w:hAnsi="Times New Roman" w:cs="Times New Roman"/>
          <w:sz w:val="24"/>
          <w:szCs w:val="24"/>
        </w:rPr>
        <w:t xml:space="preserve"> and </w:t>
      </w:r>
      <w:r w:rsidRPr="00E418FB">
        <w:rPr>
          <w:rFonts w:ascii="Times New Roman" w:hAnsi="Times New Roman" w:cs="Times New Roman"/>
          <w:i/>
          <w:sz w:val="24"/>
          <w:szCs w:val="24"/>
        </w:rPr>
        <w:t xml:space="preserve">Tilapia zilli </w:t>
      </w:r>
      <w:r w:rsidRPr="00517A76">
        <w:rPr>
          <w:rFonts w:ascii="Times New Roman" w:hAnsi="Times New Roman" w:cs="Times New Roman"/>
          <w:sz w:val="24"/>
          <w:szCs w:val="24"/>
        </w:rPr>
        <w:t xml:space="preserve">(Pisces: Cichlidae) from River Oshun, South west Nigeria. </w:t>
      </w:r>
      <w:r w:rsidRPr="00517A76">
        <w:rPr>
          <w:rFonts w:ascii="Times New Roman" w:hAnsi="Times New Roman" w:cs="Times New Roman"/>
          <w:i/>
          <w:iCs/>
          <w:sz w:val="24"/>
          <w:szCs w:val="24"/>
        </w:rPr>
        <w:t>International, Journal of Aquatic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w:t>
      </w:r>
      <w:r w:rsidRPr="00517A76">
        <w:rPr>
          <w:rFonts w:ascii="Times New Roman" w:hAnsi="Times New Roman" w:cs="Times New Roman"/>
          <w:sz w:val="24"/>
          <w:szCs w:val="24"/>
        </w:rPr>
        <w:t>, 49–5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Ortlepp, R.J.</w:t>
      </w:r>
      <w:r w:rsidRPr="00517A76">
        <w:rPr>
          <w:rFonts w:ascii="Times New Roman" w:hAnsi="Times New Roman" w:cs="Times New Roman"/>
          <w:sz w:val="24"/>
          <w:szCs w:val="24"/>
        </w:rPr>
        <w:t xml:space="preserve"> (1935) On the metacercaria and adult of </w:t>
      </w:r>
      <w:r w:rsidRPr="00E418FB">
        <w:rPr>
          <w:rFonts w:ascii="Times New Roman" w:hAnsi="Times New Roman" w:cs="Times New Roman"/>
          <w:i/>
          <w:sz w:val="24"/>
          <w:szCs w:val="24"/>
        </w:rPr>
        <w:t>Clinostomum van der horsti</w:t>
      </w:r>
      <w:r w:rsidRPr="00517A76">
        <w:rPr>
          <w:rFonts w:ascii="Times New Roman" w:hAnsi="Times New Roman" w:cs="Times New Roman"/>
          <w:sz w:val="24"/>
          <w:szCs w:val="24"/>
        </w:rPr>
        <w:t xml:space="preserve"> sp. n. a trematode parasite of fishes and herons. </w:t>
      </w:r>
      <w:r w:rsidRPr="00517A76">
        <w:rPr>
          <w:rFonts w:ascii="Times New Roman" w:hAnsi="Times New Roman" w:cs="Times New Roman"/>
          <w:i/>
          <w:iCs/>
          <w:sz w:val="24"/>
          <w:szCs w:val="24"/>
        </w:rPr>
        <w:t>Onderstepoort Journal of Veterinary Science and Animal Industr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w:t>
      </w:r>
      <w:r w:rsidRPr="00517A76">
        <w:rPr>
          <w:rFonts w:ascii="Times New Roman" w:hAnsi="Times New Roman" w:cs="Times New Roman"/>
          <w:sz w:val="24"/>
          <w:szCs w:val="24"/>
        </w:rPr>
        <w:t>, 51–5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Ortlepp, R.J.</w:t>
      </w:r>
      <w:r w:rsidRPr="00517A76">
        <w:rPr>
          <w:rFonts w:ascii="Times New Roman" w:hAnsi="Times New Roman" w:cs="Times New Roman"/>
          <w:sz w:val="24"/>
          <w:szCs w:val="24"/>
        </w:rPr>
        <w:t xml:space="preserve"> (1963) Clinostomid trematodes as aberrant parasites in the mouth of the domestic cat (</w:t>
      </w:r>
      <w:r w:rsidRPr="00E418FB">
        <w:rPr>
          <w:rFonts w:ascii="Times New Roman" w:hAnsi="Times New Roman" w:cs="Times New Roman"/>
          <w:i/>
          <w:sz w:val="24"/>
          <w:szCs w:val="24"/>
        </w:rPr>
        <w:t>Felis catus domesticus</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Onderstepoort Journal of Veterinary Researc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0</w:t>
      </w:r>
      <w:r w:rsidRPr="00517A76">
        <w:rPr>
          <w:rFonts w:ascii="Times New Roman" w:hAnsi="Times New Roman" w:cs="Times New Roman"/>
          <w:sz w:val="24"/>
          <w:szCs w:val="24"/>
        </w:rPr>
        <w:t>, 137–143.</w:t>
      </w:r>
    </w:p>
    <w:p w:rsidR="00517A76" w:rsidRPr="0007047D"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Osborn, H.L.</w:t>
      </w:r>
      <w:r w:rsidRPr="00517A76">
        <w:rPr>
          <w:rFonts w:ascii="Times New Roman" w:hAnsi="Times New Roman" w:cs="Times New Roman"/>
          <w:sz w:val="24"/>
          <w:szCs w:val="24"/>
        </w:rPr>
        <w:t xml:space="preserve"> (1912) On the structure of </w:t>
      </w:r>
      <w:r w:rsidRPr="00E418FB">
        <w:rPr>
          <w:rFonts w:ascii="Times New Roman" w:hAnsi="Times New Roman" w:cs="Times New Roman"/>
          <w:i/>
          <w:sz w:val="24"/>
          <w:szCs w:val="24"/>
        </w:rPr>
        <w:t>Clinostomum marginatum</w:t>
      </w:r>
      <w:r w:rsidRPr="00517A76">
        <w:rPr>
          <w:rFonts w:ascii="Times New Roman" w:hAnsi="Times New Roman" w:cs="Times New Roman"/>
          <w:sz w:val="24"/>
          <w:szCs w:val="24"/>
        </w:rPr>
        <w:t xml:space="preserve">, a trematode parasite of the frog, bass and heron. </w:t>
      </w:r>
      <w:r w:rsidRPr="00517A76">
        <w:rPr>
          <w:rFonts w:ascii="Times New Roman" w:hAnsi="Times New Roman" w:cs="Times New Roman"/>
          <w:i/>
          <w:iCs/>
          <w:sz w:val="24"/>
          <w:szCs w:val="24"/>
        </w:rPr>
        <w:t xml:space="preserve">Journal of </w:t>
      </w:r>
      <w:r w:rsidRPr="0007047D">
        <w:rPr>
          <w:rFonts w:ascii="Times New Roman" w:hAnsi="Times New Roman" w:cs="Times New Roman"/>
          <w:i/>
          <w:iCs/>
          <w:sz w:val="24"/>
          <w:szCs w:val="24"/>
        </w:rPr>
        <w:t>Morphology</w:t>
      </w:r>
      <w:r w:rsidRPr="0007047D">
        <w:rPr>
          <w:rFonts w:ascii="Times New Roman" w:hAnsi="Times New Roman" w:cs="Times New Roman"/>
          <w:sz w:val="24"/>
          <w:szCs w:val="24"/>
        </w:rPr>
        <w:t xml:space="preserve">, </w:t>
      </w:r>
      <w:r w:rsidRPr="0007047D">
        <w:rPr>
          <w:rFonts w:ascii="Times New Roman" w:hAnsi="Times New Roman" w:cs="Times New Roman"/>
          <w:b/>
          <w:bCs/>
          <w:sz w:val="24"/>
          <w:szCs w:val="24"/>
        </w:rPr>
        <w:t>23</w:t>
      </w:r>
      <w:r w:rsidRPr="0007047D">
        <w:rPr>
          <w:rFonts w:ascii="Times New Roman" w:hAnsi="Times New Roman" w:cs="Times New Roman"/>
          <w:sz w:val="24"/>
          <w:szCs w:val="24"/>
        </w:rPr>
        <w:t>, 189–229.</w:t>
      </w:r>
    </w:p>
    <w:p w:rsidR="00517A76" w:rsidRPr="0007047D" w:rsidRDefault="00517A76" w:rsidP="00B4030B">
      <w:pPr>
        <w:pStyle w:val="Bibliography"/>
        <w:rPr>
          <w:rFonts w:ascii="Times New Roman" w:hAnsi="Times New Roman" w:cs="Times New Roman"/>
          <w:sz w:val="24"/>
          <w:szCs w:val="24"/>
        </w:rPr>
      </w:pPr>
      <w:r w:rsidRPr="0007047D">
        <w:rPr>
          <w:rFonts w:ascii="Times New Roman" w:hAnsi="Times New Roman" w:cs="Times New Roman"/>
          <w:b/>
          <w:bCs/>
          <w:sz w:val="24"/>
          <w:szCs w:val="24"/>
        </w:rPr>
        <w:t>Paperna, I.</w:t>
      </w:r>
      <w:r w:rsidRPr="0007047D">
        <w:rPr>
          <w:rFonts w:ascii="Times New Roman" w:hAnsi="Times New Roman" w:cs="Times New Roman"/>
          <w:sz w:val="24"/>
          <w:szCs w:val="24"/>
        </w:rPr>
        <w:t xml:space="preserve"> (1980) Parasites, infections and diseases of freshwater fishes in Africa. </w:t>
      </w:r>
      <w:r w:rsidRPr="0007047D">
        <w:rPr>
          <w:rFonts w:ascii="Times New Roman" w:hAnsi="Times New Roman" w:cs="Times New Roman"/>
          <w:i/>
          <w:iCs/>
          <w:sz w:val="24"/>
          <w:szCs w:val="24"/>
        </w:rPr>
        <w:t>CIFA Technical paper</w:t>
      </w:r>
      <w:r w:rsidR="0007047D" w:rsidRPr="0007047D">
        <w:rPr>
          <w:rFonts w:ascii="Times New Roman" w:hAnsi="Times New Roman" w:cs="Times New Roman"/>
          <w:iCs/>
          <w:sz w:val="24"/>
          <w:szCs w:val="24"/>
        </w:rPr>
        <w:t xml:space="preserve">, </w:t>
      </w:r>
      <w:r w:rsidR="0007047D" w:rsidRPr="0007047D">
        <w:rPr>
          <w:rFonts w:ascii="Times New Roman" w:hAnsi="Times New Roman" w:cs="Times New Roman"/>
          <w:b/>
          <w:iCs/>
          <w:sz w:val="24"/>
          <w:szCs w:val="24"/>
        </w:rPr>
        <w:t>7,</w:t>
      </w:r>
      <w:r w:rsidR="0007047D" w:rsidRPr="0007047D">
        <w:rPr>
          <w:rFonts w:ascii="Times New Roman" w:hAnsi="Times New Roman" w:cs="Times New Roman"/>
          <w:iCs/>
          <w:sz w:val="24"/>
          <w:szCs w:val="24"/>
        </w:rPr>
        <w:t xml:space="preserve"> 216−224</w:t>
      </w:r>
      <w:r w:rsidRPr="0007047D">
        <w:rPr>
          <w:rFonts w:ascii="Times New Roman" w:hAnsi="Times New Roman" w:cs="Times New Roman"/>
          <w:sz w:val="24"/>
          <w:szCs w:val="24"/>
        </w:rPr>
        <w:t>.</w:t>
      </w:r>
    </w:p>
    <w:p w:rsidR="00517A76" w:rsidRPr="0007047D" w:rsidRDefault="00517A76" w:rsidP="00B4030B">
      <w:pPr>
        <w:pStyle w:val="Bibliography"/>
        <w:rPr>
          <w:rFonts w:ascii="Times New Roman" w:hAnsi="Times New Roman" w:cs="Times New Roman"/>
          <w:sz w:val="24"/>
          <w:szCs w:val="24"/>
        </w:rPr>
      </w:pPr>
      <w:r w:rsidRPr="0007047D">
        <w:rPr>
          <w:rFonts w:ascii="Times New Roman" w:hAnsi="Times New Roman" w:cs="Times New Roman"/>
          <w:b/>
          <w:bCs/>
          <w:sz w:val="24"/>
          <w:szCs w:val="24"/>
        </w:rPr>
        <w:t>P</w:t>
      </w:r>
      <w:r w:rsidR="001A09A6">
        <w:rPr>
          <w:rFonts w:ascii="Times New Roman" w:hAnsi="Times New Roman" w:cs="Times New Roman"/>
          <w:b/>
          <w:bCs/>
          <w:sz w:val="24"/>
          <w:szCs w:val="24"/>
        </w:rPr>
        <w:t>ark, C.W., Kim, J.S., Joo, H.</w:t>
      </w:r>
      <w:r w:rsidRPr="0007047D">
        <w:rPr>
          <w:rFonts w:ascii="Times New Roman" w:hAnsi="Times New Roman" w:cs="Times New Roman"/>
          <w:b/>
          <w:bCs/>
          <w:sz w:val="24"/>
          <w:szCs w:val="24"/>
        </w:rPr>
        <w:t>S. &amp; Kim, J.</w:t>
      </w:r>
      <w:r w:rsidRPr="0007047D">
        <w:rPr>
          <w:rFonts w:ascii="Times New Roman" w:hAnsi="Times New Roman" w:cs="Times New Roman"/>
          <w:sz w:val="24"/>
          <w:szCs w:val="24"/>
        </w:rPr>
        <w:t xml:space="preserve"> (2009) A human case of </w:t>
      </w:r>
      <w:r w:rsidRPr="0007047D">
        <w:rPr>
          <w:rFonts w:ascii="Times New Roman" w:hAnsi="Times New Roman" w:cs="Times New Roman"/>
          <w:i/>
          <w:sz w:val="24"/>
          <w:szCs w:val="24"/>
        </w:rPr>
        <w:t>Clinostomum complanatum</w:t>
      </w:r>
      <w:r w:rsidRPr="0007047D">
        <w:rPr>
          <w:rFonts w:ascii="Times New Roman" w:hAnsi="Times New Roman" w:cs="Times New Roman"/>
          <w:sz w:val="24"/>
          <w:szCs w:val="24"/>
        </w:rPr>
        <w:t xml:space="preserve"> infection in Korea. </w:t>
      </w:r>
      <w:r w:rsidRPr="0007047D">
        <w:rPr>
          <w:rFonts w:ascii="Times New Roman" w:hAnsi="Times New Roman" w:cs="Times New Roman"/>
          <w:i/>
          <w:iCs/>
          <w:sz w:val="24"/>
          <w:szCs w:val="24"/>
        </w:rPr>
        <w:t>The Korean Journal of Parasitology</w:t>
      </w:r>
      <w:r w:rsidRPr="0007047D">
        <w:rPr>
          <w:rFonts w:ascii="Times New Roman" w:hAnsi="Times New Roman" w:cs="Times New Roman"/>
          <w:sz w:val="24"/>
          <w:szCs w:val="24"/>
        </w:rPr>
        <w:t xml:space="preserve">, </w:t>
      </w:r>
      <w:r w:rsidRPr="0007047D">
        <w:rPr>
          <w:rFonts w:ascii="Times New Roman" w:hAnsi="Times New Roman" w:cs="Times New Roman"/>
          <w:b/>
          <w:bCs/>
          <w:sz w:val="24"/>
          <w:szCs w:val="24"/>
        </w:rPr>
        <w:t>47</w:t>
      </w:r>
      <w:r w:rsidRPr="0007047D">
        <w:rPr>
          <w:rFonts w:ascii="Times New Roman" w:hAnsi="Times New Roman" w:cs="Times New Roman"/>
          <w:sz w:val="24"/>
          <w:szCs w:val="24"/>
        </w:rPr>
        <w:t>, 401</w:t>
      </w:r>
      <w:r w:rsidR="0007047D" w:rsidRPr="0007047D">
        <w:rPr>
          <w:rFonts w:ascii="Times New Roman" w:hAnsi="Times New Roman" w:cs="Times New Roman"/>
          <w:sz w:val="24"/>
          <w:szCs w:val="24"/>
        </w:rPr>
        <w:t>−404</w:t>
      </w:r>
      <w:r w:rsidRPr="0007047D">
        <w:rPr>
          <w:rFonts w:ascii="Times New Roman" w:hAnsi="Times New Roman" w:cs="Times New Roman"/>
          <w:sz w:val="24"/>
          <w:szCs w:val="24"/>
        </w:rPr>
        <w:t>.</w:t>
      </w:r>
    </w:p>
    <w:p w:rsidR="00517A76" w:rsidRPr="0007047D" w:rsidRDefault="00517A76" w:rsidP="00B4030B">
      <w:pPr>
        <w:pStyle w:val="Bibliography"/>
        <w:rPr>
          <w:rFonts w:ascii="Times New Roman" w:hAnsi="Times New Roman" w:cs="Times New Roman"/>
          <w:sz w:val="24"/>
          <w:szCs w:val="24"/>
        </w:rPr>
      </w:pPr>
      <w:r w:rsidRPr="0007047D">
        <w:rPr>
          <w:rFonts w:ascii="Times New Roman" w:hAnsi="Times New Roman" w:cs="Times New Roman"/>
          <w:b/>
          <w:bCs/>
          <w:sz w:val="24"/>
          <w:szCs w:val="24"/>
        </w:rPr>
        <w:t>Peckham, R.S. &amp; Dineen, C.F.</w:t>
      </w:r>
      <w:r w:rsidRPr="0007047D">
        <w:rPr>
          <w:rFonts w:ascii="Times New Roman" w:hAnsi="Times New Roman" w:cs="Times New Roman"/>
          <w:sz w:val="24"/>
          <w:szCs w:val="24"/>
        </w:rPr>
        <w:t xml:space="preserve"> (1957) Ecology of the central mudminnow, </w:t>
      </w:r>
      <w:r w:rsidRPr="0007047D">
        <w:rPr>
          <w:rFonts w:ascii="Times New Roman" w:hAnsi="Times New Roman" w:cs="Times New Roman"/>
          <w:i/>
          <w:sz w:val="24"/>
          <w:szCs w:val="24"/>
        </w:rPr>
        <w:t>Umbra limi</w:t>
      </w:r>
      <w:r w:rsidRPr="0007047D">
        <w:rPr>
          <w:rFonts w:ascii="Times New Roman" w:hAnsi="Times New Roman" w:cs="Times New Roman"/>
          <w:sz w:val="24"/>
          <w:szCs w:val="24"/>
        </w:rPr>
        <w:t xml:space="preserve"> (Kirtland). </w:t>
      </w:r>
      <w:r w:rsidRPr="0007047D">
        <w:rPr>
          <w:rFonts w:ascii="Times New Roman" w:hAnsi="Times New Roman" w:cs="Times New Roman"/>
          <w:i/>
          <w:iCs/>
          <w:sz w:val="24"/>
          <w:szCs w:val="24"/>
        </w:rPr>
        <w:t>American Midland Naturalist</w:t>
      </w:r>
      <w:r w:rsidRPr="0007047D">
        <w:rPr>
          <w:rFonts w:ascii="Times New Roman" w:hAnsi="Times New Roman" w:cs="Times New Roman"/>
          <w:sz w:val="24"/>
          <w:szCs w:val="24"/>
        </w:rPr>
        <w:t xml:space="preserve">, </w:t>
      </w:r>
      <w:r w:rsidR="0007047D" w:rsidRPr="0007047D">
        <w:rPr>
          <w:rFonts w:ascii="Times New Roman" w:hAnsi="Times New Roman" w:cs="Times New Roman"/>
          <w:b/>
          <w:sz w:val="24"/>
          <w:szCs w:val="24"/>
        </w:rPr>
        <w:t>58</w:t>
      </w:r>
      <w:r w:rsidR="0007047D" w:rsidRPr="0007047D">
        <w:rPr>
          <w:rFonts w:ascii="Times New Roman" w:hAnsi="Times New Roman" w:cs="Times New Roman"/>
          <w:sz w:val="24"/>
          <w:szCs w:val="24"/>
        </w:rPr>
        <w:t xml:space="preserve">, </w:t>
      </w:r>
      <w:r w:rsidRPr="0007047D">
        <w:rPr>
          <w:rFonts w:ascii="Times New Roman" w:hAnsi="Times New Roman" w:cs="Times New Roman"/>
          <w:sz w:val="24"/>
          <w:szCs w:val="24"/>
        </w:rPr>
        <w:t>222–231.</w:t>
      </w:r>
    </w:p>
    <w:p w:rsidR="00517A76" w:rsidRPr="00517A76" w:rsidRDefault="00517A76" w:rsidP="00B4030B">
      <w:pPr>
        <w:pStyle w:val="Bibliography"/>
        <w:rPr>
          <w:rFonts w:ascii="Times New Roman" w:hAnsi="Times New Roman" w:cs="Times New Roman"/>
          <w:sz w:val="24"/>
          <w:szCs w:val="24"/>
        </w:rPr>
      </w:pPr>
      <w:r w:rsidRPr="0007047D">
        <w:rPr>
          <w:rFonts w:ascii="Times New Roman" w:hAnsi="Times New Roman" w:cs="Times New Roman"/>
          <w:b/>
          <w:bCs/>
          <w:sz w:val="24"/>
          <w:szCs w:val="24"/>
        </w:rPr>
        <w:t>Peirce, M.A. &amp; Din, N.A.</w:t>
      </w:r>
      <w:r w:rsidRPr="0007047D">
        <w:rPr>
          <w:rFonts w:ascii="Times New Roman" w:hAnsi="Times New Roman" w:cs="Times New Roman"/>
          <w:sz w:val="24"/>
          <w:szCs w:val="24"/>
        </w:rPr>
        <w:t xml:space="preserve"> (1970) Two new hosts for</w:t>
      </w:r>
      <w:r w:rsidRPr="0007047D">
        <w:rPr>
          <w:rFonts w:ascii="Times New Roman" w:hAnsi="Times New Roman" w:cs="Times New Roman"/>
          <w:i/>
          <w:sz w:val="24"/>
          <w:szCs w:val="24"/>
        </w:rPr>
        <w:t xml:space="preserve"> Clinostomum phalacrocoracis</w:t>
      </w:r>
      <w:r w:rsidRPr="0007047D">
        <w:rPr>
          <w:rFonts w:ascii="Times New Roman" w:hAnsi="Times New Roman" w:cs="Times New Roman"/>
          <w:sz w:val="24"/>
          <w:szCs w:val="24"/>
        </w:rPr>
        <w:t xml:space="preserve"> Dubois, 1931 (Trematoda), from Uganda. </w:t>
      </w:r>
      <w:r w:rsidRPr="0007047D">
        <w:rPr>
          <w:rFonts w:ascii="Times New Roman" w:hAnsi="Times New Roman" w:cs="Times New Roman"/>
          <w:i/>
          <w:iCs/>
          <w:sz w:val="24"/>
          <w:szCs w:val="24"/>
        </w:rPr>
        <w:t>Journal of Parasitology</w:t>
      </w:r>
      <w:r w:rsidRPr="0007047D">
        <w:rPr>
          <w:rFonts w:ascii="Times New Roman" w:hAnsi="Times New Roman" w:cs="Times New Roman"/>
          <w:sz w:val="24"/>
          <w:szCs w:val="24"/>
        </w:rPr>
        <w:t xml:space="preserve">, </w:t>
      </w:r>
      <w:r w:rsidRPr="0007047D">
        <w:rPr>
          <w:rFonts w:ascii="Times New Roman" w:hAnsi="Times New Roman" w:cs="Times New Roman"/>
          <w:b/>
          <w:bCs/>
          <w:sz w:val="24"/>
          <w:szCs w:val="24"/>
        </w:rPr>
        <w:t>56</w:t>
      </w:r>
      <w:r w:rsidR="0007047D" w:rsidRPr="0007047D">
        <w:rPr>
          <w:rFonts w:ascii="Times New Roman" w:hAnsi="Times New Roman" w:cs="Times New Roman"/>
          <w:bCs/>
          <w:sz w:val="24"/>
          <w:szCs w:val="24"/>
        </w:rPr>
        <w:t>, 489−492</w:t>
      </w:r>
      <w:r w:rsidRPr="0007047D">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Penczak, T., Mahon, R. &amp; Balon, E.K.</w:t>
      </w:r>
      <w:r w:rsidRPr="00517A76">
        <w:rPr>
          <w:rFonts w:ascii="Times New Roman" w:hAnsi="Times New Roman" w:cs="Times New Roman"/>
          <w:sz w:val="24"/>
          <w:szCs w:val="24"/>
        </w:rPr>
        <w:t xml:space="preserve"> (1984) The effect of an impoundment on the upstream and downstream fish taxocenes (Speed River, Ontario, Canada). </w:t>
      </w:r>
      <w:r w:rsidRPr="00517A76">
        <w:rPr>
          <w:rFonts w:ascii="Times New Roman" w:hAnsi="Times New Roman" w:cs="Times New Roman"/>
          <w:i/>
          <w:iCs/>
          <w:sz w:val="24"/>
          <w:szCs w:val="24"/>
        </w:rPr>
        <w:t>Archiv fur Hydrobiologi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9</w:t>
      </w:r>
      <w:r w:rsidRPr="00517A76">
        <w:rPr>
          <w:rFonts w:ascii="Times New Roman" w:hAnsi="Times New Roman" w:cs="Times New Roman"/>
          <w:sz w:val="24"/>
          <w:szCs w:val="24"/>
        </w:rPr>
        <w:t>, 200–207.</w:t>
      </w:r>
    </w:p>
    <w:p w:rsid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Pérez Ponce de León, G., García Prieto, L. &amp; Mendoza-Garfías, B.</w:t>
      </w:r>
      <w:r w:rsidRPr="00517A76">
        <w:rPr>
          <w:rFonts w:ascii="Times New Roman" w:hAnsi="Times New Roman" w:cs="Times New Roman"/>
          <w:sz w:val="24"/>
          <w:szCs w:val="24"/>
        </w:rPr>
        <w:t xml:space="preserve"> (2007) Trematode parasites (Platyhelminthes) of wildlife vertebrates in Mexico. </w:t>
      </w:r>
      <w:r w:rsidRPr="00517A76">
        <w:rPr>
          <w:rFonts w:ascii="Times New Roman" w:hAnsi="Times New Roman" w:cs="Times New Roman"/>
          <w:i/>
          <w:iCs/>
          <w:sz w:val="24"/>
          <w:szCs w:val="24"/>
        </w:rPr>
        <w:t>Zootax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534</w:t>
      </w:r>
      <w:r w:rsidRPr="00517A76">
        <w:rPr>
          <w:rFonts w:ascii="Times New Roman" w:hAnsi="Times New Roman" w:cs="Times New Roman"/>
          <w:sz w:val="24"/>
          <w:szCs w:val="24"/>
        </w:rPr>
        <w:t>, 1–247.</w:t>
      </w:r>
    </w:p>
    <w:p w:rsidR="00BD6CDA" w:rsidRPr="00BD6CDA" w:rsidRDefault="00BD6CDA" w:rsidP="00BD6CDA">
      <w:pPr>
        <w:pStyle w:val="Bibliography"/>
        <w:rPr>
          <w:rFonts w:ascii="Times New Roman" w:hAnsi="Times New Roman" w:cs="Times New Roman"/>
          <w:sz w:val="24"/>
          <w:szCs w:val="24"/>
        </w:rPr>
      </w:pPr>
      <w:r>
        <w:rPr>
          <w:rFonts w:ascii="Times New Roman" w:hAnsi="Times New Roman" w:cs="Times New Roman"/>
          <w:b/>
          <w:bCs/>
          <w:sz w:val="24"/>
          <w:szCs w:val="24"/>
        </w:rPr>
        <w:t>Pérez Ponce de León, G.P.</w:t>
      </w:r>
      <w:r w:rsidRPr="00517A76">
        <w:rPr>
          <w:rFonts w:ascii="Times New Roman" w:hAnsi="Times New Roman" w:cs="Times New Roman"/>
          <w:b/>
          <w:bCs/>
          <w:sz w:val="24"/>
          <w:szCs w:val="24"/>
        </w:rPr>
        <w:t>P., Rosas-Valdez, R., Mendoza-Garfias, B., Aguilar-Aguilar, R. &amp; Falcón-Ordaz, J.</w:t>
      </w:r>
      <w:r w:rsidRPr="00517A76">
        <w:rPr>
          <w:rFonts w:ascii="Times New Roman" w:hAnsi="Times New Roman" w:cs="Times New Roman"/>
          <w:sz w:val="24"/>
          <w:szCs w:val="24"/>
        </w:rPr>
        <w:t xml:space="preserve"> (2009) Survey of the endohelminth parasites of freshwater fishes in the upper Mezquital River Basin, Durango State, Mexico. </w:t>
      </w:r>
      <w:r w:rsidRPr="00517A76">
        <w:rPr>
          <w:rFonts w:ascii="Times New Roman" w:hAnsi="Times New Roman" w:cs="Times New Roman"/>
          <w:i/>
          <w:iCs/>
          <w:sz w:val="24"/>
          <w:szCs w:val="24"/>
        </w:rPr>
        <w:t>Zootax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164</w:t>
      </w:r>
      <w:r w:rsidRPr="00517A76">
        <w:rPr>
          <w:rFonts w:ascii="Times New Roman" w:hAnsi="Times New Roman" w:cs="Times New Roman"/>
          <w:sz w:val="24"/>
          <w:szCs w:val="24"/>
        </w:rPr>
        <w:t>, 1–2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Perpiñán, D., Garner, M.M., Trupkiewicz, J.G., Malarchik, J., Armstrong, D.L., Lucio-Forster, A. &amp; Bowman, D.D.</w:t>
      </w:r>
      <w:r w:rsidRPr="00517A76">
        <w:rPr>
          <w:rFonts w:ascii="Times New Roman" w:hAnsi="Times New Roman" w:cs="Times New Roman"/>
          <w:sz w:val="24"/>
          <w:szCs w:val="24"/>
        </w:rPr>
        <w:t xml:space="preserve"> (2010) Scoliosis in a tiger salamander (</w:t>
      </w:r>
      <w:r w:rsidRPr="00E418FB">
        <w:rPr>
          <w:rFonts w:ascii="Times New Roman" w:hAnsi="Times New Roman" w:cs="Times New Roman"/>
          <w:i/>
          <w:sz w:val="24"/>
          <w:szCs w:val="24"/>
        </w:rPr>
        <w:t>Ambystoma tigrinum</w:t>
      </w:r>
      <w:r w:rsidRPr="00517A76">
        <w:rPr>
          <w:rFonts w:ascii="Times New Roman" w:hAnsi="Times New Roman" w:cs="Times New Roman"/>
          <w:sz w:val="24"/>
          <w:szCs w:val="24"/>
        </w:rPr>
        <w:t xml:space="preserve">) associated with encysted digenetic trematodes of the genus </w:t>
      </w:r>
      <w:r w:rsidRPr="00A75A9F">
        <w:rPr>
          <w:rFonts w:ascii="Times New Roman" w:hAnsi="Times New Roman" w:cs="Times New Roman"/>
          <w:i/>
          <w:sz w:val="24"/>
          <w:szCs w:val="24"/>
        </w:rPr>
        <w:t>Clinostomum</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Journal of Wildlife Diseas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6</w:t>
      </w:r>
      <w:r w:rsidRPr="00517A76">
        <w:rPr>
          <w:rFonts w:ascii="Times New Roman" w:hAnsi="Times New Roman" w:cs="Times New Roman"/>
          <w:sz w:val="24"/>
          <w:szCs w:val="24"/>
        </w:rPr>
        <w:t>, 579–584.</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Pinto, H.A., Caffara, M., Fioravanti, M.L. &amp; Melo, A.L.</w:t>
      </w:r>
      <w:r w:rsidRPr="00517A76">
        <w:rPr>
          <w:rFonts w:ascii="Times New Roman" w:hAnsi="Times New Roman" w:cs="Times New Roman"/>
          <w:sz w:val="24"/>
          <w:szCs w:val="24"/>
        </w:rPr>
        <w:t xml:space="preserve"> (2015) Experimental and molecular study of cercariae of </w:t>
      </w:r>
      <w:r w:rsidRPr="00A75A9F">
        <w:rPr>
          <w:rFonts w:ascii="Times New Roman" w:hAnsi="Times New Roman" w:cs="Times New Roman"/>
          <w:i/>
          <w:sz w:val="24"/>
          <w:szCs w:val="24"/>
        </w:rPr>
        <w:t>Clinostomum</w:t>
      </w:r>
      <w:r w:rsidRPr="00517A76">
        <w:rPr>
          <w:rFonts w:ascii="Times New Roman" w:hAnsi="Times New Roman" w:cs="Times New Roman"/>
          <w:sz w:val="24"/>
          <w:szCs w:val="24"/>
        </w:rPr>
        <w:t xml:space="preserve"> sp.</w:t>
      </w:r>
      <w:r w:rsidR="00A75A9F">
        <w:rPr>
          <w:rFonts w:ascii="Times New Roman" w:hAnsi="Times New Roman" w:cs="Times New Roman"/>
          <w:sz w:val="24"/>
          <w:szCs w:val="24"/>
        </w:rPr>
        <w:t xml:space="preserve"> </w:t>
      </w:r>
      <w:r w:rsidRPr="00517A76">
        <w:rPr>
          <w:rFonts w:ascii="Times New Roman" w:hAnsi="Times New Roman" w:cs="Times New Roman"/>
          <w:sz w:val="24"/>
          <w:szCs w:val="24"/>
        </w:rPr>
        <w:t>(Trematoda: Clinostomidae) from</w:t>
      </w:r>
      <w:r w:rsidRPr="00A75A9F">
        <w:rPr>
          <w:rFonts w:ascii="Times New Roman" w:hAnsi="Times New Roman" w:cs="Times New Roman"/>
          <w:i/>
          <w:sz w:val="24"/>
          <w:szCs w:val="24"/>
        </w:rPr>
        <w:t xml:space="preserve"> Biomphalaria</w:t>
      </w:r>
      <w:r w:rsidRPr="00517A76">
        <w:rPr>
          <w:rFonts w:ascii="Times New Roman" w:hAnsi="Times New Roman" w:cs="Times New Roman"/>
          <w:sz w:val="24"/>
          <w:szCs w:val="24"/>
        </w:rPr>
        <w:t xml:space="preserve"> spp.(Mollusca: Planorbidae) in Brazil.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01</w:t>
      </w:r>
      <w:r w:rsidRPr="00517A76">
        <w:rPr>
          <w:rFonts w:ascii="Times New Roman" w:hAnsi="Times New Roman" w:cs="Times New Roman"/>
          <w:sz w:val="24"/>
          <w:szCs w:val="24"/>
        </w:rPr>
        <w:t>, 108–11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Pozza, A., Lima, F., Haas, M.L. &amp; Lehmann Albornoz, P.C.</w:t>
      </w:r>
      <w:r w:rsidRPr="00517A76">
        <w:rPr>
          <w:rFonts w:ascii="Times New Roman" w:hAnsi="Times New Roman" w:cs="Times New Roman"/>
          <w:sz w:val="24"/>
          <w:szCs w:val="24"/>
        </w:rPr>
        <w:t xml:space="preserve"> (2018) </w:t>
      </w:r>
      <w:r w:rsidRPr="00A75A9F">
        <w:rPr>
          <w:rFonts w:ascii="Times New Roman" w:hAnsi="Times New Roman" w:cs="Times New Roman"/>
          <w:i/>
          <w:sz w:val="24"/>
          <w:szCs w:val="24"/>
        </w:rPr>
        <w:t>Clinostomum</w:t>
      </w:r>
      <w:r w:rsidRPr="00517A76">
        <w:rPr>
          <w:rFonts w:ascii="Times New Roman" w:hAnsi="Times New Roman" w:cs="Times New Roman"/>
          <w:sz w:val="24"/>
          <w:szCs w:val="24"/>
        </w:rPr>
        <w:t xml:space="preserve"> sp (Digena: Clinostomidae) and </w:t>
      </w:r>
      <w:r w:rsidRPr="00A75A9F">
        <w:rPr>
          <w:rFonts w:ascii="Times New Roman" w:hAnsi="Times New Roman" w:cs="Times New Roman"/>
          <w:i/>
          <w:sz w:val="24"/>
          <w:szCs w:val="24"/>
        </w:rPr>
        <w:t>Ascocotyle</w:t>
      </w:r>
      <w:r w:rsidRPr="00517A76">
        <w:rPr>
          <w:rFonts w:ascii="Times New Roman" w:hAnsi="Times New Roman" w:cs="Times New Roman"/>
          <w:sz w:val="24"/>
          <w:szCs w:val="24"/>
        </w:rPr>
        <w:t xml:space="preserve"> sp (Digena: Heterophidae): Metacercariae with zoonotic potential in fishes from Tramandai river basin, southern Brazil. </w:t>
      </w:r>
      <w:r w:rsidRPr="00517A76">
        <w:rPr>
          <w:rFonts w:ascii="Times New Roman" w:hAnsi="Times New Roman" w:cs="Times New Roman"/>
          <w:i/>
          <w:iCs/>
          <w:sz w:val="24"/>
          <w:szCs w:val="24"/>
        </w:rPr>
        <w:t>Boletim Do Insituto De Pesc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4</w:t>
      </w:r>
      <w:r w:rsidRPr="00517A76">
        <w:rPr>
          <w:rFonts w:ascii="Times New Roman" w:hAnsi="Times New Roman" w:cs="Times New Roman"/>
          <w:sz w:val="24"/>
          <w:szCs w:val="24"/>
        </w:rPr>
        <w:t>, 105–10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Raffel, T.R., LeGros, R.P., Love, B.C., Rohr, J.R. &amp; Hudson, P.J.</w:t>
      </w:r>
      <w:r w:rsidRPr="00517A76">
        <w:rPr>
          <w:rFonts w:ascii="Times New Roman" w:hAnsi="Times New Roman" w:cs="Times New Roman"/>
          <w:sz w:val="24"/>
          <w:szCs w:val="24"/>
        </w:rPr>
        <w:t xml:space="preserve"> (2009) Parasite age-intensity relationships in red-spotted newts: does immune memory influence salamander disease dynamics? </w:t>
      </w:r>
      <w:r w:rsidRPr="00517A76">
        <w:rPr>
          <w:rFonts w:ascii="Times New Roman" w:hAnsi="Times New Roman" w:cs="Times New Roman"/>
          <w:i/>
          <w:iCs/>
          <w:sz w:val="24"/>
          <w:szCs w:val="24"/>
        </w:rPr>
        <w:t>International Journal for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9</w:t>
      </w:r>
      <w:r w:rsidRPr="00517A76">
        <w:rPr>
          <w:rFonts w:ascii="Times New Roman" w:hAnsi="Times New Roman" w:cs="Times New Roman"/>
          <w:sz w:val="24"/>
          <w:szCs w:val="24"/>
        </w:rPr>
        <w:t>, 231–24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van Rensburg, C.J., Van As, J.G. &amp; King, P.H.</w:t>
      </w:r>
      <w:r w:rsidRPr="00517A76">
        <w:rPr>
          <w:rFonts w:ascii="Times New Roman" w:hAnsi="Times New Roman" w:cs="Times New Roman"/>
          <w:sz w:val="24"/>
          <w:szCs w:val="24"/>
        </w:rPr>
        <w:t xml:space="preserve"> (2013) New records of digenean parasites of </w:t>
      </w:r>
      <w:r w:rsidRPr="00A75A9F">
        <w:rPr>
          <w:rFonts w:ascii="Times New Roman" w:hAnsi="Times New Roman" w:cs="Times New Roman"/>
          <w:i/>
          <w:sz w:val="24"/>
          <w:szCs w:val="24"/>
        </w:rPr>
        <w:t xml:space="preserve">Clarias gariepinus </w:t>
      </w:r>
      <w:r w:rsidRPr="00517A76">
        <w:rPr>
          <w:rFonts w:ascii="Times New Roman" w:hAnsi="Times New Roman" w:cs="Times New Roman"/>
          <w:sz w:val="24"/>
          <w:szCs w:val="24"/>
        </w:rPr>
        <w:t xml:space="preserve">(Pisces: Clariidae) from the Okavango Delta, Botswana, with description of </w:t>
      </w:r>
      <w:r w:rsidRPr="00A75A9F">
        <w:rPr>
          <w:rFonts w:ascii="Times New Roman" w:hAnsi="Times New Roman" w:cs="Times New Roman"/>
          <w:i/>
          <w:sz w:val="24"/>
          <w:szCs w:val="24"/>
        </w:rPr>
        <w:t>Thaparotrema botswanensis</w:t>
      </w:r>
      <w:r w:rsidRPr="00517A76">
        <w:rPr>
          <w:rFonts w:ascii="Times New Roman" w:hAnsi="Times New Roman" w:cs="Times New Roman"/>
          <w:sz w:val="24"/>
          <w:szCs w:val="24"/>
        </w:rPr>
        <w:t xml:space="preserve"> sp. n.(Plathelminthes: Trematoda): Plathelminthes. </w:t>
      </w:r>
      <w:r w:rsidRPr="00517A76">
        <w:rPr>
          <w:rFonts w:ascii="Times New Roman" w:hAnsi="Times New Roman" w:cs="Times New Roman"/>
          <w:i/>
          <w:iCs/>
          <w:sz w:val="24"/>
          <w:szCs w:val="24"/>
        </w:rPr>
        <w:t>African Invertebrat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4</w:t>
      </w:r>
      <w:r w:rsidRPr="00517A76">
        <w:rPr>
          <w:rFonts w:ascii="Times New Roman" w:hAnsi="Times New Roman" w:cs="Times New Roman"/>
          <w:sz w:val="24"/>
          <w:szCs w:val="24"/>
        </w:rPr>
        <w:t>, 431–44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Rosas-Valdez, R., Domínguez-Domínguez, O., Choudhury, A. &amp; León, G.P.-P. de</w:t>
      </w:r>
      <w:r w:rsidRPr="00517A76">
        <w:rPr>
          <w:rFonts w:ascii="Times New Roman" w:hAnsi="Times New Roman" w:cs="Times New Roman"/>
          <w:sz w:val="24"/>
          <w:szCs w:val="24"/>
        </w:rPr>
        <w:t xml:space="preserve">. (2007) Helminth parasites of the Balsas catfish </w:t>
      </w:r>
      <w:r w:rsidRPr="00A75A9F">
        <w:rPr>
          <w:rFonts w:ascii="Times New Roman" w:hAnsi="Times New Roman" w:cs="Times New Roman"/>
          <w:i/>
          <w:sz w:val="24"/>
          <w:szCs w:val="24"/>
        </w:rPr>
        <w:t>Ictalurus balsanus</w:t>
      </w:r>
      <w:r w:rsidRPr="00517A76">
        <w:rPr>
          <w:rFonts w:ascii="Times New Roman" w:hAnsi="Times New Roman" w:cs="Times New Roman"/>
          <w:sz w:val="24"/>
          <w:szCs w:val="24"/>
        </w:rPr>
        <w:t xml:space="preserve"> (Siluriformes: Ictaluridae) in several localities of the Balsas River Drainage, Mexico: Species composition and biogeographical affinities. </w:t>
      </w:r>
      <w:r w:rsidRPr="00517A76">
        <w:rPr>
          <w:rFonts w:ascii="Times New Roman" w:hAnsi="Times New Roman" w:cs="Times New Roman"/>
          <w:i/>
          <w:iCs/>
          <w:sz w:val="24"/>
          <w:szCs w:val="24"/>
        </w:rPr>
        <w:t>Comparative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4</w:t>
      </w:r>
      <w:r w:rsidRPr="00517A76">
        <w:rPr>
          <w:rFonts w:ascii="Times New Roman" w:hAnsi="Times New Roman" w:cs="Times New Roman"/>
          <w:sz w:val="24"/>
          <w:szCs w:val="24"/>
        </w:rPr>
        <w:t>, 204–21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Rosser, T.G., Alberson, N.R., Woodyard, E.T., Cunningham, F.L., Pote, L.M. &amp; Griffin, M.J.</w:t>
      </w:r>
      <w:r w:rsidRPr="00517A76">
        <w:rPr>
          <w:rFonts w:ascii="Times New Roman" w:hAnsi="Times New Roman" w:cs="Times New Roman"/>
          <w:sz w:val="24"/>
          <w:szCs w:val="24"/>
        </w:rPr>
        <w:t xml:space="preserve"> (2017) </w:t>
      </w:r>
      <w:r w:rsidRPr="00A75A9F">
        <w:rPr>
          <w:rFonts w:ascii="Times New Roman" w:hAnsi="Times New Roman" w:cs="Times New Roman"/>
          <w:i/>
          <w:sz w:val="24"/>
          <w:szCs w:val="24"/>
        </w:rPr>
        <w:t>Clinostomum album</w:t>
      </w:r>
      <w:r w:rsidRPr="00517A76">
        <w:rPr>
          <w:rFonts w:ascii="Times New Roman" w:hAnsi="Times New Roman" w:cs="Times New Roman"/>
          <w:sz w:val="24"/>
          <w:szCs w:val="24"/>
        </w:rPr>
        <w:t xml:space="preserve"> n. sp. and </w:t>
      </w:r>
      <w:r w:rsidRPr="00A75A9F">
        <w:rPr>
          <w:rFonts w:ascii="Times New Roman" w:hAnsi="Times New Roman" w:cs="Times New Roman"/>
          <w:i/>
          <w:sz w:val="24"/>
          <w:szCs w:val="24"/>
        </w:rPr>
        <w:t>Clinostomum marginatum</w:t>
      </w:r>
      <w:r w:rsidRPr="00517A76">
        <w:rPr>
          <w:rFonts w:ascii="Times New Roman" w:hAnsi="Times New Roman" w:cs="Times New Roman"/>
          <w:sz w:val="24"/>
          <w:szCs w:val="24"/>
        </w:rPr>
        <w:t xml:space="preserve"> (Rudolphi, 1819), parasites of the great egret </w:t>
      </w:r>
      <w:r w:rsidRPr="00A75A9F">
        <w:rPr>
          <w:rFonts w:ascii="Times New Roman" w:hAnsi="Times New Roman" w:cs="Times New Roman"/>
          <w:i/>
          <w:sz w:val="24"/>
          <w:szCs w:val="24"/>
        </w:rPr>
        <w:t>Ardea alba</w:t>
      </w:r>
      <w:r w:rsidRPr="00517A76">
        <w:rPr>
          <w:rFonts w:ascii="Times New Roman" w:hAnsi="Times New Roman" w:cs="Times New Roman"/>
          <w:sz w:val="24"/>
          <w:szCs w:val="24"/>
        </w:rPr>
        <w:t xml:space="preserve"> L. from Mississippi, USA. </w:t>
      </w:r>
      <w:r w:rsidRPr="00517A76">
        <w:rPr>
          <w:rFonts w:ascii="Times New Roman" w:hAnsi="Times New Roman" w:cs="Times New Roman"/>
          <w:i/>
          <w:iCs/>
          <w:sz w:val="24"/>
          <w:szCs w:val="24"/>
        </w:rPr>
        <w:t>Systematic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4</w:t>
      </w:r>
      <w:r w:rsidRPr="00517A76">
        <w:rPr>
          <w:rFonts w:ascii="Times New Roman" w:hAnsi="Times New Roman" w:cs="Times New Roman"/>
          <w:sz w:val="24"/>
          <w:szCs w:val="24"/>
        </w:rPr>
        <w:t>, 35–49.</w:t>
      </w:r>
    </w:p>
    <w:p w:rsidR="00517A76" w:rsidRPr="00517A76" w:rsidRDefault="00517A76" w:rsidP="00B4030B">
      <w:pPr>
        <w:pStyle w:val="Bibliography"/>
        <w:rPr>
          <w:rFonts w:ascii="Times New Roman" w:hAnsi="Times New Roman" w:cs="Times New Roman"/>
          <w:sz w:val="24"/>
          <w:szCs w:val="24"/>
        </w:rPr>
      </w:pPr>
      <w:r w:rsidRPr="0018232E">
        <w:rPr>
          <w:rFonts w:ascii="Times New Roman" w:hAnsi="Times New Roman" w:cs="Times New Roman"/>
          <w:b/>
          <w:bCs/>
          <w:sz w:val="24"/>
          <w:szCs w:val="24"/>
        </w:rPr>
        <w:lastRenderedPageBreak/>
        <w:t>Rosser, T.G., Baumgartner, W.A., Alberson, N.R., Noto, T.W., Woodyard, E.T., King, D.T., Wise, D.J. &amp; Griffin, M.J.</w:t>
      </w:r>
      <w:r w:rsidRPr="0018232E">
        <w:rPr>
          <w:rFonts w:ascii="Times New Roman" w:hAnsi="Times New Roman" w:cs="Times New Roman"/>
          <w:sz w:val="24"/>
          <w:szCs w:val="24"/>
        </w:rPr>
        <w:t xml:space="preserve"> (2018) </w:t>
      </w:r>
      <w:r w:rsidRPr="0018232E">
        <w:rPr>
          <w:rFonts w:ascii="Times New Roman" w:hAnsi="Times New Roman" w:cs="Times New Roman"/>
          <w:i/>
          <w:sz w:val="24"/>
          <w:szCs w:val="24"/>
        </w:rPr>
        <w:t>Clinostomum poteae</w:t>
      </w:r>
      <w:r w:rsidRPr="0018232E">
        <w:rPr>
          <w:rFonts w:ascii="Times New Roman" w:hAnsi="Times New Roman" w:cs="Times New Roman"/>
          <w:sz w:val="24"/>
          <w:szCs w:val="24"/>
        </w:rPr>
        <w:t xml:space="preserve"> n. sp.</w:t>
      </w:r>
      <w:r w:rsidR="00A75A9F" w:rsidRPr="0018232E">
        <w:rPr>
          <w:rFonts w:ascii="Times New Roman" w:hAnsi="Times New Roman" w:cs="Times New Roman"/>
          <w:sz w:val="24"/>
          <w:szCs w:val="24"/>
        </w:rPr>
        <w:t xml:space="preserve"> </w:t>
      </w:r>
      <w:r w:rsidRPr="0018232E">
        <w:rPr>
          <w:rFonts w:ascii="Times New Roman" w:hAnsi="Times New Roman" w:cs="Times New Roman"/>
          <w:sz w:val="24"/>
          <w:szCs w:val="24"/>
        </w:rPr>
        <w:t xml:space="preserve">(Digenea: Clinostomidae), in the trachea of a double-crested cormorant </w:t>
      </w:r>
      <w:r w:rsidRPr="0018232E">
        <w:rPr>
          <w:rFonts w:ascii="Times New Roman" w:hAnsi="Times New Roman" w:cs="Times New Roman"/>
          <w:i/>
          <w:sz w:val="24"/>
          <w:szCs w:val="24"/>
        </w:rPr>
        <w:t>Phalacrocorax auritus</w:t>
      </w:r>
      <w:r w:rsidRPr="0018232E">
        <w:rPr>
          <w:rFonts w:ascii="Times New Roman" w:hAnsi="Times New Roman" w:cs="Times New Roman"/>
          <w:sz w:val="24"/>
          <w:szCs w:val="24"/>
        </w:rPr>
        <w:t xml:space="preserve"> Lesson, 1831 and molecular data linking the life-cycle stages of </w:t>
      </w:r>
      <w:r w:rsidRPr="0018232E">
        <w:rPr>
          <w:rFonts w:ascii="Times New Roman" w:hAnsi="Times New Roman" w:cs="Times New Roman"/>
          <w:i/>
          <w:sz w:val="24"/>
          <w:szCs w:val="24"/>
        </w:rPr>
        <w:t xml:space="preserve">Clinostomum album </w:t>
      </w:r>
      <w:r w:rsidRPr="0018232E">
        <w:rPr>
          <w:rFonts w:ascii="Times New Roman" w:hAnsi="Times New Roman" w:cs="Times New Roman"/>
          <w:sz w:val="24"/>
          <w:szCs w:val="24"/>
        </w:rPr>
        <w:t xml:space="preserve">Rosser, Alberson, Woodyard, Cunningham, Pote &amp; Griffin, 2017 in Mississippi, USA. </w:t>
      </w:r>
      <w:r w:rsidRPr="0018232E">
        <w:rPr>
          <w:rFonts w:ascii="Times New Roman" w:hAnsi="Times New Roman" w:cs="Times New Roman"/>
          <w:i/>
          <w:iCs/>
          <w:sz w:val="24"/>
          <w:szCs w:val="24"/>
        </w:rPr>
        <w:t>Systematic Parasitology</w:t>
      </w:r>
      <w:r w:rsidRPr="0018232E">
        <w:rPr>
          <w:rFonts w:ascii="Times New Roman" w:hAnsi="Times New Roman" w:cs="Times New Roman"/>
          <w:sz w:val="24"/>
          <w:szCs w:val="24"/>
        </w:rPr>
        <w:t xml:space="preserve">, </w:t>
      </w:r>
      <w:r w:rsidR="0018232E" w:rsidRPr="0018232E">
        <w:rPr>
          <w:rFonts w:ascii="Times New Roman" w:hAnsi="Times New Roman" w:cs="Times New Roman"/>
          <w:b/>
          <w:sz w:val="24"/>
          <w:szCs w:val="24"/>
        </w:rPr>
        <w:t>95</w:t>
      </w:r>
      <w:r w:rsidR="0018232E" w:rsidRPr="0018232E">
        <w:rPr>
          <w:rFonts w:ascii="Times New Roman" w:hAnsi="Times New Roman" w:cs="Times New Roman"/>
          <w:sz w:val="24"/>
          <w:szCs w:val="24"/>
        </w:rPr>
        <w:t xml:space="preserve">, </w:t>
      </w:r>
      <w:r w:rsidRPr="0018232E">
        <w:rPr>
          <w:rFonts w:ascii="Times New Roman" w:hAnsi="Times New Roman" w:cs="Times New Roman"/>
          <w:sz w:val="24"/>
          <w:szCs w:val="24"/>
        </w:rPr>
        <w:t>1–24.</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Salgado-Maldonado, G., Aguilar-Aguilar, R., Cabanas-Carranza, G., Soto-Galera, E. &amp; Mendoza-Palmero, C.</w:t>
      </w:r>
      <w:r w:rsidRPr="00517A76">
        <w:rPr>
          <w:rFonts w:ascii="Times New Roman" w:hAnsi="Times New Roman" w:cs="Times New Roman"/>
          <w:sz w:val="24"/>
          <w:szCs w:val="24"/>
        </w:rPr>
        <w:t xml:space="preserve"> (2005) Helminth parasites in freshwater fish from the Papaloapan river basin, Mexico. </w:t>
      </w:r>
      <w:r w:rsidRPr="00517A76">
        <w:rPr>
          <w:rFonts w:ascii="Times New Roman" w:hAnsi="Times New Roman" w:cs="Times New Roman"/>
          <w:i/>
          <w:iCs/>
          <w:sz w:val="24"/>
          <w:szCs w:val="24"/>
        </w:rPr>
        <w:t>Parasitology Research</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6</w:t>
      </w:r>
      <w:r w:rsidRPr="00517A76">
        <w:rPr>
          <w:rFonts w:ascii="Times New Roman" w:hAnsi="Times New Roman" w:cs="Times New Roman"/>
          <w:sz w:val="24"/>
          <w:szCs w:val="24"/>
        </w:rPr>
        <w:t>, 69–8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Senapin, S., Phiwsaiya, K., Laosinchai, P., Kowasupat, C., Ruenwongsa, P. &amp; Panijpan, B.</w:t>
      </w:r>
      <w:r w:rsidRPr="00517A76">
        <w:rPr>
          <w:rFonts w:ascii="Times New Roman" w:hAnsi="Times New Roman" w:cs="Times New Roman"/>
          <w:sz w:val="24"/>
          <w:szCs w:val="24"/>
        </w:rPr>
        <w:t xml:space="preserve"> (2014) Phylogenetic analysis of parasitic trematodes of the genus </w:t>
      </w:r>
      <w:r w:rsidRPr="00A75A9F">
        <w:rPr>
          <w:rFonts w:ascii="Times New Roman" w:hAnsi="Times New Roman" w:cs="Times New Roman"/>
          <w:i/>
          <w:sz w:val="24"/>
          <w:szCs w:val="24"/>
        </w:rPr>
        <w:t>Euclinostomum</w:t>
      </w:r>
      <w:r w:rsidRPr="00517A76">
        <w:rPr>
          <w:rFonts w:ascii="Times New Roman" w:hAnsi="Times New Roman" w:cs="Times New Roman"/>
          <w:sz w:val="24"/>
          <w:szCs w:val="24"/>
        </w:rPr>
        <w:t xml:space="preserve"> found in Trichopsis and Betta fish. </w:t>
      </w:r>
      <w:r w:rsidRPr="00517A76">
        <w:rPr>
          <w:rFonts w:ascii="Times New Roman" w:hAnsi="Times New Roman" w:cs="Times New Roman"/>
          <w:i/>
          <w:iCs/>
          <w:sz w:val="24"/>
          <w:szCs w:val="24"/>
        </w:rPr>
        <w:t>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00</w:t>
      </w:r>
      <w:r w:rsidRPr="00517A76">
        <w:rPr>
          <w:rFonts w:ascii="Times New Roman" w:hAnsi="Times New Roman" w:cs="Times New Roman"/>
          <w:sz w:val="24"/>
          <w:szCs w:val="24"/>
        </w:rPr>
        <w:t>, 368–37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Sepúlveda, Mar.S., Spalding, M.G., Kinsella, J.M. &amp; Forrester, D.J.</w:t>
      </w:r>
      <w:r w:rsidRPr="00517A76">
        <w:rPr>
          <w:rFonts w:ascii="Times New Roman" w:hAnsi="Times New Roman" w:cs="Times New Roman"/>
          <w:sz w:val="24"/>
          <w:szCs w:val="24"/>
        </w:rPr>
        <w:t xml:space="preserve"> (1999) Parasites of the great egret (</w:t>
      </w:r>
      <w:r w:rsidRPr="00A75A9F">
        <w:rPr>
          <w:rFonts w:ascii="Times New Roman" w:hAnsi="Times New Roman" w:cs="Times New Roman"/>
          <w:i/>
          <w:sz w:val="24"/>
          <w:szCs w:val="24"/>
        </w:rPr>
        <w:t>Ardea albus</w:t>
      </w:r>
      <w:r w:rsidRPr="00517A76">
        <w:rPr>
          <w:rFonts w:ascii="Times New Roman" w:hAnsi="Times New Roman" w:cs="Times New Roman"/>
          <w:sz w:val="24"/>
          <w:szCs w:val="24"/>
        </w:rPr>
        <w:t xml:space="preserve">) in Florida and a review of the helminths reported for the species. </w:t>
      </w:r>
      <w:r w:rsidRPr="00517A76">
        <w:rPr>
          <w:rFonts w:ascii="Times New Roman" w:hAnsi="Times New Roman" w:cs="Times New Roman"/>
          <w:i/>
          <w:iCs/>
          <w:sz w:val="24"/>
          <w:szCs w:val="24"/>
        </w:rPr>
        <w:t>Journal of the Helminthological Society of Washington</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66</w:t>
      </w:r>
      <w:r w:rsidRPr="00517A76">
        <w:rPr>
          <w:rFonts w:ascii="Times New Roman" w:hAnsi="Times New Roman" w:cs="Times New Roman"/>
          <w:sz w:val="24"/>
          <w:szCs w:val="24"/>
        </w:rPr>
        <w:t>, 7–1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 xml:space="preserve">Sepulveda, M.S., </w:t>
      </w:r>
      <w:r w:rsidR="00A75A9F" w:rsidRPr="00517A76">
        <w:rPr>
          <w:rFonts w:ascii="Times New Roman" w:hAnsi="Times New Roman" w:cs="Times New Roman"/>
          <w:b/>
          <w:bCs/>
          <w:sz w:val="24"/>
          <w:szCs w:val="24"/>
        </w:rPr>
        <w:t xml:space="preserve">Spalding, M.G., Kinsella, </w:t>
      </w:r>
      <w:r w:rsidRPr="00517A76">
        <w:rPr>
          <w:rFonts w:ascii="Times New Roman" w:hAnsi="Times New Roman" w:cs="Times New Roman"/>
          <w:b/>
          <w:bCs/>
          <w:sz w:val="24"/>
          <w:szCs w:val="24"/>
        </w:rPr>
        <w:t>J.M. &amp; Forrester, D.J.</w:t>
      </w:r>
      <w:r w:rsidRPr="00517A76">
        <w:rPr>
          <w:rFonts w:ascii="Times New Roman" w:hAnsi="Times New Roman" w:cs="Times New Roman"/>
          <w:sz w:val="24"/>
          <w:szCs w:val="24"/>
        </w:rPr>
        <w:t xml:space="preserve"> (1996) Parasitic helminths of the little blue heron, </w:t>
      </w:r>
      <w:r w:rsidRPr="00A75A9F">
        <w:rPr>
          <w:rFonts w:ascii="Times New Roman" w:hAnsi="Times New Roman" w:cs="Times New Roman"/>
          <w:i/>
          <w:sz w:val="24"/>
          <w:szCs w:val="24"/>
        </w:rPr>
        <w:t>Egretta caerulea</w:t>
      </w:r>
      <w:r w:rsidRPr="00517A76">
        <w:rPr>
          <w:rFonts w:ascii="Times New Roman" w:hAnsi="Times New Roman" w:cs="Times New Roman"/>
          <w:sz w:val="24"/>
          <w:szCs w:val="24"/>
        </w:rPr>
        <w:t xml:space="preserve">, in southern Florida. </w:t>
      </w:r>
      <w:r w:rsidRPr="00517A76">
        <w:rPr>
          <w:rFonts w:ascii="Times New Roman" w:hAnsi="Times New Roman" w:cs="Times New Roman"/>
          <w:i/>
          <w:iCs/>
          <w:sz w:val="24"/>
          <w:szCs w:val="24"/>
        </w:rPr>
        <w:t>Journal of the Helminthological Society of Washington</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63</w:t>
      </w:r>
      <w:r w:rsidRPr="00517A76">
        <w:rPr>
          <w:rFonts w:ascii="Times New Roman" w:hAnsi="Times New Roman" w:cs="Times New Roman"/>
          <w:sz w:val="24"/>
          <w:szCs w:val="24"/>
        </w:rPr>
        <w:t>, 136–140.</w:t>
      </w:r>
    </w:p>
    <w:p w:rsidR="00517A76" w:rsidRPr="0018232E" w:rsidRDefault="00517A76" w:rsidP="00B4030B">
      <w:pPr>
        <w:pStyle w:val="Bibliography"/>
        <w:rPr>
          <w:rFonts w:ascii="Times New Roman" w:hAnsi="Times New Roman" w:cs="Times New Roman"/>
          <w:sz w:val="24"/>
          <w:szCs w:val="24"/>
        </w:rPr>
      </w:pPr>
      <w:r w:rsidRPr="0018232E">
        <w:rPr>
          <w:rFonts w:ascii="Times New Roman" w:hAnsi="Times New Roman" w:cs="Times New Roman"/>
          <w:b/>
          <w:bCs/>
          <w:sz w:val="24"/>
          <w:szCs w:val="24"/>
        </w:rPr>
        <w:t>Sereno-Uribe, A.L., Pinacho-Pinacho, C.D., Ga</w:t>
      </w:r>
      <w:r w:rsidR="00A75A9F" w:rsidRPr="0018232E">
        <w:rPr>
          <w:rFonts w:ascii="Times New Roman" w:hAnsi="Times New Roman" w:cs="Times New Roman"/>
          <w:b/>
          <w:bCs/>
          <w:sz w:val="24"/>
          <w:szCs w:val="24"/>
        </w:rPr>
        <w:t>rcía-Varela, M. &amp; de León, G.P.</w:t>
      </w:r>
      <w:r w:rsidRPr="0018232E">
        <w:rPr>
          <w:rFonts w:ascii="Times New Roman" w:hAnsi="Times New Roman" w:cs="Times New Roman"/>
          <w:b/>
          <w:bCs/>
          <w:sz w:val="24"/>
          <w:szCs w:val="24"/>
        </w:rPr>
        <w:t>P.</w:t>
      </w:r>
      <w:r w:rsidRPr="0018232E">
        <w:rPr>
          <w:rFonts w:ascii="Times New Roman" w:hAnsi="Times New Roman" w:cs="Times New Roman"/>
          <w:sz w:val="24"/>
          <w:szCs w:val="24"/>
        </w:rPr>
        <w:t xml:space="preserve"> (2013) Using mitochondrial and ribosomal DNA sequences to test the taxonomic validity of </w:t>
      </w:r>
      <w:r w:rsidRPr="0018232E">
        <w:rPr>
          <w:rFonts w:ascii="Times New Roman" w:hAnsi="Times New Roman" w:cs="Times New Roman"/>
          <w:i/>
          <w:sz w:val="24"/>
          <w:szCs w:val="24"/>
        </w:rPr>
        <w:t>Clinostomum complanatum</w:t>
      </w:r>
      <w:r w:rsidRPr="0018232E">
        <w:rPr>
          <w:rFonts w:ascii="Times New Roman" w:hAnsi="Times New Roman" w:cs="Times New Roman"/>
          <w:sz w:val="24"/>
          <w:szCs w:val="24"/>
        </w:rPr>
        <w:t xml:space="preserve"> Rudolphi, 1814 in fish-eating birds and freshwater fishes in Mexico, with the description of a new species. </w:t>
      </w:r>
      <w:r w:rsidRPr="0018232E">
        <w:rPr>
          <w:rFonts w:ascii="Times New Roman" w:hAnsi="Times New Roman" w:cs="Times New Roman"/>
          <w:i/>
          <w:iCs/>
          <w:sz w:val="24"/>
          <w:szCs w:val="24"/>
        </w:rPr>
        <w:t>Parasitology Research</w:t>
      </w:r>
      <w:r w:rsidRPr="0018232E">
        <w:rPr>
          <w:rFonts w:ascii="Times New Roman" w:hAnsi="Times New Roman" w:cs="Times New Roman"/>
          <w:sz w:val="24"/>
          <w:szCs w:val="24"/>
        </w:rPr>
        <w:t xml:space="preserve">, </w:t>
      </w:r>
      <w:r w:rsidRPr="0018232E">
        <w:rPr>
          <w:rFonts w:ascii="Times New Roman" w:hAnsi="Times New Roman" w:cs="Times New Roman"/>
          <w:b/>
          <w:bCs/>
          <w:sz w:val="24"/>
          <w:szCs w:val="24"/>
        </w:rPr>
        <w:t>112</w:t>
      </w:r>
      <w:r w:rsidRPr="0018232E">
        <w:rPr>
          <w:rFonts w:ascii="Times New Roman" w:hAnsi="Times New Roman" w:cs="Times New Roman"/>
          <w:sz w:val="24"/>
          <w:szCs w:val="24"/>
        </w:rPr>
        <w:t>, 2855–2870.</w:t>
      </w:r>
    </w:p>
    <w:p w:rsidR="00517A76" w:rsidRPr="00517A76" w:rsidRDefault="00517A76" w:rsidP="00B4030B">
      <w:pPr>
        <w:pStyle w:val="Bibliography"/>
        <w:rPr>
          <w:rFonts w:ascii="Times New Roman" w:hAnsi="Times New Roman" w:cs="Times New Roman"/>
          <w:sz w:val="24"/>
          <w:szCs w:val="24"/>
        </w:rPr>
      </w:pPr>
      <w:r w:rsidRPr="0018232E">
        <w:rPr>
          <w:rFonts w:ascii="Times New Roman" w:hAnsi="Times New Roman" w:cs="Times New Roman"/>
          <w:b/>
          <w:bCs/>
          <w:sz w:val="24"/>
          <w:szCs w:val="24"/>
        </w:rPr>
        <w:t>Sereno-Uribe, A.L., García-Varela, M., Pinacho-Pinacho, C.D. &amp; de L</w:t>
      </w:r>
      <w:r w:rsidR="00A75A9F" w:rsidRPr="0018232E">
        <w:rPr>
          <w:rFonts w:ascii="Times New Roman" w:hAnsi="Times New Roman" w:cs="Times New Roman"/>
          <w:b/>
          <w:bCs/>
          <w:sz w:val="24"/>
          <w:szCs w:val="24"/>
        </w:rPr>
        <w:t>eón, G.P.</w:t>
      </w:r>
      <w:r w:rsidRPr="0018232E">
        <w:rPr>
          <w:rFonts w:ascii="Times New Roman" w:hAnsi="Times New Roman" w:cs="Times New Roman"/>
          <w:b/>
          <w:bCs/>
          <w:sz w:val="24"/>
          <w:szCs w:val="24"/>
        </w:rPr>
        <w:t>P.</w:t>
      </w:r>
      <w:r w:rsidRPr="0018232E">
        <w:rPr>
          <w:rFonts w:ascii="Times New Roman" w:hAnsi="Times New Roman" w:cs="Times New Roman"/>
          <w:sz w:val="24"/>
          <w:szCs w:val="24"/>
        </w:rPr>
        <w:t xml:space="preserve"> (2018) Three new species of </w:t>
      </w:r>
      <w:r w:rsidRPr="0018232E">
        <w:rPr>
          <w:rFonts w:ascii="Times New Roman" w:hAnsi="Times New Roman" w:cs="Times New Roman"/>
          <w:i/>
          <w:sz w:val="24"/>
          <w:szCs w:val="24"/>
        </w:rPr>
        <w:t>Clinostomum</w:t>
      </w:r>
      <w:r w:rsidR="0018232E" w:rsidRPr="0018232E">
        <w:rPr>
          <w:rFonts w:ascii="Times New Roman" w:hAnsi="Times New Roman" w:cs="Times New Roman"/>
          <w:sz w:val="24"/>
          <w:szCs w:val="24"/>
        </w:rPr>
        <w:t xml:space="preserve"> Leidy, 1856 (Trematoda) from m</w:t>
      </w:r>
      <w:r w:rsidRPr="0018232E">
        <w:rPr>
          <w:rFonts w:ascii="Times New Roman" w:hAnsi="Times New Roman" w:cs="Times New Roman"/>
          <w:sz w:val="24"/>
          <w:szCs w:val="24"/>
        </w:rPr>
        <w:t xml:space="preserve">iddle American fish-eating birds. </w:t>
      </w:r>
      <w:r w:rsidR="00BA61A9" w:rsidRPr="0018232E">
        <w:rPr>
          <w:rFonts w:ascii="Times New Roman" w:hAnsi="Times New Roman" w:cs="Times New Roman"/>
          <w:i/>
          <w:iCs/>
          <w:sz w:val="24"/>
          <w:szCs w:val="24"/>
        </w:rPr>
        <w:t>Parasitology R</w:t>
      </w:r>
      <w:r w:rsidRPr="0018232E">
        <w:rPr>
          <w:rFonts w:ascii="Times New Roman" w:hAnsi="Times New Roman" w:cs="Times New Roman"/>
          <w:i/>
          <w:iCs/>
          <w:sz w:val="24"/>
          <w:szCs w:val="24"/>
        </w:rPr>
        <w:t>esearch</w:t>
      </w:r>
      <w:r w:rsidRPr="0018232E">
        <w:rPr>
          <w:rFonts w:ascii="Times New Roman" w:hAnsi="Times New Roman" w:cs="Times New Roman"/>
          <w:sz w:val="24"/>
          <w:szCs w:val="24"/>
        </w:rPr>
        <w:t xml:space="preserve">, </w:t>
      </w:r>
      <w:r w:rsidR="0018232E" w:rsidRPr="0018232E">
        <w:rPr>
          <w:rFonts w:ascii="Times New Roman" w:hAnsi="Times New Roman" w:cs="Times New Roman"/>
          <w:b/>
          <w:sz w:val="24"/>
          <w:szCs w:val="24"/>
        </w:rPr>
        <w:t>117</w:t>
      </w:r>
      <w:r w:rsidR="0018232E" w:rsidRPr="0018232E">
        <w:rPr>
          <w:rFonts w:ascii="Times New Roman" w:hAnsi="Times New Roman" w:cs="Times New Roman"/>
          <w:sz w:val="24"/>
          <w:szCs w:val="24"/>
        </w:rPr>
        <w:t xml:space="preserve">, </w:t>
      </w:r>
      <w:r w:rsidRPr="0018232E">
        <w:rPr>
          <w:rFonts w:ascii="Times New Roman" w:hAnsi="Times New Roman" w:cs="Times New Roman"/>
          <w:sz w:val="24"/>
          <w:szCs w:val="24"/>
        </w:rPr>
        <w:t>1–1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Sessions, S.K. &amp; Ruth, S.B.</w:t>
      </w:r>
      <w:r w:rsidRPr="00517A76">
        <w:rPr>
          <w:rFonts w:ascii="Times New Roman" w:hAnsi="Times New Roman" w:cs="Times New Roman"/>
          <w:sz w:val="24"/>
          <w:szCs w:val="24"/>
        </w:rPr>
        <w:t xml:space="preserve"> (1990) Explanation for naturally occurring supernumerary limbs in amphibians. </w:t>
      </w:r>
      <w:r w:rsidRPr="00517A76">
        <w:rPr>
          <w:rFonts w:ascii="Times New Roman" w:hAnsi="Times New Roman" w:cs="Times New Roman"/>
          <w:i/>
          <w:iCs/>
          <w:sz w:val="24"/>
          <w:szCs w:val="24"/>
        </w:rPr>
        <w:t>Journal of Experimental Zo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54</w:t>
      </w:r>
      <w:r w:rsidRPr="00517A76">
        <w:rPr>
          <w:rFonts w:ascii="Times New Roman" w:hAnsi="Times New Roman" w:cs="Times New Roman"/>
          <w:sz w:val="24"/>
          <w:szCs w:val="24"/>
        </w:rPr>
        <w:t>, 38–47.</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Shah, H.B., Yousuf, A.R., Chishti, M.Z. &amp; Ahmad, F.</w:t>
      </w:r>
      <w:r w:rsidRPr="00517A76">
        <w:rPr>
          <w:rFonts w:ascii="Times New Roman" w:hAnsi="Times New Roman" w:cs="Times New Roman"/>
          <w:sz w:val="24"/>
          <w:szCs w:val="24"/>
        </w:rPr>
        <w:t xml:space="preserve"> (2013) </w:t>
      </w:r>
      <w:r w:rsidRPr="0018232E">
        <w:rPr>
          <w:rFonts w:ascii="Times New Roman" w:hAnsi="Times New Roman" w:cs="Times New Roman"/>
          <w:sz w:val="24"/>
          <w:szCs w:val="24"/>
        </w:rPr>
        <w:t xml:space="preserve">Metacercariae of </w:t>
      </w:r>
      <w:r w:rsidRPr="0018232E">
        <w:rPr>
          <w:rFonts w:ascii="Times New Roman" w:hAnsi="Times New Roman" w:cs="Times New Roman"/>
          <w:i/>
          <w:sz w:val="24"/>
          <w:szCs w:val="24"/>
        </w:rPr>
        <w:t xml:space="preserve">Clinostomum schizothoraxi </w:t>
      </w:r>
      <w:r w:rsidRPr="0018232E">
        <w:rPr>
          <w:rFonts w:ascii="Times New Roman" w:hAnsi="Times New Roman" w:cs="Times New Roman"/>
          <w:sz w:val="24"/>
          <w:szCs w:val="24"/>
        </w:rPr>
        <w:t xml:space="preserve">Kaw, 1950 (Digenea: Clinostomatidae) in </w:t>
      </w:r>
      <w:r w:rsidRPr="0018232E">
        <w:rPr>
          <w:rFonts w:ascii="Times New Roman" w:hAnsi="Times New Roman" w:cs="Times New Roman"/>
          <w:i/>
          <w:sz w:val="24"/>
          <w:szCs w:val="24"/>
        </w:rPr>
        <w:t xml:space="preserve">Carassius carassius </w:t>
      </w:r>
      <w:r w:rsidRPr="0018232E">
        <w:rPr>
          <w:rFonts w:ascii="Times New Roman" w:hAnsi="Times New Roman" w:cs="Times New Roman"/>
          <w:sz w:val="24"/>
          <w:szCs w:val="24"/>
        </w:rPr>
        <w:t xml:space="preserve">(Linnaeus) under different environmental conditions. </w:t>
      </w:r>
      <w:r w:rsidRPr="0018232E">
        <w:rPr>
          <w:rFonts w:ascii="Times New Roman" w:hAnsi="Times New Roman" w:cs="Times New Roman"/>
          <w:i/>
          <w:iCs/>
          <w:sz w:val="24"/>
          <w:szCs w:val="24"/>
        </w:rPr>
        <w:t>Folia Parasitologica</w:t>
      </w:r>
      <w:r w:rsidRPr="0018232E">
        <w:rPr>
          <w:rFonts w:ascii="Times New Roman" w:hAnsi="Times New Roman" w:cs="Times New Roman"/>
          <w:sz w:val="24"/>
          <w:szCs w:val="24"/>
        </w:rPr>
        <w:t xml:space="preserve">, </w:t>
      </w:r>
      <w:r w:rsidRPr="0018232E">
        <w:rPr>
          <w:rFonts w:ascii="Times New Roman" w:hAnsi="Times New Roman" w:cs="Times New Roman"/>
          <w:b/>
          <w:bCs/>
          <w:sz w:val="24"/>
          <w:szCs w:val="24"/>
        </w:rPr>
        <w:t>60</w:t>
      </w:r>
      <w:r w:rsidRPr="0018232E">
        <w:rPr>
          <w:rFonts w:ascii="Times New Roman" w:hAnsi="Times New Roman" w:cs="Times New Roman"/>
          <w:sz w:val="24"/>
          <w:szCs w:val="24"/>
        </w:rPr>
        <w:t>, 163</w:t>
      </w:r>
      <w:r w:rsidR="0018232E" w:rsidRPr="0018232E">
        <w:rPr>
          <w:rFonts w:ascii="Times New Roman" w:hAnsi="Times New Roman" w:cs="Times New Roman"/>
          <w:sz w:val="24"/>
          <w:szCs w:val="24"/>
        </w:rPr>
        <w:t>−168</w:t>
      </w:r>
      <w:r w:rsidRPr="0018232E">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Shamsi, S., Halajian, A., Tavakol, S., Mortazavi, P. &amp; Boulton, J.</w:t>
      </w:r>
      <w:r w:rsidRPr="00517A76">
        <w:rPr>
          <w:rFonts w:ascii="Times New Roman" w:hAnsi="Times New Roman" w:cs="Times New Roman"/>
          <w:sz w:val="24"/>
          <w:szCs w:val="24"/>
        </w:rPr>
        <w:t xml:space="preserve"> (2013) Pathogenicity of </w:t>
      </w:r>
      <w:r w:rsidRPr="00A75A9F">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Digenea: Clinostomidae) in piscivorous birds. </w:t>
      </w:r>
      <w:r w:rsidRPr="00517A76">
        <w:rPr>
          <w:rFonts w:ascii="Times New Roman" w:hAnsi="Times New Roman" w:cs="Times New Roman"/>
          <w:i/>
          <w:iCs/>
          <w:sz w:val="24"/>
          <w:szCs w:val="24"/>
        </w:rPr>
        <w:t>Research in Veterinary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5</w:t>
      </w:r>
      <w:r w:rsidRPr="00517A76">
        <w:rPr>
          <w:rFonts w:ascii="Times New Roman" w:hAnsi="Times New Roman" w:cs="Times New Roman"/>
          <w:sz w:val="24"/>
          <w:szCs w:val="24"/>
        </w:rPr>
        <w:t>, 537–53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Shareef, P.A. &amp; Abidi, S.M.A.</w:t>
      </w:r>
      <w:r w:rsidRPr="00517A76">
        <w:rPr>
          <w:rFonts w:ascii="Times New Roman" w:hAnsi="Times New Roman" w:cs="Times New Roman"/>
          <w:sz w:val="24"/>
          <w:szCs w:val="24"/>
        </w:rPr>
        <w:t xml:space="preserve"> (2012) Incidence and histopathology of encysted progenetic metacercaria of </w:t>
      </w:r>
      <w:r w:rsidRPr="00A75A9F">
        <w:rPr>
          <w:rFonts w:ascii="Times New Roman" w:hAnsi="Times New Roman" w:cs="Times New Roman"/>
          <w:i/>
          <w:sz w:val="24"/>
          <w:szCs w:val="24"/>
        </w:rPr>
        <w:t xml:space="preserve">Clinostomum complanatum </w:t>
      </w:r>
      <w:r w:rsidRPr="00517A76">
        <w:rPr>
          <w:rFonts w:ascii="Times New Roman" w:hAnsi="Times New Roman" w:cs="Times New Roman"/>
          <w:sz w:val="24"/>
          <w:szCs w:val="24"/>
        </w:rPr>
        <w:t xml:space="preserve">(Digenea: Clinostomidae) in </w:t>
      </w:r>
      <w:r w:rsidRPr="00A75A9F">
        <w:rPr>
          <w:rFonts w:ascii="Times New Roman" w:hAnsi="Times New Roman" w:cs="Times New Roman"/>
          <w:i/>
          <w:sz w:val="24"/>
          <w:szCs w:val="24"/>
        </w:rPr>
        <w:t>Channa punctatus</w:t>
      </w:r>
      <w:r w:rsidRPr="00517A76">
        <w:rPr>
          <w:rFonts w:ascii="Times New Roman" w:hAnsi="Times New Roman" w:cs="Times New Roman"/>
          <w:sz w:val="24"/>
          <w:szCs w:val="24"/>
        </w:rPr>
        <w:t xml:space="preserve"> and its development in experimental host. </w:t>
      </w:r>
      <w:r w:rsidRPr="00517A76">
        <w:rPr>
          <w:rFonts w:ascii="Times New Roman" w:hAnsi="Times New Roman" w:cs="Times New Roman"/>
          <w:i/>
          <w:iCs/>
          <w:sz w:val="24"/>
          <w:szCs w:val="24"/>
        </w:rPr>
        <w:t>Asian Pacific Journal of Tropical Biomedicin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w:t>
      </w:r>
      <w:r w:rsidRPr="00517A76">
        <w:rPr>
          <w:rFonts w:ascii="Times New Roman" w:hAnsi="Times New Roman" w:cs="Times New Roman"/>
          <w:sz w:val="24"/>
          <w:szCs w:val="24"/>
        </w:rPr>
        <w:t>, 421–426.</w:t>
      </w:r>
    </w:p>
    <w:p w:rsidR="00517A76" w:rsidRPr="00517A76" w:rsidRDefault="00517A76" w:rsidP="00B4030B">
      <w:pPr>
        <w:pStyle w:val="Bibliography"/>
        <w:rPr>
          <w:rFonts w:ascii="Times New Roman" w:hAnsi="Times New Roman" w:cs="Times New Roman"/>
          <w:sz w:val="24"/>
          <w:szCs w:val="24"/>
        </w:rPr>
      </w:pPr>
      <w:r w:rsidRPr="00606CCE">
        <w:rPr>
          <w:rFonts w:ascii="Times New Roman" w:hAnsi="Times New Roman" w:cs="Times New Roman"/>
          <w:b/>
          <w:bCs/>
          <w:sz w:val="24"/>
          <w:szCs w:val="24"/>
        </w:rPr>
        <w:t>Sharif, M., Daryani, A. &amp; Karimi, S.A.</w:t>
      </w:r>
      <w:r w:rsidRPr="00606CCE">
        <w:rPr>
          <w:rFonts w:ascii="Times New Roman" w:hAnsi="Times New Roman" w:cs="Times New Roman"/>
          <w:sz w:val="24"/>
          <w:szCs w:val="24"/>
        </w:rPr>
        <w:t xml:space="preserve"> (2010) A faunistic survey of cercariae isolated from lymnaeid snails in central areas of Mazandaran, Iran. </w:t>
      </w:r>
      <w:r w:rsidRPr="00606CCE">
        <w:rPr>
          <w:rFonts w:ascii="Times New Roman" w:hAnsi="Times New Roman" w:cs="Times New Roman"/>
          <w:i/>
          <w:iCs/>
          <w:sz w:val="24"/>
          <w:szCs w:val="24"/>
        </w:rPr>
        <w:t>Pakistan Journal of Biological Sciences</w:t>
      </w:r>
      <w:r w:rsidRPr="00606CCE">
        <w:rPr>
          <w:rFonts w:ascii="Times New Roman" w:hAnsi="Times New Roman" w:cs="Times New Roman"/>
          <w:sz w:val="24"/>
          <w:szCs w:val="24"/>
        </w:rPr>
        <w:t xml:space="preserve">, </w:t>
      </w:r>
      <w:r w:rsidRPr="00606CCE">
        <w:rPr>
          <w:rFonts w:ascii="Times New Roman" w:hAnsi="Times New Roman" w:cs="Times New Roman"/>
          <w:b/>
          <w:bCs/>
          <w:sz w:val="24"/>
          <w:szCs w:val="24"/>
        </w:rPr>
        <w:t>13</w:t>
      </w:r>
      <w:r w:rsidRPr="00606CCE">
        <w:rPr>
          <w:rFonts w:ascii="Times New Roman" w:hAnsi="Times New Roman" w:cs="Times New Roman"/>
          <w:sz w:val="24"/>
          <w:szCs w:val="24"/>
        </w:rPr>
        <w:t>, 158</w:t>
      </w:r>
      <w:r w:rsidR="00606CCE" w:rsidRPr="00606CCE">
        <w:rPr>
          <w:rFonts w:ascii="Times New Roman" w:hAnsi="Times New Roman" w:cs="Times New Roman"/>
          <w:sz w:val="24"/>
          <w:szCs w:val="24"/>
        </w:rPr>
        <w:t>−168</w:t>
      </w:r>
      <w:r w:rsidRPr="00606CCE">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Silva-Souza, A.T. &amp; Ludwig, G.</w:t>
      </w:r>
      <w:r w:rsidRPr="00517A76">
        <w:rPr>
          <w:rFonts w:ascii="Times New Roman" w:hAnsi="Times New Roman" w:cs="Times New Roman"/>
          <w:sz w:val="24"/>
          <w:szCs w:val="24"/>
        </w:rPr>
        <w:t xml:space="preserve"> (2005) Parasitism of</w:t>
      </w:r>
      <w:r w:rsidRPr="00A75A9F">
        <w:rPr>
          <w:rFonts w:ascii="Times New Roman" w:hAnsi="Times New Roman" w:cs="Times New Roman"/>
          <w:i/>
          <w:sz w:val="24"/>
          <w:szCs w:val="24"/>
        </w:rPr>
        <w:t xml:space="preserve"> Cichlasoma paranaense</w:t>
      </w:r>
      <w:r w:rsidRPr="00517A76">
        <w:rPr>
          <w:rFonts w:ascii="Times New Roman" w:hAnsi="Times New Roman" w:cs="Times New Roman"/>
          <w:sz w:val="24"/>
          <w:szCs w:val="24"/>
        </w:rPr>
        <w:t xml:space="preserve"> Kullander, 1983 and </w:t>
      </w:r>
      <w:r w:rsidRPr="00A75A9F">
        <w:rPr>
          <w:rFonts w:ascii="Times New Roman" w:hAnsi="Times New Roman" w:cs="Times New Roman"/>
          <w:i/>
          <w:sz w:val="24"/>
          <w:szCs w:val="24"/>
        </w:rPr>
        <w:t>Gymnotus carapo</w:t>
      </w:r>
      <w:r w:rsidRPr="00517A76">
        <w:rPr>
          <w:rFonts w:ascii="Times New Roman" w:hAnsi="Times New Roman" w:cs="Times New Roman"/>
          <w:sz w:val="24"/>
          <w:szCs w:val="24"/>
        </w:rPr>
        <w:t xml:space="preserve"> Linnaeus, 1814 by </w:t>
      </w:r>
      <w:r w:rsidRPr="00A75A9F">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Rudolphi, 1814) metacercariae in the Taquari River. </w:t>
      </w:r>
      <w:r w:rsidRPr="00517A76">
        <w:rPr>
          <w:rFonts w:ascii="Times New Roman" w:hAnsi="Times New Roman" w:cs="Times New Roman"/>
          <w:i/>
          <w:iCs/>
          <w:sz w:val="24"/>
          <w:szCs w:val="24"/>
        </w:rPr>
        <w:t>Brazilian Journal of Bi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65</w:t>
      </w:r>
      <w:r w:rsidRPr="00517A76">
        <w:rPr>
          <w:rFonts w:ascii="Times New Roman" w:hAnsi="Times New Roman" w:cs="Times New Roman"/>
          <w:sz w:val="24"/>
          <w:szCs w:val="24"/>
        </w:rPr>
        <w:t>, 513–519.</w:t>
      </w:r>
    </w:p>
    <w:p w:rsidR="00517A76" w:rsidRPr="00517A76" w:rsidRDefault="00517A76" w:rsidP="00B4030B">
      <w:pPr>
        <w:pStyle w:val="Bibliography"/>
        <w:rPr>
          <w:rFonts w:ascii="Times New Roman" w:hAnsi="Times New Roman" w:cs="Times New Roman"/>
          <w:sz w:val="24"/>
          <w:szCs w:val="24"/>
        </w:rPr>
      </w:pPr>
      <w:r w:rsidRPr="00606CCE">
        <w:rPr>
          <w:rFonts w:ascii="Times New Roman" w:hAnsi="Times New Roman" w:cs="Times New Roman"/>
          <w:b/>
          <w:bCs/>
          <w:sz w:val="24"/>
          <w:szCs w:val="24"/>
        </w:rPr>
        <w:t>Simsek, E., Yildirim, A., Yilmaz, E., Inci, A., Duzlu, O., Onder, Z., Ciloglu, A., Yetismis, G. &amp; Pekmezci, G.Z.</w:t>
      </w:r>
      <w:r w:rsidRPr="00606CCE">
        <w:rPr>
          <w:rFonts w:ascii="Times New Roman" w:hAnsi="Times New Roman" w:cs="Times New Roman"/>
          <w:sz w:val="24"/>
          <w:szCs w:val="24"/>
        </w:rPr>
        <w:t xml:space="preserve"> (2018) Occurrence and molecular characterization of </w:t>
      </w:r>
      <w:r w:rsidRPr="00606CCE">
        <w:rPr>
          <w:rFonts w:ascii="Times New Roman" w:hAnsi="Times New Roman" w:cs="Times New Roman"/>
          <w:i/>
          <w:sz w:val="24"/>
          <w:szCs w:val="24"/>
        </w:rPr>
        <w:t>Clinostomum complanatum</w:t>
      </w:r>
      <w:r w:rsidRPr="00606CCE">
        <w:rPr>
          <w:rFonts w:ascii="Times New Roman" w:hAnsi="Times New Roman" w:cs="Times New Roman"/>
          <w:sz w:val="24"/>
          <w:szCs w:val="24"/>
        </w:rPr>
        <w:t xml:space="preserve"> (Trematoda: Clinostomidae) in freshwater fishes caught from Turkey. </w:t>
      </w:r>
      <w:r w:rsidRPr="00606CCE">
        <w:rPr>
          <w:rFonts w:ascii="Times New Roman" w:hAnsi="Times New Roman" w:cs="Times New Roman"/>
          <w:i/>
          <w:iCs/>
          <w:sz w:val="24"/>
          <w:szCs w:val="24"/>
        </w:rPr>
        <w:t>Parasitology Research</w:t>
      </w:r>
      <w:r w:rsidRPr="00606CCE">
        <w:rPr>
          <w:rFonts w:ascii="Times New Roman" w:hAnsi="Times New Roman" w:cs="Times New Roman"/>
          <w:sz w:val="24"/>
          <w:szCs w:val="24"/>
        </w:rPr>
        <w:t xml:space="preserve">, </w:t>
      </w:r>
      <w:r w:rsidR="00606CCE" w:rsidRPr="00606CCE">
        <w:rPr>
          <w:rFonts w:ascii="Times New Roman" w:hAnsi="Times New Roman" w:cs="Times New Roman"/>
          <w:b/>
          <w:sz w:val="24"/>
          <w:szCs w:val="24"/>
        </w:rPr>
        <w:t>117</w:t>
      </w:r>
      <w:r w:rsidR="00606CCE" w:rsidRPr="00606CCE">
        <w:rPr>
          <w:rFonts w:ascii="Times New Roman" w:hAnsi="Times New Roman" w:cs="Times New Roman"/>
          <w:sz w:val="24"/>
          <w:szCs w:val="24"/>
        </w:rPr>
        <w:t xml:space="preserve">, </w:t>
      </w:r>
      <w:r w:rsidRPr="00606CCE">
        <w:rPr>
          <w:rFonts w:ascii="Times New Roman" w:hAnsi="Times New Roman" w:cs="Times New Roman"/>
          <w:sz w:val="24"/>
          <w:szCs w:val="24"/>
        </w:rPr>
        <w:t>1–8.</w:t>
      </w:r>
    </w:p>
    <w:p w:rsidR="00517A76" w:rsidRPr="00517A76" w:rsidRDefault="00517A76" w:rsidP="00B4030B">
      <w:pPr>
        <w:pStyle w:val="Bibliography"/>
        <w:rPr>
          <w:rFonts w:ascii="Times New Roman" w:hAnsi="Times New Roman" w:cs="Times New Roman"/>
          <w:sz w:val="24"/>
          <w:szCs w:val="24"/>
        </w:rPr>
      </w:pPr>
      <w:r w:rsidRPr="002536ED">
        <w:rPr>
          <w:rFonts w:ascii="Times New Roman" w:hAnsi="Times New Roman" w:cs="Times New Roman"/>
          <w:b/>
          <w:bCs/>
          <w:sz w:val="24"/>
          <w:szCs w:val="24"/>
        </w:rPr>
        <w:t>Singh, A.K. &amp; Prasad, D.</w:t>
      </w:r>
      <w:r w:rsidRPr="002536ED">
        <w:rPr>
          <w:rFonts w:ascii="Times New Roman" w:hAnsi="Times New Roman" w:cs="Times New Roman"/>
          <w:sz w:val="24"/>
          <w:szCs w:val="24"/>
        </w:rPr>
        <w:t xml:space="preserve"> (1979) On a new trematode </w:t>
      </w:r>
      <w:r w:rsidRPr="002536ED">
        <w:rPr>
          <w:rFonts w:ascii="Times New Roman" w:hAnsi="Times New Roman" w:cs="Times New Roman"/>
          <w:i/>
          <w:sz w:val="24"/>
          <w:szCs w:val="24"/>
        </w:rPr>
        <w:t>Clinostomum magadhatum</w:t>
      </w:r>
      <w:r w:rsidRPr="002536ED">
        <w:rPr>
          <w:rFonts w:ascii="Times New Roman" w:hAnsi="Times New Roman" w:cs="Times New Roman"/>
          <w:sz w:val="24"/>
          <w:szCs w:val="24"/>
        </w:rPr>
        <w:t xml:space="preserve"> n. sp. from a pond heron </w:t>
      </w:r>
      <w:r w:rsidRPr="002536ED">
        <w:rPr>
          <w:rFonts w:ascii="Times New Roman" w:hAnsi="Times New Roman" w:cs="Times New Roman"/>
          <w:i/>
          <w:sz w:val="24"/>
          <w:szCs w:val="24"/>
        </w:rPr>
        <w:t>Ardeola grayii</w:t>
      </w:r>
      <w:r w:rsidRPr="002536ED">
        <w:rPr>
          <w:rFonts w:ascii="Times New Roman" w:hAnsi="Times New Roman" w:cs="Times New Roman"/>
          <w:sz w:val="24"/>
          <w:szCs w:val="24"/>
        </w:rPr>
        <w:t xml:space="preserve">. </w:t>
      </w:r>
      <w:r w:rsidRPr="002536ED">
        <w:rPr>
          <w:rFonts w:ascii="Times New Roman" w:hAnsi="Times New Roman" w:cs="Times New Roman"/>
          <w:i/>
          <w:iCs/>
          <w:sz w:val="24"/>
          <w:szCs w:val="24"/>
        </w:rPr>
        <w:t>Indian Journal of Zootomy</w:t>
      </w:r>
      <w:r w:rsidRPr="002536ED">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Smit, W.J. &amp; Luus-Powell, W.J.</w:t>
      </w:r>
      <w:r w:rsidRPr="00517A76">
        <w:rPr>
          <w:rFonts w:ascii="Times New Roman" w:hAnsi="Times New Roman" w:cs="Times New Roman"/>
          <w:sz w:val="24"/>
          <w:szCs w:val="24"/>
        </w:rPr>
        <w:t xml:space="preserve"> (2012) The occurrence of metazoan endoparasites of </w:t>
      </w:r>
      <w:r w:rsidRPr="00BA61A9">
        <w:rPr>
          <w:rFonts w:ascii="Times New Roman" w:hAnsi="Times New Roman" w:cs="Times New Roman"/>
          <w:i/>
          <w:sz w:val="24"/>
          <w:szCs w:val="24"/>
        </w:rPr>
        <w:t xml:space="preserve">Schilbe intermedius </w:t>
      </w:r>
      <w:r w:rsidRPr="00517A76">
        <w:rPr>
          <w:rFonts w:ascii="Times New Roman" w:hAnsi="Times New Roman" w:cs="Times New Roman"/>
          <w:sz w:val="24"/>
          <w:szCs w:val="24"/>
        </w:rPr>
        <w:t xml:space="preserve">Rüppell, 1832 from the Nwanedi-Luphephe Dams in the Limpopo River System, South Africa. </w:t>
      </w:r>
      <w:r w:rsidRPr="00517A76">
        <w:rPr>
          <w:rFonts w:ascii="Times New Roman" w:hAnsi="Times New Roman" w:cs="Times New Roman"/>
          <w:i/>
          <w:iCs/>
          <w:sz w:val="24"/>
          <w:szCs w:val="24"/>
        </w:rPr>
        <w:t>African Zo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7</w:t>
      </w:r>
      <w:r w:rsidRPr="00517A76">
        <w:rPr>
          <w:rFonts w:ascii="Times New Roman" w:hAnsi="Times New Roman" w:cs="Times New Roman"/>
          <w:sz w:val="24"/>
          <w:szCs w:val="24"/>
        </w:rPr>
        <w:t>, 35–41.</w:t>
      </w:r>
    </w:p>
    <w:p w:rsidR="00517A76" w:rsidRPr="008B7018" w:rsidRDefault="008B7018" w:rsidP="00B4030B">
      <w:pPr>
        <w:pStyle w:val="Bibliography"/>
        <w:rPr>
          <w:rFonts w:ascii="Times New Roman" w:hAnsi="Times New Roman" w:cs="Times New Roman"/>
          <w:sz w:val="24"/>
          <w:szCs w:val="24"/>
        </w:rPr>
      </w:pPr>
      <w:r>
        <w:rPr>
          <w:rFonts w:ascii="Times New Roman" w:hAnsi="Times New Roman" w:cs="Times New Roman"/>
          <w:b/>
          <w:bCs/>
          <w:sz w:val="24"/>
          <w:szCs w:val="24"/>
        </w:rPr>
        <w:t>Sohn, W.</w:t>
      </w:r>
      <w:r w:rsidR="00517A76" w:rsidRPr="002536ED">
        <w:rPr>
          <w:rFonts w:ascii="Times New Roman" w:hAnsi="Times New Roman" w:cs="Times New Roman"/>
          <w:b/>
          <w:bCs/>
          <w:sz w:val="24"/>
          <w:szCs w:val="24"/>
        </w:rPr>
        <w:t>M.</w:t>
      </w:r>
      <w:r w:rsidR="00517A76" w:rsidRPr="002536ED">
        <w:rPr>
          <w:rFonts w:ascii="Times New Roman" w:hAnsi="Times New Roman" w:cs="Times New Roman"/>
          <w:sz w:val="24"/>
          <w:szCs w:val="24"/>
        </w:rPr>
        <w:t xml:space="preserve"> (2009) Fish-borne zoonotic trematode metacercariae in the Republic of Korea. </w:t>
      </w:r>
      <w:r w:rsidR="00517A76" w:rsidRPr="002536ED">
        <w:rPr>
          <w:rFonts w:ascii="Times New Roman" w:hAnsi="Times New Roman" w:cs="Times New Roman"/>
          <w:i/>
          <w:iCs/>
          <w:sz w:val="24"/>
          <w:szCs w:val="24"/>
        </w:rPr>
        <w:t>The Korean Journal of Parasitology</w:t>
      </w:r>
      <w:r w:rsidR="00517A76" w:rsidRPr="002536ED">
        <w:rPr>
          <w:rFonts w:ascii="Times New Roman" w:hAnsi="Times New Roman" w:cs="Times New Roman"/>
          <w:sz w:val="24"/>
          <w:szCs w:val="24"/>
        </w:rPr>
        <w:t xml:space="preserve">, </w:t>
      </w:r>
      <w:r w:rsidR="00517A76" w:rsidRPr="002536ED">
        <w:rPr>
          <w:rFonts w:ascii="Times New Roman" w:hAnsi="Times New Roman" w:cs="Times New Roman"/>
          <w:b/>
          <w:bCs/>
          <w:sz w:val="24"/>
          <w:szCs w:val="24"/>
        </w:rPr>
        <w:t>47</w:t>
      </w:r>
      <w:r w:rsidR="00517A76" w:rsidRPr="002536ED">
        <w:rPr>
          <w:rFonts w:ascii="Times New Roman" w:hAnsi="Times New Roman" w:cs="Times New Roman"/>
          <w:sz w:val="24"/>
          <w:szCs w:val="24"/>
        </w:rPr>
        <w:t xml:space="preserve">, </w:t>
      </w:r>
      <w:r w:rsidR="00517A76" w:rsidRPr="008B7018">
        <w:rPr>
          <w:rFonts w:ascii="Times New Roman" w:hAnsi="Times New Roman" w:cs="Times New Roman"/>
          <w:sz w:val="24"/>
          <w:szCs w:val="24"/>
        </w:rPr>
        <w:t>S103</w:t>
      </w:r>
      <w:r w:rsidR="002536ED" w:rsidRPr="008B7018">
        <w:rPr>
          <w:rFonts w:ascii="Times New Roman" w:hAnsi="Times New Roman" w:cs="Times New Roman"/>
          <w:sz w:val="24"/>
          <w:szCs w:val="24"/>
        </w:rPr>
        <w:t>−S113</w:t>
      </w:r>
      <w:r w:rsidR="00517A76" w:rsidRPr="008B7018">
        <w:rPr>
          <w:rFonts w:ascii="Times New Roman" w:hAnsi="Times New Roman" w:cs="Times New Roman"/>
          <w:sz w:val="24"/>
          <w:szCs w:val="24"/>
        </w:rPr>
        <w:t>.</w:t>
      </w:r>
    </w:p>
    <w:p w:rsidR="00517A76" w:rsidRPr="00517A76" w:rsidRDefault="008B7018" w:rsidP="00B4030B">
      <w:pPr>
        <w:pStyle w:val="Bibliography"/>
        <w:rPr>
          <w:rFonts w:ascii="Times New Roman" w:hAnsi="Times New Roman" w:cs="Times New Roman"/>
          <w:sz w:val="24"/>
          <w:szCs w:val="24"/>
        </w:rPr>
      </w:pPr>
      <w:r w:rsidRPr="008B7018">
        <w:rPr>
          <w:rFonts w:ascii="Times New Roman" w:hAnsi="Times New Roman" w:cs="Times New Roman"/>
          <w:b/>
          <w:bCs/>
          <w:sz w:val="24"/>
          <w:szCs w:val="24"/>
        </w:rPr>
        <w:t>Sohn, W.M., Na, B.K., Cho, S.H., Lee, S.</w:t>
      </w:r>
      <w:r w:rsidR="00517A76" w:rsidRPr="008B7018">
        <w:rPr>
          <w:rFonts w:ascii="Times New Roman" w:hAnsi="Times New Roman" w:cs="Times New Roman"/>
          <w:b/>
          <w:bCs/>
          <w:sz w:val="24"/>
          <w:szCs w:val="24"/>
        </w:rPr>
        <w:t>W., Choi, S</w:t>
      </w:r>
      <w:r w:rsidRPr="008B7018">
        <w:rPr>
          <w:rFonts w:ascii="Times New Roman" w:hAnsi="Times New Roman" w:cs="Times New Roman"/>
          <w:b/>
          <w:bCs/>
          <w:sz w:val="24"/>
          <w:szCs w:val="24"/>
        </w:rPr>
        <w:t>.B. &amp; Seok, W.</w:t>
      </w:r>
      <w:r w:rsidR="00517A76" w:rsidRPr="008B7018">
        <w:rPr>
          <w:rFonts w:ascii="Times New Roman" w:hAnsi="Times New Roman" w:cs="Times New Roman"/>
          <w:b/>
          <w:bCs/>
          <w:sz w:val="24"/>
          <w:szCs w:val="24"/>
        </w:rPr>
        <w:t>S.</w:t>
      </w:r>
      <w:r w:rsidR="00517A76" w:rsidRPr="008B7018">
        <w:rPr>
          <w:rFonts w:ascii="Times New Roman" w:hAnsi="Times New Roman" w:cs="Times New Roman"/>
          <w:sz w:val="24"/>
          <w:szCs w:val="24"/>
        </w:rPr>
        <w:t xml:space="preserve"> (2015) Trematode metacercariae in freshwater fish from water systems of Hantangang and Imjingang in Republic of Korea. </w:t>
      </w:r>
      <w:r w:rsidR="00517A76" w:rsidRPr="008B7018">
        <w:rPr>
          <w:rFonts w:ascii="Times New Roman" w:hAnsi="Times New Roman" w:cs="Times New Roman"/>
          <w:i/>
          <w:iCs/>
          <w:sz w:val="24"/>
          <w:szCs w:val="24"/>
        </w:rPr>
        <w:t>The Korean Journal of Parasitology</w:t>
      </w:r>
      <w:r w:rsidR="00517A76" w:rsidRPr="008B7018">
        <w:rPr>
          <w:rFonts w:ascii="Times New Roman" w:hAnsi="Times New Roman" w:cs="Times New Roman"/>
          <w:sz w:val="24"/>
          <w:szCs w:val="24"/>
        </w:rPr>
        <w:t xml:space="preserve">, </w:t>
      </w:r>
      <w:r w:rsidR="00517A76" w:rsidRPr="008B7018">
        <w:rPr>
          <w:rFonts w:ascii="Times New Roman" w:hAnsi="Times New Roman" w:cs="Times New Roman"/>
          <w:b/>
          <w:bCs/>
          <w:sz w:val="24"/>
          <w:szCs w:val="24"/>
        </w:rPr>
        <w:t>53</w:t>
      </w:r>
      <w:r w:rsidR="00517A76" w:rsidRPr="008B7018">
        <w:rPr>
          <w:rFonts w:ascii="Times New Roman" w:hAnsi="Times New Roman" w:cs="Times New Roman"/>
          <w:sz w:val="24"/>
          <w:szCs w:val="24"/>
        </w:rPr>
        <w:t>, 289</w:t>
      </w:r>
      <w:r w:rsidRPr="008B7018">
        <w:rPr>
          <w:rFonts w:ascii="Times New Roman" w:hAnsi="Times New Roman" w:cs="Times New Roman"/>
          <w:sz w:val="24"/>
          <w:szCs w:val="24"/>
        </w:rPr>
        <w:t>−302</w:t>
      </w:r>
      <w:r w:rsidR="00517A76" w:rsidRPr="008B7018">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Song</w:t>
      </w:r>
      <w:r w:rsidR="008B7018">
        <w:rPr>
          <w:rFonts w:ascii="Times New Roman" w:hAnsi="Times New Roman" w:cs="Times New Roman"/>
          <w:b/>
          <w:bCs/>
          <w:sz w:val="24"/>
          <w:szCs w:val="24"/>
        </w:rPr>
        <w:t>, H.B., Choi, M.H. &amp; Chung, E.</w:t>
      </w:r>
      <w:r w:rsidRPr="00517A76">
        <w:rPr>
          <w:rFonts w:ascii="Times New Roman" w:hAnsi="Times New Roman" w:cs="Times New Roman"/>
          <w:b/>
          <w:bCs/>
          <w:sz w:val="24"/>
          <w:szCs w:val="24"/>
        </w:rPr>
        <w:t>J.</w:t>
      </w:r>
      <w:r w:rsidR="00A75A9F">
        <w:rPr>
          <w:rFonts w:ascii="Times New Roman" w:hAnsi="Times New Roman" w:cs="Times New Roman"/>
          <w:sz w:val="24"/>
          <w:szCs w:val="24"/>
        </w:rPr>
        <w:t xml:space="preserve"> (2018) Human laryngeal i</w:t>
      </w:r>
      <w:r w:rsidRPr="00517A76">
        <w:rPr>
          <w:rFonts w:ascii="Times New Roman" w:hAnsi="Times New Roman" w:cs="Times New Roman"/>
          <w:sz w:val="24"/>
          <w:szCs w:val="24"/>
        </w:rPr>
        <w:t xml:space="preserve">nfection by </w:t>
      </w:r>
      <w:r w:rsidRPr="00A75A9F">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The American Journal of Tropical Medicine and Hygien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8</w:t>
      </w:r>
      <w:r w:rsidRPr="00517A76">
        <w:rPr>
          <w:rFonts w:ascii="Times New Roman" w:hAnsi="Times New Roman" w:cs="Times New Roman"/>
          <w:sz w:val="24"/>
          <w:szCs w:val="24"/>
        </w:rPr>
        <w:t>, 7–8.</w:t>
      </w:r>
    </w:p>
    <w:p w:rsidR="00517A76" w:rsidRPr="00517A76" w:rsidRDefault="00517A76" w:rsidP="00B4030B">
      <w:pPr>
        <w:pStyle w:val="Bibliography"/>
        <w:rPr>
          <w:rFonts w:ascii="Times New Roman" w:hAnsi="Times New Roman" w:cs="Times New Roman"/>
          <w:sz w:val="24"/>
          <w:szCs w:val="24"/>
        </w:rPr>
      </w:pPr>
      <w:r w:rsidRPr="008B7018">
        <w:rPr>
          <w:rFonts w:ascii="Times New Roman" w:hAnsi="Times New Roman" w:cs="Times New Roman"/>
          <w:b/>
          <w:bCs/>
          <w:sz w:val="24"/>
          <w:szCs w:val="24"/>
        </w:rPr>
        <w:t>Stuart, J.J., Dismukes, J.F. &amp; Dixon, C.F.</w:t>
      </w:r>
      <w:r w:rsidRPr="008B7018">
        <w:rPr>
          <w:rFonts w:ascii="Times New Roman" w:hAnsi="Times New Roman" w:cs="Times New Roman"/>
          <w:sz w:val="24"/>
          <w:szCs w:val="24"/>
        </w:rPr>
        <w:t xml:space="preserve"> (1972) Endoparasites of the cattle egret (</w:t>
      </w:r>
      <w:r w:rsidRPr="008B7018">
        <w:rPr>
          <w:rFonts w:ascii="Times New Roman" w:hAnsi="Times New Roman" w:cs="Times New Roman"/>
          <w:i/>
          <w:sz w:val="24"/>
          <w:szCs w:val="24"/>
        </w:rPr>
        <w:t>Bubulcus ibis</w:t>
      </w:r>
      <w:r w:rsidRPr="008B7018">
        <w:rPr>
          <w:rFonts w:ascii="Times New Roman" w:hAnsi="Times New Roman" w:cs="Times New Roman"/>
          <w:sz w:val="24"/>
          <w:szCs w:val="24"/>
        </w:rPr>
        <w:t xml:space="preserve">) in Alabama. </w:t>
      </w:r>
      <w:r w:rsidRPr="008B7018">
        <w:rPr>
          <w:rFonts w:ascii="Times New Roman" w:hAnsi="Times New Roman" w:cs="Times New Roman"/>
          <w:i/>
          <w:iCs/>
          <w:sz w:val="24"/>
          <w:szCs w:val="24"/>
        </w:rPr>
        <w:t>Journal of Parasitology</w:t>
      </w:r>
      <w:r w:rsidRPr="008B7018">
        <w:rPr>
          <w:rFonts w:ascii="Times New Roman" w:hAnsi="Times New Roman" w:cs="Times New Roman"/>
          <w:sz w:val="24"/>
          <w:szCs w:val="24"/>
        </w:rPr>
        <w:t xml:space="preserve">, </w:t>
      </w:r>
      <w:r w:rsidRPr="008B7018">
        <w:rPr>
          <w:rFonts w:ascii="Times New Roman" w:hAnsi="Times New Roman" w:cs="Times New Roman"/>
          <w:b/>
          <w:bCs/>
          <w:sz w:val="24"/>
          <w:szCs w:val="24"/>
        </w:rPr>
        <w:t>58</w:t>
      </w:r>
      <w:r w:rsidR="008B7018" w:rsidRPr="008B7018">
        <w:rPr>
          <w:rFonts w:ascii="Times New Roman" w:hAnsi="Times New Roman" w:cs="Times New Roman"/>
          <w:bCs/>
          <w:sz w:val="24"/>
          <w:szCs w:val="24"/>
        </w:rPr>
        <w:t>, 518−521</w:t>
      </w:r>
      <w:r w:rsidRPr="008B7018">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Szalai, A.J. &amp; Dick, T.A.</w:t>
      </w:r>
      <w:r w:rsidRPr="00517A76">
        <w:rPr>
          <w:rFonts w:ascii="Times New Roman" w:hAnsi="Times New Roman" w:cs="Times New Roman"/>
          <w:sz w:val="24"/>
          <w:szCs w:val="24"/>
        </w:rPr>
        <w:t xml:space="preserve"> (1988) Helminths of stocked rainbow trout (</w:t>
      </w:r>
      <w:r w:rsidRPr="00A75A9F">
        <w:rPr>
          <w:rFonts w:ascii="Times New Roman" w:hAnsi="Times New Roman" w:cs="Times New Roman"/>
          <w:i/>
          <w:sz w:val="24"/>
          <w:szCs w:val="24"/>
        </w:rPr>
        <w:t>Salmo gairdneri</w:t>
      </w:r>
      <w:r w:rsidRPr="00517A76">
        <w:rPr>
          <w:rFonts w:ascii="Times New Roman" w:hAnsi="Times New Roman" w:cs="Times New Roman"/>
          <w:sz w:val="24"/>
          <w:szCs w:val="24"/>
        </w:rPr>
        <w:t xml:space="preserve">) with special reference to </w:t>
      </w:r>
      <w:r w:rsidRPr="00A75A9F">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w:t>
      </w:r>
      <w:r w:rsidRPr="00517A76">
        <w:rPr>
          <w:rFonts w:ascii="Times New Roman" w:hAnsi="Times New Roman" w:cs="Times New Roman"/>
          <w:i/>
          <w:iCs/>
          <w:sz w:val="24"/>
          <w:szCs w:val="24"/>
        </w:rPr>
        <w:t>Journal of Wildlife Diseas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4</w:t>
      </w:r>
      <w:r w:rsidRPr="00517A76">
        <w:rPr>
          <w:rFonts w:ascii="Times New Roman" w:hAnsi="Times New Roman" w:cs="Times New Roman"/>
          <w:sz w:val="24"/>
          <w:szCs w:val="24"/>
        </w:rPr>
        <w:t>, 456–46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Tavares-Dias, M. &amp; Neves, L.R.</w:t>
      </w:r>
      <w:r w:rsidRPr="00517A76">
        <w:rPr>
          <w:rFonts w:ascii="Times New Roman" w:hAnsi="Times New Roman" w:cs="Times New Roman"/>
          <w:sz w:val="24"/>
          <w:szCs w:val="24"/>
        </w:rPr>
        <w:t xml:space="preserve"> (2017) Diversity of parasites in wild </w:t>
      </w:r>
      <w:r w:rsidRPr="00A75A9F">
        <w:rPr>
          <w:rFonts w:ascii="Times New Roman" w:hAnsi="Times New Roman" w:cs="Times New Roman"/>
          <w:i/>
          <w:sz w:val="24"/>
          <w:szCs w:val="24"/>
        </w:rPr>
        <w:t>Astronotus ocellatus</w:t>
      </w:r>
      <w:r w:rsidRPr="00517A76">
        <w:rPr>
          <w:rFonts w:ascii="Times New Roman" w:hAnsi="Times New Roman" w:cs="Times New Roman"/>
          <w:sz w:val="24"/>
          <w:szCs w:val="24"/>
        </w:rPr>
        <w:t xml:space="preserve"> (Perciformes, Cichlidae), an ornamental and food fish in Brazil. </w:t>
      </w:r>
      <w:r w:rsidRPr="00517A76">
        <w:rPr>
          <w:rFonts w:ascii="Times New Roman" w:hAnsi="Times New Roman" w:cs="Times New Roman"/>
          <w:i/>
          <w:iCs/>
          <w:sz w:val="24"/>
          <w:szCs w:val="24"/>
        </w:rPr>
        <w:t>Anais da Academia Brasileira de Ciência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9</w:t>
      </w:r>
      <w:r w:rsidRPr="00517A76">
        <w:rPr>
          <w:rFonts w:ascii="Times New Roman" w:hAnsi="Times New Roman" w:cs="Times New Roman"/>
          <w:sz w:val="24"/>
          <w:szCs w:val="24"/>
        </w:rPr>
        <w:t>, 2305–231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Tendeiro, J., Travassos Santos Dias, J.A. &amp; Fazendeiro do Carmo Martins, M.</w:t>
      </w:r>
      <w:r w:rsidRPr="00517A76">
        <w:rPr>
          <w:rFonts w:ascii="Times New Roman" w:hAnsi="Times New Roman" w:cs="Times New Roman"/>
          <w:sz w:val="24"/>
          <w:szCs w:val="24"/>
        </w:rPr>
        <w:t xml:space="preserve"> (1974) Sobre dois clinostomideos (Trematoda, Digenea) parasitas do pelicano, </w:t>
      </w:r>
      <w:r w:rsidRPr="00A75A9F">
        <w:rPr>
          <w:rFonts w:ascii="Times New Roman" w:hAnsi="Times New Roman" w:cs="Times New Roman"/>
          <w:i/>
          <w:sz w:val="24"/>
          <w:szCs w:val="24"/>
        </w:rPr>
        <w:t>Pelecanus onocrotalus</w:t>
      </w:r>
      <w:r w:rsidRPr="00517A76">
        <w:rPr>
          <w:rFonts w:ascii="Times New Roman" w:hAnsi="Times New Roman" w:cs="Times New Roman"/>
          <w:sz w:val="24"/>
          <w:szCs w:val="24"/>
        </w:rPr>
        <w:t xml:space="preserve"> L. com descricao de uma especie nova. </w:t>
      </w:r>
      <w:r w:rsidRPr="00517A76">
        <w:rPr>
          <w:rFonts w:ascii="Times New Roman" w:hAnsi="Times New Roman" w:cs="Times New Roman"/>
          <w:i/>
          <w:iCs/>
          <w:sz w:val="24"/>
          <w:szCs w:val="24"/>
        </w:rPr>
        <w:t>Revista de Ciências Veterinárias. Universidade de Lourenço Marques (Ser 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w:t>
      </w:r>
      <w:r w:rsidRPr="00517A76">
        <w:rPr>
          <w:rFonts w:ascii="Times New Roman" w:hAnsi="Times New Roman" w:cs="Times New Roman"/>
          <w:sz w:val="24"/>
          <w:szCs w:val="24"/>
        </w:rPr>
        <w:t>, 45–7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Trowbridge, A.H. &amp; Hefley, H.M.</w:t>
      </w:r>
      <w:r w:rsidRPr="00517A76">
        <w:rPr>
          <w:rFonts w:ascii="Times New Roman" w:hAnsi="Times New Roman" w:cs="Times New Roman"/>
          <w:sz w:val="24"/>
          <w:szCs w:val="24"/>
        </w:rPr>
        <w:t xml:space="preserve"> (1934) Preliminary studies on the parasite fauna of Oklahoma anurans. Pp. 16–19 in: </w:t>
      </w:r>
      <w:r w:rsidRPr="00517A76">
        <w:rPr>
          <w:rFonts w:ascii="Times New Roman" w:hAnsi="Times New Roman" w:cs="Times New Roman"/>
          <w:i/>
          <w:iCs/>
          <w:sz w:val="24"/>
          <w:szCs w:val="24"/>
        </w:rPr>
        <w:t>Proceedings of the Oklahoma Academy of Science</w:t>
      </w:r>
      <w:r w:rsidRPr="00517A76">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Troxel, D.J.</w:t>
      </w:r>
      <w:r w:rsidRPr="00517A76">
        <w:rPr>
          <w:rFonts w:ascii="Times New Roman" w:hAnsi="Times New Roman" w:cs="Times New Roman"/>
          <w:sz w:val="24"/>
          <w:szCs w:val="24"/>
        </w:rPr>
        <w:t xml:space="preserve"> (2010) Parasites of largemouth bass (</w:t>
      </w:r>
      <w:r w:rsidRPr="00A75A9F">
        <w:rPr>
          <w:rFonts w:ascii="Times New Roman" w:hAnsi="Times New Roman" w:cs="Times New Roman"/>
          <w:i/>
          <w:sz w:val="24"/>
          <w:szCs w:val="24"/>
        </w:rPr>
        <w:t>Micropterus salmoides</w:t>
      </w:r>
      <w:r w:rsidRPr="00517A76">
        <w:rPr>
          <w:rFonts w:ascii="Times New Roman" w:hAnsi="Times New Roman" w:cs="Times New Roman"/>
          <w:sz w:val="24"/>
          <w:szCs w:val="24"/>
        </w:rPr>
        <w:t>) in Northern California. PhD Thesis, Humboldt State University.</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Tubangui, M.A.</w:t>
      </w:r>
      <w:r w:rsidRPr="00517A76">
        <w:rPr>
          <w:rFonts w:ascii="Times New Roman" w:hAnsi="Times New Roman" w:cs="Times New Roman"/>
          <w:sz w:val="24"/>
          <w:szCs w:val="24"/>
        </w:rPr>
        <w:t xml:space="preserve"> (1933) Trematode parasites of Philippine vertebrates, VI. Descriptions of new species and classification. </w:t>
      </w:r>
      <w:r w:rsidRPr="00517A76">
        <w:rPr>
          <w:rFonts w:ascii="Times New Roman" w:hAnsi="Times New Roman" w:cs="Times New Roman"/>
          <w:i/>
          <w:iCs/>
          <w:sz w:val="24"/>
          <w:szCs w:val="24"/>
        </w:rPr>
        <w:t>The Philippine Journal of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2</w:t>
      </w:r>
      <w:r w:rsidRPr="00517A76">
        <w:rPr>
          <w:rFonts w:ascii="Times New Roman" w:hAnsi="Times New Roman" w:cs="Times New Roman"/>
          <w:sz w:val="24"/>
          <w:szCs w:val="24"/>
        </w:rPr>
        <w:t>, 167–197.</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Tubangui, M.A. &amp; Garcia, E.Y.</w:t>
      </w:r>
      <w:r w:rsidRPr="00517A76">
        <w:rPr>
          <w:rFonts w:ascii="Times New Roman" w:hAnsi="Times New Roman" w:cs="Times New Roman"/>
          <w:sz w:val="24"/>
          <w:szCs w:val="24"/>
        </w:rPr>
        <w:t xml:space="preserve"> (1939) </w:t>
      </w:r>
      <w:r w:rsidRPr="00A75A9F">
        <w:rPr>
          <w:rFonts w:ascii="Times New Roman" w:hAnsi="Times New Roman" w:cs="Times New Roman"/>
          <w:i/>
          <w:sz w:val="24"/>
          <w:szCs w:val="24"/>
        </w:rPr>
        <w:t xml:space="preserve">Clinostomum abdoni </w:t>
      </w:r>
      <w:r w:rsidRPr="00517A76">
        <w:rPr>
          <w:rFonts w:ascii="Times New Roman" w:hAnsi="Times New Roman" w:cs="Times New Roman"/>
          <w:sz w:val="24"/>
          <w:szCs w:val="24"/>
        </w:rPr>
        <w:t xml:space="preserve">sp. nov., a trematode parasite of the cat in the Philippines. </w:t>
      </w:r>
      <w:r w:rsidRPr="00517A76">
        <w:rPr>
          <w:rFonts w:ascii="Times New Roman" w:hAnsi="Times New Roman" w:cs="Times New Roman"/>
          <w:i/>
          <w:iCs/>
          <w:sz w:val="24"/>
          <w:szCs w:val="24"/>
        </w:rPr>
        <w:t>Philippine Journal of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70</w:t>
      </w:r>
      <w:r w:rsidRPr="00517A76">
        <w:rPr>
          <w:rFonts w:ascii="Times New Roman" w:hAnsi="Times New Roman" w:cs="Times New Roman"/>
          <w:sz w:val="24"/>
          <w:szCs w:val="24"/>
        </w:rPr>
        <w:t>, 397–40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Ukoli, F.M.A.</w:t>
      </w:r>
      <w:r w:rsidRPr="00517A76">
        <w:rPr>
          <w:rFonts w:ascii="Times New Roman" w:hAnsi="Times New Roman" w:cs="Times New Roman"/>
          <w:sz w:val="24"/>
          <w:szCs w:val="24"/>
        </w:rPr>
        <w:t xml:space="preserve"> (1966) On the life history, growth and development from the metacercarial stage to adulthood, of </w:t>
      </w:r>
      <w:r w:rsidRPr="00A75A9F">
        <w:rPr>
          <w:rFonts w:ascii="Times New Roman" w:hAnsi="Times New Roman" w:cs="Times New Roman"/>
          <w:i/>
          <w:sz w:val="24"/>
          <w:szCs w:val="24"/>
        </w:rPr>
        <w:t xml:space="preserve">Clinostomum tilapiae </w:t>
      </w:r>
      <w:r w:rsidRPr="00517A76">
        <w:rPr>
          <w:rFonts w:ascii="Times New Roman" w:hAnsi="Times New Roman" w:cs="Times New Roman"/>
          <w:sz w:val="24"/>
          <w:szCs w:val="24"/>
        </w:rPr>
        <w:t xml:space="preserve">Ukoli, 1966. </w:t>
      </w:r>
      <w:r w:rsidRPr="00517A76">
        <w:rPr>
          <w:rFonts w:ascii="Times New Roman" w:hAnsi="Times New Roman" w:cs="Times New Roman"/>
          <w:i/>
          <w:iCs/>
          <w:sz w:val="24"/>
          <w:szCs w:val="24"/>
        </w:rPr>
        <w:t>Journal of Helminth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0</w:t>
      </w:r>
      <w:r w:rsidRPr="00517A76">
        <w:rPr>
          <w:rFonts w:ascii="Times New Roman" w:hAnsi="Times New Roman" w:cs="Times New Roman"/>
          <w:sz w:val="24"/>
          <w:szCs w:val="24"/>
        </w:rPr>
        <w:t>, 215–22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Ulmer, M.J.</w:t>
      </w:r>
      <w:r w:rsidRPr="00517A76">
        <w:rPr>
          <w:rFonts w:ascii="Times New Roman" w:hAnsi="Times New Roman" w:cs="Times New Roman"/>
          <w:sz w:val="24"/>
          <w:szCs w:val="24"/>
        </w:rPr>
        <w:t xml:space="preserve"> (1970) Studies on the helminth fauna of Iowa. I. Trematodes of amphibians. </w:t>
      </w:r>
      <w:r w:rsidRPr="00517A76">
        <w:rPr>
          <w:rFonts w:ascii="Times New Roman" w:hAnsi="Times New Roman" w:cs="Times New Roman"/>
          <w:i/>
          <w:iCs/>
          <w:sz w:val="24"/>
          <w:szCs w:val="24"/>
        </w:rPr>
        <w:t>American Midland Naturalist</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83</w:t>
      </w:r>
      <w:r w:rsidRPr="00517A76">
        <w:rPr>
          <w:rFonts w:ascii="Times New Roman" w:hAnsi="Times New Roman" w:cs="Times New Roman"/>
          <w:sz w:val="24"/>
          <w:szCs w:val="24"/>
        </w:rPr>
        <w:t>, 38–64.</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Uzmann, J.R. &amp; Douglas, J.</w:t>
      </w:r>
      <w:r w:rsidRPr="00517A76">
        <w:rPr>
          <w:rFonts w:ascii="Times New Roman" w:hAnsi="Times New Roman" w:cs="Times New Roman"/>
          <w:sz w:val="24"/>
          <w:szCs w:val="24"/>
        </w:rPr>
        <w:t xml:space="preserve"> (1966) </w:t>
      </w:r>
      <w:r w:rsidRPr="00A75A9F">
        <w:rPr>
          <w:rFonts w:ascii="Times New Roman" w:hAnsi="Times New Roman" w:cs="Times New Roman"/>
          <w:i/>
          <w:sz w:val="24"/>
          <w:szCs w:val="24"/>
        </w:rPr>
        <w:t>Clinostomum marginatum</w:t>
      </w:r>
      <w:r w:rsidRPr="00517A76">
        <w:rPr>
          <w:rFonts w:ascii="Times New Roman" w:hAnsi="Times New Roman" w:cs="Times New Roman"/>
          <w:sz w:val="24"/>
          <w:szCs w:val="24"/>
        </w:rPr>
        <w:t xml:space="preserve"> in steelhead trout (</w:t>
      </w:r>
      <w:r w:rsidRPr="00A75A9F">
        <w:rPr>
          <w:rFonts w:ascii="Times New Roman" w:hAnsi="Times New Roman" w:cs="Times New Roman"/>
          <w:i/>
          <w:sz w:val="24"/>
          <w:szCs w:val="24"/>
        </w:rPr>
        <w:t>Salmo gairdneri</w:t>
      </w:r>
      <w:r w:rsidRPr="00517A76">
        <w:rPr>
          <w:rFonts w:ascii="Times New Roman" w:hAnsi="Times New Roman" w:cs="Times New Roman"/>
          <w:sz w:val="24"/>
          <w:szCs w:val="24"/>
        </w:rPr>
        <w:t>) and cutthroat trout (</w:t>
      </w:r>
      <w:r w:rsidRPr="00A75A9F">
        <w:rPr>
          <w:rFonts w:ascii="Times New Roman" w:hAnsi="Times New Roman" w:cs="Times New Roman"/>
          <w:i/>
          <w:sz w:val="24"/>
          <w:szCs w:val="24"/>
        </w:rPr>
        <w:t>Salmo clarki</w:t>
      </w:r>
      <w:r w:rsidRPr="00517A76">
        <w:rPr>
          <w:rFonts w:ascii="Times New Roman" w:hAnsi="Times New Roman" w:cs="Times New Roman"/>
          <w:sz w:val="24"/>
          <w:szCs w:val="24"/>
        </w:rPr>
        <w:t xml:space="preserve">) in a western Washington lake. </w:t>
      </w:r>
      <w:r w:rsidRPr="00517A76">
        <w:rPr>
          <w:rFonts w:ascii="Times New Roman" w:hAnsi="Times New Roman" w:cs="Times New Roman"/>
          <w:i/>
          <w:iCs/>
          <w:sz w:val="24"/>
          <w:szCs w:val="24"/>
        </w:rPr>
        <w:t>Transactions of the American Fisheries Societ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95</w:t>
      </w:r>
      <w:r w:rsidRPr="00517A76">
        <w:rPr>
          <w:rFonts w:ascii="Times New Roman" w:hAnsi="Times New Roman" w:cs="Times New Roman"/>
          <w:sz w:val="24"/>
          <w:szCs w:val="24"/>
        </w:rPr>
        <w:t>, 35–3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Vaidova, S.M. &amp; Feizullaev, N.A.</w:t>
      </w:r>
      <w:r w:rsidRPr="00517A76">
        <w:rPr>
          <w:rFonts w:ascii="Times New Roman" w:hAnsi="Times New Roman" w:cs="Times New Roman"/>
          <w:sz w:val="24"/>
          <w:szCs w:val="24"/>
        </w:rPr>
        <w:t xml:space="preserve"> (1958) </w:t>
      </w:r>
      <w:r w:rsidRPr="00A75A9F">
        <w:rPr>
          <w:rFonts w:ascii="Times New Roman" w:hAnsi="Times New Roman" w:cs="Times New Roman"/>
          <w:i/>
          <w:sz w:val="24"/>
          <w:szCs w:val="24"/>
        </w:rPr>
        <w:t xml:space="preserve">Clinostomum kassimovi </w:t>
      </w:r>
      <w:r w:rsidRPr="00517A76">
        <w:rPr>
          <w:rFonts w:ascii="Times New Roman" w:hAnsi="Times New Roman" w:cs="Times New Roman"/>
          <w:sz w:val="24"/>
          <w:szCs w:val="24"/>
        </w:rPr>
        <w:t xml:space="preserve">n. sp. from the digestive tract of </w:t>
      </w:r>
      <w:r w:rsidRPr="00A75A9F">
        <w:rPr>
          <w:rFonts w:ascii="Times New Roman" w:hAnsi="Times New Roman" w:cs="Times New Roman"/>
          <w:i/>
          <w:sz w:val="24"/>
          <w:szCs w:val="24"/>
        </w:rPr>
        <w:t>Ardea cinerea</w:t>
      </w:r>
      <w:r w:rsidRPr="00517A76">
        <w:rPr>
          <w:rFonts w:ascii="Times New Roman" w:hAnsi="Times New Roman" w:cs="Times New Roman"/>
          <w:sz w:val="24"/>
          <w:szCs w:val="24"/>
        </w:rPr>
        <w:t xml:space="preserve">. Pp. 805–807 in: </w:t>
      </w:r>
      <w:r w:rsidRPr="00517A76">
        <w:rPr>
          <w:rFonts w:ascii="Times New Roman" w:hAnsi="Times New Roman" w:cs="Times New Roman"/>
          <w:i/>
          <w:iCs/>
          <w:sz w:val="24"/>
          <w:szCs w:val="24"/>
        </w:rPr>
        <w:t>Doklady Akademii Nauk Azerbaidzhanskoi SSR</w:t>
      </w:r>
      <w:r w:rsidRPr="00517A76">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Vankara, A.P. &amp; Vijayalakshmi, C.</w:t>
      </w:r>
      <w:r w:rsidRPr="00517A76">
        <w:rPr>
          <w:rFonts w:ascii="Times New Roman" w:hAnsi="Times New Roman" w:cs="Times New Roman"/>
          <w:sz w:val="24"/>
          <w:szCs w:val="24"/>
        </w:rPr>
        <w:t xml:space="preserve"> (2009) Histopathological changes of the esophagus of the freshwater eels, </w:t>
      </w:r>
      <w:r w:rsidRPr="00A75A9F">
        <w:rPr>
          <w:rFonts w:ascii="Times New Roman" w:hAnsi="Times New Roman" w:cs="Times New Roman"/>
          <w:i/>
          <w:sz w:val="24"/>
          <w:szCs w:val="24"/>
        </w:rPr>
        <w:t>Macrognathus aculeatus</w:t>
      </w:r>
      <w:r w:rsidRPr="00517A76">
        <w:rPr>
          <w:rFonts w:ascii="Times New Roman" w:hAnsi="Times New Roman" w:cs="Times New Roman"/>
          <w:sz w:val="24"/>
          <w:szCs w:val="24"/>
        </w:rPr>
        <w:t xml:space="preserve"> (Bl.) and </w:t>
      </w:r>
      <w:r w:rsidRPr="00A75A9F">
        <w:rPr>
          <w:rFonts w:ascii="Times New Roman" w:hAnsi="Times New Roman" w:cs="Times New Roman"/>
          <w:i/>
          <w:sz w:val="24"/>
          <w:szCs w:val="24"/>
        </w:rPr>
        <w:t>Mastacembelus pancalus</w:t>
      </w:r>
      <w:r w:rsidRPr="00517A76">
        <w:rPr>
          <w:rFonts w:ascii="Times New Roman" w:hAnsi="Times New Roman" w:cs="Times New Roman"/>
          <w:sz w:val="24"/>
          <w:szCs w:val="24"/>
        </w:rPr>
        <w:t xml:space="preserve"> (Lac.) due to infection of metacercariae of </w:t>
      </w:r>
      <w:r w:rsidRPr="00A75A9F">
        <w:rPr>
          <w:rFonts w:ascii="Times New Roman" w:hAnsi="Times New Roman" w:cs="Times New Roman"/>
          <w:i/>
          <w:sz w:val="24"/>
          <w:szCs w:val="24"/>
        </w:rPr>
        <w:t xml:space="preserve">Clinostomum mastacembeli </w:t>
      </w:r>
      <w:r w:rsidRPr="00517A76">
        <w:rPr>
          <w:rFonts w:ascii="Times New Roman" w:hAnsi="Times New Roman" w:cs="Times New Roman"/>
          <w:sz w:val="24"/>
          <w:szCs w:val="24"/>
        </w:rPr>
        <w:t xml:space="preserve">Jaiswal, 1957. </w:t>
      </w:r>
      <w:r w:rsidRPr="00517A76">
        <w:rPr>
          <w:rFonts w:ascii="Times New Roman" w:hAnsi="Times New Roman" w:cs="Times New Roman"/>
          <w:i/>
          <w:iCs/>
          <w:sz w:val="24"/>
          <w:szCs w:val="24"/>
        </w:rPr>
        <w:t>Journal of Parasitic Diseas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3</w:t>
      </w:r>
      <w:r w:rsidRPr="00517A76">
        <w:rPr>
          <w:rFonts w:ascii="Times New Roman" w:hAnsi="Times New Roman" w:cs="Times New Roman"/>
          <w:sz w:val="24"/>
          <w:szCs w:val="24"/>
        </w:rPr>
        <w:t>, 65–69.</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Vidal-Martínez, V.M. &amp; Kennedy, C.R.</w:t>
      </w:r>
      <w:r w:rsidRPr="00517A76">
        <w:rPr>
          <w:rFonts w:ascii="Times New Roman" w:hAnsi="Times New Roman" w:cs="Times New Roman"/>
          <w:sz w:val="24"/>
          <w:szCs w:val="24"/>
        </w:rPr>
        <w:t xml:space="preserve"> (2000) Zoogeographical determinants of the composition of the helminth fauna of Neotropical cichlid fish. </w:t>
      </w:r>
      <w:r w:rsidRPr="00517A76">
        <w:rPr>
          <w:rFonts w:ascii="Times New Roman" w:hAnsi="Times New Roman" w:cs="Times New Roman"/>
          <w:i/>
          <w:iCs/>
          <w:sz w:val="24"/>
          <w:szCs w:val="24"/>
        </w:rPr>
        <w:t>Instituto de Biologı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w:t>
      </w:r>
      <w:r w:rsidRPr="00517A76">
        <w:rPr>
          <w:rFonts w:ascii="Times New Roman" w:hAnsi="Times New Roman" w:cs="Times New Roman"/>
          <w:sz w:val="24"/>
          <w:szCs w:val="24"/>
        </w:rPr>
        <w:t>, 227–29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Vilizzi, L., Tarkan, A.S. &amp; Copp, G.H.</w:t>
      </w:r>
      <w:r w:rsidRPr="00517A76">
        <w:rPr>
          <w:rFonts w:ascii="Times New Roman" w:hAnsi="Times New Roman" w:cs="Times New Roman"/>
          <w:sz w:val="24"/>
          <w:szCs w:val="24"/>
        </w:rPr>
        <w:t xml:space="preserve"> (2015) Experimental evidence from causal criteria analysis for the effects of common carp </w:t>
      </w:r>
      <w:r w:rsidRPr="00A75A9F">
        <w:rPr>
          <w:rFonts w:ascii="Times New Roman" w:hAnsi="Times New Roman" w:cs="Times New Roman"/>
          <w:i/>
          <w:sz w:val="24"/>
          <w:szCs w:val="24"/>
        </w:rPr>
        <w:t>Cyprinus carpio</w:t>
      </w:r>
      <w:r w:rsidRPr="00517A76">
        <w:rPr>
          <w:rFonts w:ascii="Times New Roman" w:hAnsi="Times New Roman" w:cs="Times New Roman"/>
          <w:sz w:val="24"/>
          <w:szCs w:val="24"/>
        </w:rPr>
        <w:t xml:space="preserve"> on freshwater ecosystems: a global perspective. </w:t>
      </w:r>
      <w:r w:rsidRPr="00517A76">
        <w:rPr>
          <w:rFonts w:ascii="Times New Roman" w:hAnsi="Times New Roman" w:cs="Times New Roman"/>
          <w:i/>
          <w:iCs/>
          <w:sz w:val="24"/>
          <w:szCs w:val="24"/>
        </w:rPr>
        <w:t>Reviews in Fisheries Science &amp; Aquacultur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3</w:t>
      </w:r>
      <w:r w:rsidRPr="00517A76">
        <w:rPr>
          <w:rFonts w:ascii="Times New Roman" w:hAnsi="Times New Roman" w:cs="Times New Roman"/>
          <w:sz w:val="24"/>
          <w:szCs w:val="24"/>
        </w:rPr>
        <w:t>, 253–290.</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Violante-Gonzalez, J. &amp; Aguirre-Macedo, M.L.</w:t>
      </w:r>
      <w:r w:rsidRPr="00517A76">
        <w:rPr>
          <w:rFonts w:ascii="Times New Roman" w:hAnsi="Times New Roman" w:cs="Times New Roman"/>
          <w:sz w:val="24"/>
          <w:szCs w:val="24"/>
        </w:rPr>
        <w:t xml:space="preserve"> (2007) Metazoan parasites of fishes from Coyuca lagoon, Guerrero, Mexico. </w:t>
      </w:r>
      <w:r w:rsidRPr="00517A76">
        <w:rPr>
          <w:rFonts w:ascii="Times New Roman" w:hAnsi="Times New Roman" w:cs="Times New Roman"/>
          <w:i/>
          <w:iCs/>
          <w:sz w:val="24"/>
          <w:szCs w:val="24"/>
        </w:rPr>
        <w:t>Zootax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531</w:t>
      </w:r>
      <w:r w:rsidRPr="00517A76">
        <w:rPr>
          <w:rFonts w:ascii="Times New Roman" w:hAnsi="Times New Roman" w:cs="Times New Roman"/>
          <w:sz w:val="24"/>
          <w:szCs w:val="24"/>
        </w:rPr>
        <w:t>, 39–48.</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Walton, A.C.</w:t>
      </w:r>
      <w:r w:rsidRPr="00517A76">
        <w:rPr>
          <w:rFonts w:ascii="Times New Roman" w:hAnsi="Times New Roman" w:cs="Times New Roman"/>
          <w:sz w:val="24"/>
          <w:szCs w:val="24"/>
        </w:rPr>
        <w:t xml:space="preserve"> (1948) Parasites of Ranidae (Amphibia). X. </w:t>
      </w:r>
      <w:r w:rsidRPr="00517A76">
        <w:rPr>
          <w:rFonts w:ascii="Times New Roman" w:hAnsi="Times New Roman" w:cs="Times New Roman"/>
          <w:i/>
          <w:iCs/>
          <w:sz w:val="24"/>
          <w:szCs w:val="24"/>
        </w:rPr>
        <w:t>Anatomical Record</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01</w:t>
      </w:r>
      <w:r w:rsidRPr="00517A76">
        <w:rPr>
          <w:rFonts w:ascii="Times New Roman" w:hAnsi="Times New Roman" w:cs="Times New Roman"/>
          <w:sz w:val="24"/>
          <w:szCs w:val="24"/>
        </w:rPr>
        <w:t>, 746–75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Walton, A.C.</w:t>
      </w:r>
      <w:r w:rsidRPr="00517A76">
        <w:rPr>
          <w:rFonts w:ascii="Times New Roman" w:hAnsi="Times New Roman" w:cs="Times New Roman"/>
          <w:sz w:val="24"/>
          <w:szCs w:val="24"/>
        </w:rPr>
        <w:t xml:space="preserve"> (1949a) Parasites of the Ranidae (Amphibia). XIV. </w:t>
      </w:r>
      <w:r w:rsidRPr="00517A76">
        <w:rPr>
          <w:rFonts w:ascii="Times New Roman" w:hAnsi="Times New Roman" w:cs="Times New Roman"/>
          <w:i/>
          <w:iCs/>
          <w:sz w:val="24"/>
          <w:szCs w:val="24"/>
        </w:rPr>
        <w:t>Transactions of the Illinois State Academy of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2</w:t>
      </w:r>
      <w:r w:rsidRPr="00517A76">
        <w:rPr>
          <w:rFonts w:ascii="Times New Roman" w:hAnsi="Times New Roman" w:cs="Times New Roman"/>
          <w:sz w:val="24"/>
          <w:szCs w:val="24"/>
        </w:rPr>
        <w:t>, 161–164.</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Walton, A.C.</w:t>
      </w:r>
      <w:r w:rsidRPr="00517A76">
        <w:rPr>
          <w:rFonts w:ascii="Times New Roman" w:hAnsi="Times New Roman" w:cs="Times New Roman"/>
          <w:sz w:val="24"/>
          <w:szCs w:val="24"/>
        </w:rPr>
        <w:t xml:space="preserve"> (1949b) Parasites of the Ranidae (Amphibia) XVII. </w:t>
      </w:r>
      <w:r w:rsidRPr="00517A76">
        <w:rPr>
          <w:rFonts w:ascii="Times New Roman" w:hAnsi="Times New Roman" w:cs="Times New Roman"/>
          <w:i/>
          <w:iCs/>
          <w:sz w:val="24"/>
          <w:szCs w:val="24"/>
        </w:rPr>
        <w:t>Anatomical Record</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05</w:t>
      </w:r>
      <w:r w:rsidRPr="00517A76">
        <w:rPr>
          <w:rFonts w:ascii="Times New Roman" w:hAnsi="Times New Roman" w:cs="Times New Roman"/>
          <w:sz w:val="24"/>
          <w:szCs w:val="24"/>
        </w:rPr>
        <w:t>, 628–630.</w:t>
      </w:r>
    </w:p>
    <w:p w:rsidR="00517A76" w:rsidRPr="00517A76" w:rsidRDefault="00A75A9F" w:rsidP="00B4030B">
      <w:pPr>
        <w:pStyle w:val="Bibliography"/>
        <w:rPr>
          <w:rFonts w:ascii="Times New Roman" w:hAnsi="Times New Roman" w:cs="Times New Roman"/>
          <w:sz w:val="24"/>
          <w:szCs w:val="24"/>
        </w:rPr>
      </w:pPr>
      <w:r>
        <w:rPr>
          <w:rFonts w:ascii="Times New Roman" w:hAnsi="Times New Roman" w:cs="Times New Roman"/>
          <w:b/>
          <w:bCs/>
          <w:sz w:val="24"/>
          <w:szCs w:val="24"/>
        </w:rPr>
        <w:t>Wang, M.L., Chen, H.Y. &amp; Shih, H.</w:t>
      </w:r>
      <w:r w:rsidR="00517A76" w:rsidRPr="00517A76">
        <w:rPr>
          <w:rFonts w:ascii="Times New Roman" w:hAnsi="Times New Roman" w:cs="Times New Roman"/>
          <w:b/>
          <w:bCs/>
          <w:sz w:val="24"/>
          <w:szCs w:val="24"/>
        </w:rPr>
        <w:t>H.</w:t>
      </w:r>
      <w:r w:rsidR="00517A76" w:rsidRPr="00517A76">
        <w:rPr>
          <w:rFonts w:ascii="Times New Roman" w:hAnsi="Times New Roman" w:cs="Times New Roman"/>
          <w:sz w:val="24"/>
          <w:szCs w:val="24"/>
        </w:rPr>
        <w:t xml:space="preserve"> (2017) Occurrence and distribution of yellow grub trematodes (Clinostomum complanatum) infection in Taiwan. </w:t>
      </w:r>
      <w:r w:rsidR="00517A76" w:rsidRPr="00517A76">
        <w:rPr>
          <w:rFonts w:ascii="Times New Roman" w:hAnsi="Times New Roman" w:cs="Times New Roman"/>
          <w:i/>
          <w:iCs/>
          <w:sz w:val="24"/>
          <w:szCs w:val="24"/>
        </w:rPr>
        <w:t>Parasitology Research</w:t>
      </w:r>
      <w:r w:rsidR="00517A76" w:rsidRPr="00517A76">
        <w:rPr>
          <w:rFonts w:ascii="Times New Roman" w:hAnsi="Times New Roman" w:cs="Times New Roman"/>
          <w:sz w:val="24"/>
          <w:szCs w:val="24"/>
        </w:rPr>
        <w:t xml:space="preserve">, </w:t>
      </w:r>
      <w:r w:rsidR="00517A76" w:rsidRPr="00517A76">
        <w:rPr>
          <w:rFonts w:ascii="Times New Roman" w:hAnsi="Times New Roman" w:cs="Times New Roman"/>
          <w:b/>
          <w:bCs/>
          <w:sz w:val="24"/>
          <w:szCs w:val="24"/>
        </w:rPr>
        <w:t>116</w:t>
      </w:r>
      <w:r w:rsidR="00517A76" w:rsidRPr="00517A76">
        <w:rPr>
          <w:rFonts w:ascii="Times New Roman" w:hAnsi="Times New Roman" w:cs="Times New Roman"/>
          <w:sz w:val="24"/>
          <w:szCs w:val="24"/>
        </w:rPr>
        <w:t>, 1761–177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Watermolen, D.J.</w:t>
      </w:r>
      <w:r w:rsidR="00A75A9F">
        <w:rPr>
          <w:rFonts w:ascii="Times New Roman" w:hAnsi="Times New Roman" w:cs="Times New Roman"/>
          <w:sz w:val="24"/>
          <w:szCs w:val="24"/>
        </w:rPr>
        <w:t xml:space="preserve"> (2017) Some unreported trematodes from Wisconsin leopard f</w:t>
      </w:r>
      <w:r w:rsidRPr="00517A76">
        <w:rPr>
          <w:rFonts w:ascii="Times New Roman" w:hAnsi="Times New Roman" w:cs="Times New Roman"/>
          <w:sz w:val="24"/>
          <w:szCs w:val="24"/>
        </w:rPr>
        <w:t xml:space="preserve">rogs. </w:t>
      </w:r>
      <w:r w:rsidRPr="00517A76">
        <w:rPr>
          <w:rFonts w:ascii="Times New Roman" w:hAnsi="Times New Roman" w:cs="Times New Roman"/>
          <w:i/>
          <w:iCs/>
          <w:sz w:val="24"/>
          <w:szCs w:val="24"/>
        </w:rPr>
        <w:t>Chicago Herpetological Societ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52</w:t>
      </w:r>
      <w:r w:rsidRPr="00517A76">
        <w:rPr>
          <w:rFonts w:ascii="Times New Roman" w:hAnsi="Times New Roman" w:cs="Times New Roman"/>
          <w:sz w:val="24"/>
          <w:szCs w:val="24"/>
        </w:rPr>
        <w:t>, 85–86.</w:t>
      </w:r>
    </w:p>
    <w:p w:rsidR="00517A76" w:rsidRPr="00517A76" w:rsidRDefault="00517A76" w:rsidP="00B4030B">
      <w:pPr>
        <w:pStyle w:val="Bibliography"/>
        <w:rPr>
          <w:rFonts w:ascii="Times New Roman" w:hAnsi="Times New Roman" w:cs="Times New Roman"/>
          <w:sz w:val="24"/>
          <w:szCs w:val="24"/>
        </w:rPr>
      </w:pPr>
      <w:r w:rsidRPr="008B7018">
        <w:rPr>
          <w:rFonts w:ascii="Times New Roman" w:hAnsi="Times New Roman" w:cs="Times New Roman"/>
          <w:b/>
          <w:bCs/>
          <w:sz w:val="24"/>
          <w:szCs w:val="24"/>
        </w:rPr>
        <w:t>White, G.E.</w:t>
      </w:r>
      <w:r w:rsidRPr="008B7018">
        <w:rPr>
          <w:rFonts w:ascii="Times New Roman" w:hAnsi="Times New Roman" w:cs="Times New Roman"/>
          <w:sz w:val="24"/>
          <w:szCs w:val="24"/>
        </w:rPr>
        <w:t xml:space="preserve"> (1974) Parasites of the common white sucker (</w:t>
      </w:r>
      <w:r w:rsidRPr="008B7018">
        <w:rPr>
          <w:rFonts w:ascii="Times New Roman" w:hAnsi="Times New Roman" w:cs="Times New Roman"/>
          <w:i/>
          <w:sz w:val="24"/>
          <w:szCs w:val="24"/>
        </w:rPr>
        <w:t>Catostomus commersoni</w:t>
      </w:r>
      <w:r w:rsidRPr="008B7018">
        <w:rPr>
          <w:rFonts w:ascii="Times New Roman" w:hAnsi="Times New Roman" w:cs="Times New Roman"/>
          <w:sz w:val="24"/>
          <w:szCs w:val="24"/>
        </w:rPr>
        <w:t xml:space="preserve">) from the Kentucky River drainage. </w:t>
      </w:r>
      <w:r w:rsidRPr="008B7018">
        <w:rPr>
          <w:rFonts w:ascii="Times New Roman" w:hAnsi="Times New Roman" w:cs="Times New Roman"/>
          <w:i/>
          <w:iCs/>
          <w:sz w:val="24"/>
          <w:szCs w:val="24"/>
        </w:rPr>
        <w:t>Transactions of the American Microscopical Society</w:t>
      </w:r>
      <w:r w:rsidRPr="008B7018">
        <w:rPr>
          <w:rFonts w:ascii="Times New Roman" w:hAnsi="Times New Roman" w:cs="Times New Roman"/>
          <w:sz w:val="24"/>
          <w:szCs w:val="24"/>
        </w:rPr>
        <w:t xml:space="preserve">, </w:t>
      </w:r>
      <w:r w:rsidR="008B7018" w:rsidRPr="008B7018">
        <w:rPr>
          <w:rFonts w:ascii="Times New Roman" w:hAnsi="Times New Roman" w:cs="Times New Roman"/>
          <w:b/>
          <w:sz w:val="24"/>
          <w:szCs w:val="24"/>
        </w:rPr>
        <w:t>93</w:t>
      </w:r>
      <w:r w:rsidR="008B7018" w:rsidRPr="008B7018">
        <w:rPr>
          <w:rFonts w:ascii="Times New Roman" w:hAnsi="Times New Roman" w:cs="Times New Roman"/>
          <w:sz w:val="24"/>
          <w:szCs w:val="24"/>
        </w:rPr>
        <w:t xml:space="preserve">, </w:t>
      </w:r>
      <w:r w:rsidRPr="008B7018">
        <w:rPr>
          <w:rFonts w:ascii="Times New Roman" w:hAnsi="Times New Roman" w:cs="Times New Roman"/>
          <w:sz w:val="24"/>
          <w:szCs w:val="24"/>
        </w:rPr>
        <w:t>280–282.</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Williams, M.O. &amp; Chaytor, D.E.B.</w:t>
      </w:r>
      <w:r w:rsidRPr="00517A76">
        <w:rPr>
          <w:rFonts w:ascii="Times New Roman" w:hAnsi="Times New Roman" w:cs="Times New Roman"/>
          <w:sz w:val="24"/>
          <w:szCs w:val="24"/>
        </w:rPr>
        <w:t xml:space="preserve"> (1966) Some helminth parasites of fresh water fishes of the Freetown Peninsula, Sierra Leone. </w:t>
      </w:r>
      <w:r w:rsidRPr="00517A76">
        <w:rPr>
          <w:rFonts w:ascii="Times New Roman" w:hAnsi="Times New Roman" w:cs="Times New Roman"/>
          <w:i/>
          <w:iCs/>
          <w:sz w:val="24"/>
          <w:szCs w:val="24"/>
        </w:rPr>
        <w:t>Bulletin de l’Institut français d’Afrique noire. Série 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8</w:t>
      </w:r>
      <w:r w:rsidRPr="00517A76">
        <w:rPr>
          <w:rFonts w:ascii="Times New Roman" w:hAnsi="Times New Roman" w:cs="Times New Roman"/>
          <w:sz w:val="24"/>
          <w:szCs w:val="24"/>
        </w:rPr>
        <w:t>, 563–57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Witenberg, G.</w:t>
      </w:r>
      <w:r w:rsidRPr="00517A76">
        <w:rPr>
          <w:rFonts w:ascii="Times New Roman" w:hAnsi="Times New Roman" w:cs="Times New Roman"/>
          <w:sz w:val="24"/>
          <w:szCs w:val="24"/>
        </w:rPr>
        <w:t xml:space="preserve"> (1944) What is the cause of the parasitic Laryngo-Pharyngitis in the Near East (“ Halzoun”)? </w:t>
      </w:r>
      <w:r w:rsidRPr="00517A76">
        <w:rPr>
          <w:rFonts w:ascii="Times New Roman" w:hAnsi="Times New Roman" w:cs="Times New Roman"/>
          <w:i/>
          <w:iCs/>
          <w:sz w:val="24"/>
          <w:szCs w:val="24"/>
        </w:rPr>
        <w:t>Acta Medica Orientalia</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3</w:t>
      </w:r>
      <w:r w:rsidRPr="00517A76">
        <w:rPr>
          <w:rFonts w:ascii="Times New Roman" w:hAnsi="Times New Roman" w:cs="Times New Roman"/>
          <w:sz w:val="24"/>
          <w:szCs w:val="24"/>
        </w:rPr>
        <w:t>, 191–2.</w:t>
      </w:r>
    </w:p>
    <w:p w:rsidR="00517A76" w:rsidRPr="00517A76" w:rsidRDefault="00517A76" w:rsidP="00B4030B">
      <w:pPr>
        <w:pStyle w:val="Bibliography"/>
        <w:rPr>
          <w:rFonts w:ascii="Times New Roman" w:hAnsi="Times New Roman" w:cs="Times New Roman"/>
          <w:sz w:val="24"/>
          <w:szCs w:val="24"/>
        </w:rPr>
      </w:pPr>
      <w:r w:rsidRPr="008B7018">
        <w:rPr>
          <w:rFonts w:ascii="Times New Roman" w:hAnsi="Times New Roman" w:cs="Times New Roman"/>
          <w:b/>
          <w:bCs/>
          <w:sz w:val="24"/>
          <w:szCs w:val="24"/>
        </w:rPr>
        <w:t>Woods, C.E.</w:t>
      </w:r>
      <w:r w:rsidRPr="008B7018">
        <w:rPr>
          <w:rFonts w:ascii="Times New Roman" w:hAnsi="Times New Roman" w:cs="Times New Roman"/>
          <w:sz w:val="24"/>
          <w:szCs w:val="24"/>
        </w:rPr>
        <w:t xml:space="preserve"> (1971) Helminth parasites of fishes from the Forest River, North Dakota. </w:t>
      </w:r>
      <w:r w:rsidRPr="008B7018">
        <w:rPr>
          <w:rFonts w:ascii="Times New Roman" w:hAnsi="Times New Roman" w:cs="Times New Roman"/>
          <w:i/>
          <w:iCs/>
          <w:sz w:val="24"/>
          <w:szCs w:val="24"/>
        </w:rPr>
        <w:t>American Midland Naturalist</w:t>
      </w:r>
      <w:r w:rsidRPr="008B7018">
        <w:rPr>
          <w:rFonts w:ascii="Times New Roman" w:hAnsi="Times New Roman" w:cs="Times New Roman"/>
          <w:sz w:val="24"/>
          <w:szCs w:val="24"/>
        </w:rPr>
        <w:t xml:space="preserve">, </w:t>
      </w:r>
      <w:r w:rsidR="008B7018" w:rsidRPr="008B7018">
        <w:rPr>
          <w:rFonts w:ascii="Times New Roman" w:hAnsi="Times New Roman" w:cs="Times New Roman"/>
          <w:b/>
          <w:sz w:val="24"/>
          <w:szCs w:val="24"/>
        </w:rPr>
        <w:t>86</w:t>
      </w:r>
      <w:r w:rsidR="008B7018" w:rsidRPr="008B7018">
        <w:rPr>
          <w:rFonts w:ascii="Times New Roman" w:hAnsi="Times New Roman" w:cs="Times New Roman"/>
          <w:sz w:val="24"/>
          <w:szCs w:val="24"/>
        </w:rPr>
        <w:t xml:space="preserve">, </w:t>
      </w:r>
      <w:r w:rsidRPr="008B7018">
        <w:rPr>
          <w:rFonts w:ascii="Times New Roman" w:hAnsi="Times New Roman" w:cs="Times New Roman"/>
          <w:sz w:val="24"/>
          <w:szCs w:val="24"/>
        </w:rPr>
        <w:t>212–215.</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lastRenderedPageBreak/>
        <w:t>Yamashita, J.</w:t>
      </w:r>
      <w:r w:rsidRPr="00517A76">
        <w:rPr>
          <w:rFonts w:ascii="Times New Roman" w:hAnsi="Times New Roman" w:cs="Times New Roman"/>
          <w:sz w:val="24"/>
          <w:szCs w:val="24"/>
        </w:rPr>
        <w:t xml:space="preserve"> (1938) </w:t>
      </w:r>
      <w:r w:rsidRPr="00BA61A9">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a trematode parasite new to man. </w:t>
      </w:r>
      <w:r w:rsidRPr="00517A76">
        <w:rPr>
          <w:rFonts w:ascii="Times New Roman" w:hAnsi="Times New Roman" w:cs="Times New Roman"/>
          <w:i/>
          <w:iCs/>
          <w:sz w:val="24"/>
          <w:szCs w:val="24"/>
        </w:rPr>
        <w:t>Annotationes Zoologicae Japonenses</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7</w:t>
      </w:r>
      <w:r w:rsidRPr="00517A76">
        <w:rPr>
          <w:rFonts w:ascii="Times New Roman" w:hAnsi="Times New Roman" w:cs="Times New Roman"/>
          <w:sz w:val="24"/>
          <w:szCs w:val="24"/>
        </w:rPr>
        <w:t>, 563–56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Yimer, E.</w:t>
      </w:r>
      <w:r w:rsidRPr="00517A76">
        <w:rPr>
          <w:rFonts w:ascii="Times New Roman" w:hAnsi="Times New Roman" w:cs="Times New Roman"/>
          <w:sz w:val="24"/>
          <w:szCs w:val="24"/>
        </w:rPr>
        <w:t xml:space="preserve"> (2000) Preliminary survey of parasites and bacterial pathogens of fish at Lake Ziway. </w:t>
      </w:r>
      <w:r w:rsidRPr="00517A76">
        <w:rPr>
          <w:rFonts w:ascii="Times New Roman" w:hAnsi="Times New Roman" w:cs="Times New Roman"/>
          <w:i/>
          <w:iCs/>
          <w:sz w:val="24"/>
          <w:szCs w:val="24"/>
        </w:rPr>
        <w:t>SINET: Ethiopian Journal of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3</w:t>
      </w:r>
      <w:r w:rsidRPr="00517A76">
        <w:rPr>
          <w:rFonts w:ascii="Times New Roman" w:hAnsi="Times New Roman" w:cs="Times New Roman"/>
          <w:sz w:val="24"/>
          <w:szCs w:val="24"/>
        </w:rPr>
        <w:t>, 25–33.</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Yimer, E. &amp; Enyew, M.</w:t>
      </w:r>
      <w:r w:rsidRPr="00517A76">
        <w:rPr>
          <w:rFonts w:ascii="Times New Roman" w:hAnsi="Times New Roman" w:cs="Times New Roman"/>
          <w:sz w:val="24"/>
          <w:szCs w:val="24"/>
        </w:rPr>
        <w:t xml:space="preserve"> (2003) Parasites of fish at Lake Tana, Ethiopia. </w:t>
      </w:r>
      <w:r w:rsidRPr="00517A76">
        <w:rPr>
          <w:rFonts w:ascii="Times New Roman" w:hAnsi="Times New Roman" w:cs="Times New Roman"/>
          <w:i/>
          <w:iCs/>
          <w:sz w:val="24"/>
          <w:szCs w:val="24"/>
        </w:rPr>
        <w:t>Ethiopian Journal of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26</w:t>
      </w:r>
      <w:r w:rsidRPr="00517A76">
        <w:rPr>
          <w:rFonts w:ascii="Times New Roman" w:hAnsi="Times New Roman" w:cs="Times New Roman"/>
          <w:sz w:val="24"/>
          <w:szCs w:val="24"/>
        </w:rPr>
        <w:t>, 31–36.</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Yoder, R.H., Coggins, J.R. &amp; Corbett Reinbold, J.</w:t>
      </w:r>
      <w:r w:rsidRPr="00517A76">
        <w:rPr>
          <w:rFonts w:ascii="Times New Roman" w:hAnsi="Times New Roman" w:cs="Times New Roman"/>
          <w:sz w:val="24"/>
          <w:szCs w:val="24"/>
        </w:rPr>
        <w:t xml:space="preserve"> (2001) Helminth parasites of the green frog (</w:t>
      </w:r>
      <w:r w:rsidRPr="00BA61A9">
        <w:rPr>
          <w:rFonts w:ascii="Times New Roman" w:hAnsi="Times New Roman" w:cs="Times New Roman"/>
          <w:i/>
          <w:sz w:val="24"/>
          <w:szCs w:val="24"/>
        </w:rPr>
        <w:t>Rana clamitans</w:t>
      </w:r>
      <w:r w:rsidRPr="00517A76">
        <w:rPr>
          <w:rFonts w:ascii="Times New Roman" w:hAnsi="Times New Roman" w:cs="Times New Roman"/>
          <w:sz w:val="24"/>
          <w:szCs w:val="24"/>
        </w:rPr>
        <w:t xml:space="preserve">) from southeastern Wisconsin, USA. </w:t>
      </w:r>
      <w:r w:rsidR="00BA61A9">
        <w:rPr>
          <w:rFonts w:ascii="Times New Roman" w:hAnsi="Times New Roman" w:cs="Times New Roman"/>
          <w:i/>
          <w:iCs/>
          <w:sz w:val="24"/>
          <w:szCs w:val="24"/>
        </w:rPr>
        <w:t>Comparative P</w:t>
      </w:r>
      <w:r w:rsidRPr="00517A76">
        <w:rPr>
          <w:rFonts w:ascii="Times New Roman" w:hAnsi="Times New Roman" w:cs="Times New Roman"/>
          <w:i/>
          <w:iCs/>
          <w:sz w:val="24"/>
          <w:szCs w:val="24"/>
        </w:rPr>
        <w:t>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68</w:t>
      </w:r>
      <w:r w:rsidRPr="00517A76">
        <w:rPr>
          <w:rFonts w:ascii="Times New Roman" w:hAnsi="Times New Roman" w:cs="Times New Roman"/>
          <w:sz w:val="24"/>
          <w:szCs w:val="24"/>
        </w:rPr>
        <w:t>, 269–272.</w:t>
      </w:r>
    </w:p>
    <w:p w:rsidR="00517A76" w:rsidRPr="00517A76" w:rsidRDefault="00517A76" w:rsidP="00B4030B">
      <w:pPr>
        <w:pStyle w:val="Bibliography"/>
        <w:rPr>
          <w:rFonts w:ascii="Times New Roman" w:hAnsi="Times New Roman" w:cs="Times New Roman"/>
          <w:sz w:val="24"/>
          <w:szCs w:val="24"/>
        </w:rPr>
      </w:pPr>
      <w:r w:rsidRPr="00FC0901">
        <w:rPr>
          <w:rFonts w:ascii="Times New Roman" w:hAnsi="Times New Roman" w:cs="Times New Roman"/>
          <w:b/>
          <w:bCs/>
          <w:sz w:val="24"/>
          <w:szCs w:val="24"/>
        </w:rPr>
        <w:t>Yooyen, T., Wongsawad, C., Kumchoo, K. &amp; Chaiyapo, M.</w:t>
      </w:r>
      <w:r w:rsidRPr="00FC0901">
        <w:rPr>
          <w:rFonts w:ascii="Times New Roman" w:hAnsi="Times New Roman" w:cs="Times New Roman"/>
          <w:sz w:val="24"/>
          <w:szCs w:val="24"/>
        </w:rPr>
        <w:t xml:space="preserve"> (2006) A new record of </w:t>
      </w:r>
      <w:r w:rsidRPr="00FC0901">
        <w:rPr>
          <w:rFonts w:ascii="Times New Roman" w:hAnsi="Times New Roman" w:cs="Times New Roman"/>
          <w:i/>
          <w:sz w:val="24"/>
          <w:szCs w:val="24"/>
        </w:rPr>
        <w:t xml:space="preserve">Clinostomum philippinensis </w:t>
      </w:r>
      <w:r w:rsidRPr="00FC0901">
        <w:rPr>
          <w:rFonts w:ascii="Times New Roman" w:hAnsi="Times New Roman" w:cs="Times New Roman"/>
          <w:sz w:val="24"/>
          <w:szCs w:val="24"/>
        </w:rPr>
        <w:t>(Valasquez, 1959) in T</w:t>
      </w:r>
      <w:r w:rsidRPr="00FC0901">
        <w:rPr>
          <w:rFonts w:ascii="Times New Roman" w:hAnsi="Times New Roman" w:cs="Times New Roman"/>
          <w:i/>
          <w:sz w:val="24"/>
          <w:szCs w:val="24"/>
        </w:rPr>
        <w:t>richogaster microlepis</w:t>
      </w:r>
      <w:r w:rsidRPr="00FC0901">
        <w:rPr>
          <w:rFonts w:ascii="Times New Roman" w:hAnsi="Times New Roman" w:cs="Times New Roman"/>
          <w:sz w:val="24"/>
          <w:szCs w:val="24"/>
        </w:rPr>
        <w:t xml:space="preserve"> (Gunther, 1861) from bung Borapet, Nakhon Sawan, Thailand. </w:t>
      </w:r>
      <w:r w:rsidR="00BA61A9" w:rsidRPr="00FC0901">
        <w:rPr>
          <w:rFonts w:ascii="Times New Roman" w:hAnsi="Times New Roman" w:cs="Times New Roman"/>
          <w:i/>
          <w:iCs/>
          <w:sz w:val="24"/>
          <w:szCs w:val="24"/>
        </w:rPr>
        <w:t>Southeast Asian Journal of Tropical Medicine and Public H</w:t>
      </w:r>
      <w:r w:rsidRPr="00FC0901">
        <w:rPr>
          <w:rFonts w:ascii="Times New Roman" w:hAnsi="Times New Roman" w:cs="Times New Roman"/>
          <w:i/>
          <w:iCs/>
          <w:sz w:val="24"/>
          <w:szCs w:val="24"/>
        </w:rPr>
        <w:t>ealth</w:t>
      </w:r>
      <w:r w:rsidRPr="00FC0901">
        <w:rPr>
          <w:rFonts w:ascii="Times New Roman" w:hAnsi="Times New Roman" w:cs="Times New Roman"/>
          <w:sz w:val="24"/>
          <w:szCs w:val="24"/>
        </w:rPr>
        <w:t xml:space="preserve">, </w:t>
      </w:r>
      <w:r w:rsidRPr="00FC0901">
        <w:rPr>
          <w:rFonts w:ascii="Times New Roman" w:hAnsi="Times New Roman" w:cs="Times New Roman"/>
          <w:b/>
          <w:bCs/>
          <w:sz w:val="24"/>
          <w:szCs w:val="24"/>
        </w:rPr>
        <w:t>37</w:t>
      </w:r>
      <w:r w:rsidRPr="00FC0901">
        <w:rPr>
          <w:rFonts w:ascii="Times New Roman" w:hAnsi="Times New Roman" w:cs="Times New Roman"/>
          <w:sz w:val="24"/>
          <w:szCs w:val="24"/>
        </w:rPr>
        <w:t>, 99</w:t>
      </w:r>
      <w:r w:rsidR="00FC0901" w:rsidRPr="00FC0901">
        <w:rPr>
          <w:rFonts w:ascii="Times New Roman" w:hAnsi="Times New Roman" w:cs="Times New Roman"/>
          <w:sz w:val="24"/>
          <w:szCs w:val="24"/>
        </w:rPr>
        <w:t>−104</w:t>
      </w:r>
      <w:r w:rsidRPr="00FC0901">
        <w:rPr>
          <w:rFonts w:ascii="Times New Roman" w:hAnsi="Times New Roman" w:cs="Times New Roman"/>
          <w:sz w:val="24"/>
          <w:szCs w:val="24"/>
        </w:rPr>
        <w:t>.</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Yoshirmura, K., Ishigooka, S., Satoh, I. &amp; Kamegai, S.</w:t>
      </w:r>
      <w:r w:rsidRPr="00517A76">
        <w:rPr>
          <w:rFonts w:ascii="Times New Roman" w:hAnsi="Times New Roman" w:cs="Times New Roman"/>
          <w:sz w:val="24"/>
          <w:szCs w:val="24"/>
        </w:rPr>
        <w:t xml:space="preserve"> (1991) </w:t>
      </w:r>
      <w:r w:rsidRPr="00A352FD">
        <w:rPr>
          <w:rFonts w:ascii="Times New Roman" w:hAnsi="Times New Roman" w:cs="Times New Roman"/>
          <w:i/>
          <w:sz w:val="24"/>
          <w:szCs w:val="24"/>
        </w:rPr>
        <w:t>Clinostomum complanatum</w:t>
      </w:r>
      <w:r w:rsidRPr="00517A76">
        <w:rPr>
          <w:rFonts w:ascii="Times New Roman" w:hAnsi="Times New Roman" w:cs="Times New Roman"/>
          <w:sz w:val="24"/>
          <w:szCs w:val="24"/>
        </w:rPr>
        <w:t xml:space="preserve"> from the pharynx of a women in Akita, Japan. A case report. </w:t>
      </w:r>
      <w:r w:rsidRPr="00517A76">
        <w:rPr>
          <w:rFonts w:ascii="Times New Roman" w:hAnsi="Times New Roman" w:cs="Times New Roman"/>
          <w:i/>
          <w:iCs/>
          <w:sz w:val="24"/>
          <w:szCs w:val="24"/>
        </w:rPr>
        <w:t>Japan Journal of Parasitology</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40</w:t>
      </w:r>
      <w:r w:rsidRPr="00517A76">
        <w:rPr>
          <w:rFonts w:ascii="Times New Roman" w:hAnsi="Times New Roman" w:cs="Times New Roman"/>
          <w:sz w:val="24"/>
          <w:szCs w:val="24"/>
        </w:rPr>
        <w:t>, 99–101.</w:t>
      </w:r>
    </w:p>
    <w:p w:rsidR="00517A76" w:rsidRPr="00517A76" w:rsidRDefault="00517A76" w:rsidP="00B4030B">
      <w:pPr>
        <w:pStyle w:val="Bibliography"/>
        <w:rPr>
          <w:rFonts w:ascii="Times New Roman" w:hAnsi="Times New Roman" w:cs="Times New Roman"/>
          <w:sz w:val="24"/>
          <w:szCs w:val="24"/>
        </w:rPr>
      </w:pPr>
      <w:r w:rsidRPr="00517A76">
        <w:rPr>
          <w:rFonts w:ascii="Times New Roman" w:hAnsi="Times New Roman" w:cs="Times New Roman"/>
          <w:b/>
          <w:bCs/>
          <w:sz w:val="24"/>
          <w:szCs w:val="24"/>
        </w:rPr>
        <w:t>Zimmermann, M. &amp; Ingold, D.J.</w:t>
      </w:r>
      <w:r w:rsidRPr="00517A76">
        <w:rPr>
          <w:rFonts w:ascii="Times New Roman" w:hAnsi="Times New Roman" w:cs="Times New Roman"/>
          <w:sz w:val="24"/>
          <w:szCs w:val="24"/>
        </w:rPr>
        <w:t xml:space="preserve"> (2008) Parasite loads in three sunfish species (</w:t>
      </w:r>
      <w:r w:rsidRPr="00A352FD">
        <w:rPr>
          <w:rFonts w:ascii="Times New Roman" w:hAnsi="Times New Roman" w:cs="Times New Roman"/>
          <w:i/>
          <w:sz w:val="24"/>
          <w:szCs w:val="24"/>
        </w:rPr>
        <w:t>Lepomis</w:t>
      </w:r>
      <w:r w:rsidR="00A352FD">
        <w:rPr>
          <w:rFonts w:ascii="Times New Roman" w:hAnsi="Times New Roman" w:cs="Times New Roman"/>
          <w:sz w:val="24"/>
          <w:szCs w:val="24"/>
        </w:rPr>
        <w:t xml:space="preserve"> </w:t>
      </w:r>
      <w:r w:rsidRPr="00517A76">
        <w:rPr>
          <w:rFonts w:ascii="Times New Roman" w:hAnsi="Times New Roman" w:cs="Times New Roman"/>
          <w:sz w:val="24"/>
          <w:szCs w:val="24"/>
        </w:rPr>
        <w:t xml:space="preserve">sp.) on reclaimed surface mine ponds in southeasten Ohio (The Wilds). </w:t>
      </w:r>
      <w:r w:rsidRPr="00517A76">
        <w:rPr>
          <w:rFonts w:ascii="Times New Roman" w:hAnsi="Times New Roman" w:cs="Times New Roman"/>
          <w:i/>
          <w:iCs/>
          <w:sz w:val="24"/>
          <w:szCs w:val="24"/>
        </w:rPr>
        <w:t>Ohio Journal of Science</w:t>
      </w:r>
      <w:r w:rsidRPr="00517A76">
        <w:rPr>
          <w:rFonts w:ascii="Times New Roman" w:hAnsi="Times New Roman" w:cs="Times New Roman"/>
          <w:sz w:val="24"/>
          <w:szCs w:val="24"/>
        </w:rPr>
        <w:t xml:space="preserve">, </w:t>
      </w:r>
      <w:r w:rsidRPr="00517A76">
        <w:rPr>
          <w:rFonts w:ascii="Times New Roman" w:hAnsi="Times New Roman" w:cs="Times New Roman"/>
          <w:b/>
          <w:bCs/>
          <w:sz w:val="24"/>
          <w:szCs w:val="24"/>
        </w:rPr>
        <w:t>108</w:t>
      </w:r>
      <w:r w:rsidRPr="00517A76">
        <w:rPr>
          <w:rFonts w:ascii="Times New Roman" w:hAnsi="Times New Roman" w:cs="Times New Roman"/>
          <w:sz w:val="24"/>
          <w:szCs w:val="24"/>
        </w:rPr>
        <w:t>, 71–75.</w:t>
      </w:r>
    </w:p>
    <w:p w:rsidR="00517A76" w:rsidRPr="00517A76" w:rsidRDefault="00517A76" w:rsidP="00B4030B">
      <w:pPr>
        <w:rPr>
          <w:rFonts w:ascii="Times New Roman" w:hAnsi="Times New Roman" w:cs="Times New Roman"/>
          <w:sz w:val="24"/>
          <w:szCs w:val="24"/>
        </w:rPr>
      </w:pPr>
      <w:r w:rsidRPr="00517A76">
        <w:rPr>
          <w:rFonts w:ascii="Times New Roman" w:hAnsi="Times New Roman" w:cs="Times New Roman"/>
          <w:sz w:val="24"/>
          <w:szCs w:val="24"/>
        </w:rPr>
        <w:fldChar w:fldCharType="end"/>
      </w:r>
    </w:p>
    <w:sectPr w:rsidR="00517A76" w:rsidRPr="00517A76" w:rsidSect="00517A76">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EA4"/>
    <w:rsid w:val="000603E7"/>
    <w:rsid w:val="0007047D"/>
    <w:rsid w:val="000A4C9F"/>
    <w:rsid w:val="000C4A56"/>
    <w:rsid w:val="001235A2"/>
    <w:rsid w:val="00173AC3"/>
    <w:rsid w:val="0018232E"/>
    <w:rsid w:val="001A09A6"/>
    <w:rsid w:val="002536ED"/>
    <w:rsid w:val="00282E0A"/>
    <w:rsid w:val="002A11E8"/>
    <w:rsid w:val="00340DCF"/>
    <w:rsid w:val="00347875"/>
    <w:rsid w:val="00352391"/>
    <w:rsid w:val="003C797A"/>
    <w:rsid w:val="003E264C"/>
    <w:rsid w:val="003E274A"/>
    <w:rsid w:val="004422E4"/>
    <w:rsid w:val="004677D4"/>
    <w:rsid w:val="004724B9"/>
    <w:rsid w:val="004C6808"/>
    <w:rsid w:val="005151E0"/>
    <w:rsid w:val="00517A76"/>
    <w:rsid w:val="00536942"/>
    <w:rsid w:val="0058360D"/>
    <w:rsid w:val="005F6423"/>
    <w:rsid w:val="00606CCE"/>
    <w:rsid w:val="006D33EC"/>
    <w:rsid w:val="00702E80"/>
    <w:rsid w:val="00872F31"/>
    <w:rsid w:val="00887FB4"/>
    <w:rsid w:val="00890406"/>
    <w:rsid w:val="008A49CA"/>
    <w:rsid w:val="008B7018"/>
    <w:rsid w:val="008C4B8A"/>
    <w:rsid w:val="008E35C7"/>
    <w:rsid w:val="008F7A08"/>
    <w:rsid w:val="009E7230"/>
    <w:rsid w:val="00A352FD"/>
    <w:rsid w:val="00A35EA4"/>
    <w:rsid w:val="00A75A9F"/>
    <w:rsid w:val="00B16DA1"/>
    <w:rsid w:val="00B346D1"/>
    <w:rsid w:val="00B4030B"/>
    <w:rsid w:val="00B4760F"/>
    <w:rsid w:val="00B8769F"/>
    <w:rsid w:val="00BA61A9"/>
    <w:rsid w:val="00BD6CDA"/>
    <w:rsid w:val="00BF0662"/>
    <w:rsid w:val="00C1603A"/>
    <w:rsid w:val="00C32816"/>
    <w:rsid w:val="00C635B6"/>
    <w:rsid w:val="00C664A5"/>
    <w:rsid w:val="00CC3C06"/>
    <w:rsid w:val="00CF7610"/>
    <w:rsid w:val="00D5571F"/>
    <w:rsid w:val="00D82628"/>
    <w:rsid w:val="00D87DE9"/>
    <w:rsid w:val="00DC55C4"/>
    <w:rsid w:val="00DD0AC3"/>
    <w:rsid w:val="00E418FB"/>
    <w:rsid w:val="00E445D2"/>
    <w:rsid w:val="00E977B8"/>
    <w:rsid w:val="00EE5575"/>
    <w:rsid w:val="00FB4884"/>
    <w:rsid w:val="00FC0901"/>
    <w:rsid w:val="00FC4F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9D0FD3"/>
  <w15:chartTrackingRefBased/>
  <w15:docId w15:val="{3A1D76AD-B899-4F17-A3A3-E3F4E4F18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A35EA4"/>
    <w:pPr>
      <w:spacing w:after="200" w:line="276" w:lineRule="auto"/>
    </w:pPr>
    <w:rPr>
      <w:rFonts w:ascii="Calibri" w:eastAsia="Calibri" w:hAnsi="Calibri" w:cs="Calibri"/>
    </w:rPr>
  </w:style>
  <w:style w:type="paragraph" w:styleId="Heading1">
    <w:name w:val="heading 1"/>
    <w:basedOn w:val="Normal"/>
    <w:next w:val="Normal"/>
    <w:link w:val="Heading1Char"/>
    <w:rsid w:val="00A35EA4"/>
    <w:pPr>
      <w:keepNext/>
      <w:keepLines/>
      <w:spacing w:before="480" w:after="120"/>
      <w:outlineLvl w:val="0"/>
    </w:pPr>
    <w:rPr>
      <w:b/>
      <w:sz w:val="48"/>
      <w:szCs w:val="48"/>
    </w:rPr>
  </w:style>
  <w:style w:type="paragraph" w:styleId="Heading2">
    <w:name w:val="heading 2"/>
    <w:basedOn w:val="Normal"/>
    <w:next w:val="Normal"/>
    <w:link w:val="Heading2Char"/>
    <w:rsid w:val="00A35EA4"/>
    <w:pPr>
      <w:keepNext/>
      <w:keepLines/>
      <w:spacing w:before="360" w:after="80"/>
      <w:outlineLvl w:val="1"/>
    </w:pPr>
    <w:rPr>
      <w:b/>
      <w:sz w:val="36"/>
      <w:szCs w:val="36"/>
    </w:rPr>
  </w:style>
  <w:style w:type="paragraph" w:styleId="Heading3">
    <w:name w:val="heading 3"/>
    <w:basedOn w:val="Normal"/>
    <w:next w:val="Normal"/>
    <w:link w:val="Heading3Char"/>
    <w:rsid w:val="00A35EA4"/>
    <w:pPr>
      <w:keepNext/>
      <w:keepLines/>
      <w:spacing w:before="280" w:after="80"/>
      <w:outlineLvl w:val="2"/>
    </w:pPr>
    <w:rPr>
      <w:b/>
      <w:sz w:val="28"/>
      <w:szCs w:val="28"/>
    </w:rPr>
  </w:style>
  <w:style w:type="paragraph" w:styleId="Heading4">
    <w:name w:val="heading 4"/>
    <w:basedOn w:val="Normal"/>
    <w:next w:val="Normal"/>
    <w:link w:val="Heading4Char"/>
    <w:rsid w:val="00A35EA4"/>
    <w:pPr>
      <w:keepNext/>
      <w:keepLines/>
      <w:spacing w:before="240" w:after="40"/>
      <w:outlineLvl w:val="3"/>
    </w:pPr>
    <w:rPr>
      <w:b/>
      <w:sz w:val="24"/>
      <w:szCs w:val="24"/>
    </w:rPr>
  </w:style>
  <w:style w:type="paragraph" w:styleId="Heading5">
    <w:name w:val="heading 5"/>
    <w:basedOn w:val="Normal"/>
    <w:next w:val="Normal"/>
    <w:link w:val="Heading5Char"/>
    <w:rsid w:val="00A35EA4"/>
    <w:pPr>
      <w:keepNext/>
      <w:keepLines/>
      <w:spacing w:before="220" w:after="40"/>
      <w:outlineLvl w:val="4"/>
    </w:pPr>
    <w:rPr>
      <w:b/>
    </w:rPr>
  </w:style>
  <w:style w:type="paragraph" w:styleId="Heading6">
    <w:name w:val="heading 6"/>
    <w:basedOn w:val="Normal"/>
    <w:next w:val="Normal"/>
    <w:link w:val="Heading6Char"/>
    <w:rsid w:val="00A35EA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35EA4"/>
    <w:rPr>
      <w:rFonts w:ascii="Calibri" w:eastAsia="Calibri" w:hAnsi="Calibri" w:cs="Calibri"/>
      <w:b/>
      <w:sz w:val="48"/>
      <w:szCs w:val="48"/>
    </w:rPr>
  </w:style>
  <w:style w:type="character" w:customStyle="1" w:styleId="Heading2Char">
    <w:name w:val="Heading 2 Char"/>
    <w:basedOn w:val="DefaultParagraphFont"/>
    <w:link w:val="Heading2"/>
    <w:rsid w:val="00A35EA4"/>
    <w:rPr>
      <w:rFonts w:ascii="Calibri" w:eastAsia="Calibri" w:hAnsi="Calibri" w:cs="Calibri"/>
      <w:b/>
      <w:sz w:val="36"/>
      <w:szCs w:val="36"/>
    </w:rPr>
  </w:style>
  <w:style w:type="character" w:customStyle="1" w:styleId="Heading3Char">
    <w:name w:val="Heading 3 Char"/>
    <w:basedOn w:val="DefaultParagraphFont"/>
    <w:link w:val="Heading3"/>
    <w:rsid w:val="00A35EA4"/>
    <w:rPr>
      <w:rFonts w:ascii="Calibri" w:eastAsia="Calibri" w:hAnsi="Calibri" w:cs="Calibri"/>
      <w:b/>
      <w:sz w:val="28"/>
      <w:szCs w:val="28"/>
    </w:rPr>
  </w:style>
  <w:style w:type="character" w:customStyle="1" w:styleId="Heading4Char">
    <w:name w:val="Heading 4 Char"/>
    <w:basedOn w:val="DefaultParagraphFont"/>
    <w:link w:val="Heading4"/>
    <w:rsid w:val="00A35EA4"/>
    <w:rPr>
      <w:rFonts w:ascii="Calibri" w:eastAsia="Calibri" w:hAnsi="Calibri" w:cs="Calibri"/>
      <w:b/>
      <w:sz w:val="24"/>
      <w:szCs w:val="24"/>
    </w:rPr>
  </w:style>
  <w:style w:type="character" w:customStyle="1" w:styleId="Heading5Char">
    <w:name w:val="Heading 5 Char"/>
    <w:basedOn w:val="DefaultParagraphFont"/>
    <w:link w:val="Heading5"/>
    <w:rsid w:val="00A35EA4"/>
    <w:rPr>
      <w:rFonts w:ascii="Calibri" w:eastAsia="Calibri" w:hAnsi="Calibri" w:cs="Calibri"/>
      <w:b/>
    </w:rPr>
  </w:style>
  <w:style w:type="character" w:customStyle="1" w:styleId="Heading6Char">
    <w:name w:val="Heading 6 Char"/>
    <w:basedOn w:val="DefaultParagraphFont"/>
    <w:link w:val="Heading6"/>
    <w:rsid w:val="00A35EA4"/>
    <w:rPr>
      <w:rFonts w:ascii="Calibri" w:eastAsia="Calibri" w:hAnsi="Calibri" w:cs="Calibri"/>
      <w:b/>
      <w:sz w:val="20"/>
      <w:szCs w:val="20"/>
    </w:rPr>
  </w:style>
  <w:style w:type="paragraph" w:styleId="Title">
    <w:name w:val="Title"/>
    <w:basedOn w:val="Normal"/>
    <w:next w:val="Normal"/>
    <w:link w:val="TitleChar"/>
    <w:rsid w:val="00A35EA4"/>
    <w:pPr>
      <w:keepNext/>
      <w:keepLines/>
      <w:spacing w:before="480" w:after="120"/>
    </w:pPr>
    <w:rPr>
      <w:b/>
      <w:sz w:val="72"/>
      <w:szCs w:val="72"/>
    </w:rPr>
  </w:style>
  <w:style w:type="character" w:customStyle="1" w:styleId="TitleChar">
    <w:name w:val="Title Char"/>
    <w:basedOn w:val="DefaultParagraphFont"/>
    <w:link w:val="Title"/>
    <w:rsid w:val="00A35EA4"/>
    <w:rPr>
      <w:rFonts w:ascii="Calibri" w:eastAsia="Calibri" w:hAnsi="Calibri" w:cs="Calibri"/>
      <w:b/>
      <w:sz w:val="72"/>
      <w:szCs w:val="72"/>
    </w:rPr>
  </w:style>
  <w:style w:type="paragraph" w:styleId="Subtitle">
    <w:name w:val="Subtitle"/>
    <w:basedOn w:val="Normal"/>
    <w:next w:val="Normal"/>
    <w:link w:val="SubtitleChar"/>
    <w:rsid w:val="00A35EA4"/>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35EA4"/>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A35EA4"/>
    <w:pPr>
      <w:spacing w:line="240" w:lineRule="auto"/>
    </w:pPr>
    <w:rPr>
      <w:sz w:val="20"/>
      <w:szCs w:val="20"/>
    </w:rPr>
  </w:style>
  <w:style w:type="character" w:customStyle="1" w:styleId="CommentTextChar">
    <w:name w:val="Comment Text Char"/>
    <w:basedOn w:val="DefaultParagraphFont"/>
    <w:link w:val="CommentText"/>
    <w:uiPriority w:val="99"/>
    <w:semiHidden/>
    <w:rsid w:val="00A35EA4"/>
    <w:rPr>
      <w:rFonts w:ascii="Calibri" w:eastAsia="Calibri" w:hAnsi="Calibri" w:cs="Calibri"/>
      <w:sz w:val="20"/>
      <w:szCs w:val="20"/>
    </w:rPr>
  </w:style>
  <w:style w:type="character" w:styleId="CommentReference">
    <w:name w:val="annotation reference"/>
    <w:basedOn w:val="DefaultParagraphFont"/>
    <w:uiPriority w:val="99"/>
    <w:semiHidden/>
    <w:unhideWhenUsed/>
    <w:rsid w:val="00A35EA4"/>
    <w:rPr>
      <w:sz w:val="16"/>
      <w:szCs w:val="16"/>
    </w:rPr>
  </w:style>
  <w:style w:type="paragraph" w:styleId="BalloonText">
    <w:name w:val="Balloon Text"/>
    <w:basedOn w:val="Normal"/>
    <w:link w:val="BalloonTextChar"/>
    <w:uiPriority w:val="99"/>
    <w:semiHidden/>
    <w:unhideWhenUsed/>
    <w:rsid w:val="00A35E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EA4"/>
    <w:rPr>
      <w:rFonts w:ascii="Segoe UI" w:eastAsia="Calibri" w:hAnsi="Segoe UI" w:cs="Segoe UI"/>
      <w:sz w:val="18"/>
      <w:szCs w:val="18"/>
    </w:rPr>
  </w:style>
  <w:style w:type="paragraph" w:styleId="Revision">
    <w:name w:val="Revision"/>
    <w:hidden/>
    <w:uiPriority w:val="99"/>
    <w:semiHidden/>
    <w:rsid w:val="00A35EA4"/>
    <w:pPr>
      <w:spacing w:after="0" w:line="240" w:lineRule="auto"/>
    </w:pPr>
    <w:rPr>
      <w:rFonts w:ascii="Calibri" w:eastAsia="Calibri" w:hAnsi="Calibri" w:cs="Calibri"/>
    </w:rPr>
  </w:style>
  <w:style w:type="character" w:styleId="LineNumber">
    <w:name w:val="line number"/>
    <w:basedOn w:val="DefaultParagraphFont"/>
    <w:uiPriority w:val="99"/>
    <w:semiHidden/>
    <w:unhideWhenUsed/>
    <w:rsid w:val="00A35EA4"/>
  </w:style>
  <w:style w:type="paragraph" w:styleId="CommentSubject">
    <w:name w:val="annotation subject"/>
    <w:basedOn w:val="CommentText"/>
    <w:next w:val="CommentText"/>
    <w:link w:val="CommentSubjectChar"/>
    <w:uiPriority w:val="99"/>
    <w:semiHidden/>
    <w:unhideWhenUsed/>
    <w:rsid w:val="00A35EA4"/>
    <w:rPr>
      <w:b/>
      <w:bCs/>
    </w:rPr>
  </w:style>
  <w:style w:type="character" w:customStyle="1" w:styleId="CommentSubjectChar">
    <w:name w:val="Comment Subject Char"/>
    <w:basedOn w:val="CommentTextChar"/>
    <w:link w:val="CommentSubject"/>
    <w:uiPriority w:val="99"/>
    <w:semiHidden/>
    <w:rsid w:val="00A35EA4"/>
    <w:rPr>
      <w:rFonts w:ascii="Calibri" w:eastAsia="Calibri" w:hAnsi="Calibri" w:cs="Calibri"/>
      <w:b/>
      <w:bCs/>
      <w:sz w:val="20"/>
      <w:szCs w:val="20"/>
    </w:rPr>
  </w:style>
  <w:style w:type="character" w:customStyle="1" w:styleId="normaltextrun">
    <w:name w:val="normaltextrun"/>
    <w:basedOn w:val="DefaultParagraphFont"/>
    <w:rsid w:val="00A35EA4"/>
  </w:style>
  <w:style w:type="character" w:styleId="Hyperlink">
    <w:name w:val="Hyperlink"/>
    <w:basedOn w:val="DefaultParagraphFont"/>
    <w:uiPriority w:val="99"/>
    <w:unhideWhenUsed/>
    <w:rsid w:val="00A35EA4"/>
    <w:rPr>
      <w:color w:val="0563C1" w:themeColor="hyperlink"/>
      <w:u w:val="single"/>
    </w:rPr>
  </w:style>
  <w:style w:type="character" w:customStyle="1" w:styleId="spellingerror">
    <w:name w:val="spellingerror"/>
    <w:basedOn w:val="DefaultParagraphFont"/>
    <w:rsid w:val="00A35EA4"/>
  </w:style>
  <w:style w:type="paragraph" w:styleId="Header">
    <w:name w:val="header"/>
    <w:basedOn w:val="Normal"/>
    <w:link w:val="HeaderChar"/>
    <w:uiPriority w:val="99"/>
    <w:unhideWhenUsed/>
    <w:rsid w:val="00A35E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EA4"/>
    <w:rPr>
      <w:rFonts w:ascii="Calibri" w:eastAsia="Calibri" w:hAnsi="Calibri" w:cs="Calibri"/>
    </w:rPr>
  </w:style>
  <w:style w:type="paragraph" w:styleId="Footer">
    <w:name w:val="footer"/>
    <w:basedOn w:val="Normal"/>
    <w:link w:val="FooterChar"/>
    <w:uiPriority w:val="99"/>
    <w:unhideWhenUsed/>
    <w:rsid w:val="00A35E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EA4"/>
    <w:rPr>
      <w:rFonts w:ascii="Calibri" w:eastAsia="Calibri" w:hAnsi="Calibri" w:cs="Calibri"/>
    </w:rPr>
  </w:style>
  <w:style w:type="paragraph" w:styleId="Bibliography">
    <w:name w:val="Bibliography"/>
    <w:basedOn w:val="Normal"/>
    <w:next w:val="Normal"/>
    <w:uiPriority w:val="37"/>
    <w:unhideWhenUsed/>
    <w:rsid w:val="00517A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fishbase.org/search.php" TargetMode="External"/><Relationship Id="rId5" Type="http://schemas.openxmlformats.org/officeDocument/2006/relationships/hyperlink" Target="https://amphibiaweb.org/" TargetMode="External"/><Relationship Id="rId4" Type="http://schemas.openxmlformats.org/officeDocument/2006/relationships/hyperlink" Target="https://www.iti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6</Pages>
  <Words>74400</Words>
  <Characters>424085</Characters>
  <Application>Microsoft Office Word</Application>
  <DocSecurity>0</DocSecurity>
  <Lines>3534</Lines>
  <Paragraphs>9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 Marie Calhoun</dc:creator>
  <cp:keywords/>
  <dc:description/>
  <cp:lastModifiedBy>Dana Marie Calhoun</cp:lastModifiedBy>
  <cp:revision>2</cp:revision>
  <dcterms:created xsi:type="dcterms:W3CDTF">2019-01-24T15:58:00Z</dcterms:created>
  <dcterms:modified xsi:type="dcterms:W3CDTF">2019-01-24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c6kUycD"/&gt;&lt;style id="http://www.zotero.org/styles/journal-of-helminthology" hasBibliography="1" bibliographyStyleHasBeenSet="1"/&gt;&lt;prefs&gt;&lt;pref name="fieldType" value="Field"/&gt;&lt;/prefs&gt;&lt;/data&gt;</vt:lpwstr>
  </property>
</Properties>
</file>